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wdp" ContentType="image/vnd.ms-photo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drawings/drawing1.xml" ContentType="application/vnd.openxmlformats-officedocument.drawingml.chartshapes+xml"/>
  <Override PartName="/word/charts/chart4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drawings/drawing2.xml" ContentType="application/vnd.openxmlformats-officedocument.drawingml.chartshapes+xml"/>
  <Override PartName="/word/charts/chart5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drawings/drawing3.xml" ContentType="application/vnd.openxmlformats-officedocument.drawingml.chartshapes+xml"/>
  <Override PartName="/word/charts/chart6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drawings/drawing4.xml" ContentType="application/vnd.openxmlformats-officedocument.drawingml.chartshap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4FCDDD0" w14:textId="5D8D9D33" w:rsidR="00CC69AF" w:rsidRDefault="00CC69AF" w:rsidP="00BB1B8B">
      <w:pPr>
        <w:spacing w:line="360" w:lineRule="auto"/>
        <w:rPr>
          <w:b/>
        </w:rPr>
      </w:pPr>
      <w:r w:rsidRPr="00CC69AF">
        <w:rPr>
          <w:b/>
        </w:rPr>
        <w:t xml:space="preserve">The effect of Schiff base network on the separation performance of thin film nanocomposite forward osmosis membranes </w:t>
      </w:r>
    </w:p>
    <w:p w14:paraId="57F74F41" w14:textId="77777777" w:rsidR="00992C61" w:rsidRDefault="00992C61" w:rsidP="00BB1B8B">
      <w:pPr>
        <w:spacing w:line="360" w:lineRule="auto"/>
      </w:pPr>
    </w:p>
    <w:p w14:paraId="4FF396E8" w14:textId="199A8544" w:rsidR="00F1611E" w:rsidRPr="00250A54" w:rsidRDefault="00F1611E" w:rsidP="00BB1B8B">
      <w:pPr>
        <w:spacing w:line="360" w:lineRule="auto"/>
      </w:pPr>
      <w:r w:rsidRPr="00250A54">
        <w:t xml:space="preserve">Nawshad </w:t>
      </w:r>
      <w:proofErr w:type="spellStart"/>
      <w:r w:rsidRPr="00446B9F">
        <w:t>Akther</w:t>
      </w:r>
      <w:r w:rsidRPr="00446B9F">
        <w:rPr>
          <w:vertAlign w:val="superscript"/>
        </w:rPr>
        <w:t>a</w:t>
      </w:r>
      <w:proofErr w:type="spellEnd"/>
      <w:r w:rsidR="00941E9A" w:rsidRPr="00446B9F">
        <w:rPr>
          <w:rStyle w:val="FootnoteReference"/>
        </w:rPr>
        <w:footnoteReference w:id="2"/>
      </w:r>
      <w:r w:rsidRPr="00446B9F">
        <w:t>, Sungil Lim</w:t>
      </w:r>
      <w:r w:rsidRPr="00446B9F">
        <w:rPr>
          <w:vertAlign w:val="superscript"/>
        </w:rPr>
        <w:t>a</w:t>
      </w:r>
      <w:r w:rsidR="005925C8" w:rsidRPr="00446B9F">
        <w:rPr>
          <w:vertAlign w:val="superscript"/>
        </w:rPr>
        <w:t>*</w:t>
      </w:r>
      <w:r w:rsidRPr="00446B9F">
        <w:t xml:space="preserve">, </w:t>
      </w:r>
      <w:r w:rsidR="003B61BD" w:rsidRPr="00446B9F">
        <w:t xml:space="preserve">Van Huy </w:t>
      </w:r>
      <w:proofErr w:type="spellStart"/>
      <w:r w:rsidR="003B61BD" w:rsidRPr="00446B9F">
        <w:t>Tran</w:t>
      </w:r>
      <w:r w:rsidR="003B61BD" w:rsidRPr="00446B9F">
        <w:rPr>
          <w:vertAlign w:val="superscript"/>
        </w:rPr>
        <w:t>a</w:t>
      </w:r>
      <w:proofErr w:type="spellEnd"/>
      <w:r w:rsidR="003B61BD" w:rsidRPr="00446B9F">
        <w:t xml:space="preserve">, </w:t>
      </w:r>
      <w:r w:rsidRPr="00446B9F">
        <w:t xml:space="preserve">Sherub </w:t>
      </w:r>
      <w:proofErr w:type="spellStart"/>
      <w:r w:rsidRPr="00446B9F">
        <w:t>Phuntsho</w:t>
      </w:r>
      <w:r w:rsidRPr="00446B9F">
        <w:rPr>
          <w:rFonts w:hint="eastAsia"/>
          <w:vertAlign w:val="superscript"/>
        </w:rPr>
        <w:t>a</w:t>
      </w:r>
      <w:proofErr w:type="spellEnd"/>
      <w:r w:rsidR="005816FE" w:rsidRPr="00446B9F">
        <w:t xml:space="preserve">, </w:t>
      </w:r>
      <w:proofErr w:type="spellStart"/>
      <w:r w:rsidR="00203E16" w:rsidRPr="00446B9F">
        <w:t>Yanqin</w:t>
      </w:r>
      <w:proofErr w:type="spellEnd"/>
      <w:r w:rsidR="00203E16" w:rsidRPr="00446B9F">
        <w:t xml:space="preserve"> </w:t>
      </w:r>
      <w:proofErr w:type="spellStart"/>
      <w:r w:rsidR="00203E16" w:rsidRPr="00446B9F">
        <w:t>Yang</w:t>
      </w:r>
      <w:r w:rsidR="00203E16" w:rsidRPr="00446B9F">
        <w:rPr>
          <w:noProof/>
          <w:vertAlign w:val="superscript"/>
        </w:rPr>
        <w:t>b</w:t>
      </w:r>
      <w:proofErr w:type="spellEnd"/>
      <w:r w:rsidR="00203E16" w:rsidRPr="00446B9F">
        <w:t xml:space="preserve">, </w:t>
      </w:r>
      <w:r w:rsidR="005816FE" w:rsidRPr="00446B9F">
        <w:t>Tae-</w:t>
      </w:r>
      <w:r w:rsidR="005816FE" w:rsidRPr="00446B9F">
        <w:rPr>
          <w:noProof/>
        </w:rPr>
        <w:t>Hyun</w:t>
      </w:r>
      <w:r w:rsidR="009003D1" w:rsidRPr="00446B9F">
        <w:rPr>
          <w:noProof/>
        </w:rPr>
        <w:t xml:space="preserve"> Bae</w:t>
      </w:r>
      <w:r w:rsidR="005816FE" w:rsidRPr="00446B9F">
        <w:rPr>
          <w:noProof/>
          <w:vertAlign w:val="superscript"/>
        </w:rPr>
        <w:t>b</w:t>
      </w:r>
      <w:r w:rsidR="00326BE2" w:rsidRPr="00446B9F">
        <w:t xml:space="preserve">, </w:t>
      </w:r>
      <w:r w:rsidR="00326BE2" w:rsidRPr="00446B9F">
        <w:rPr>
          <w:noProof/>
        </w:rPr>
        <w:t>Noreddine</w:t>
      </w:r>
      <w:r w:rsidR="00326BE2" w:rsidRPr="00446B9F">
        <w:t xml:space="preserve"> </w:t>
      </w:r>
      <w:proofErr w:type="spellStart"/>
      <w:r w:rsidR="00326BE2" w:rsidRPr="00446B9F">
        <w:t>Ghaffour</w:t>
      </w:r>
      <w:r w:rsidR="00326BE2" w:rsidRPr="00446B9F">
        <w:rPr>
          <w:vertAlign w:val="superscript"/>
        </w:rPr>
        <w:t>c</w:t>
      </w:r>
      <w:proofErr w:type="spellEnd"/>
      <w:r w:rsidR="00326BE2" w:rsidRPr="00DB6AAA">
        <w:t xml:space="preserve">, </w:t>
      </w:r>
      <w:r w:rsidRPr="00DB6AAA">
        <w:t xml:space="preserve">and Ho </w:t>
      </w:r>
      <w:proofErr w:type="spellStart"/>
      <w:r w:rsidRPr="00DB6AAA">
        <w:t>Kyong</w:t>
      </w:r>
      <w:proofErr w:type="spellEnd"/>
      <w:r w:rsidRPr="00DB6AAA">
        <w:t xml:space="preserve"> Shon</w:t>
      </w:r>
      <w:r w:rsidRPr="00DB6AAA">
        <w:rPr>
          <w:rFonts w:hint="eastAsia"/>
          <w:vertAlign w:val="superscript"/>
        </w:rPr>
        <w:t>a</w:t>
      </w:r>
      <w:r w:rsidR="00941E9A">
        <w:rPr>
          <w:rStyle w:val="FootnoteReference"/>
        </w:rPr>
        <w:footnoteReference w:id="3"/>
      </w:r>
    </w:p>
    <w:p w14:paraId="4B4672F5" w14:textId="77777777" w:rsidR="00F01804" w:rsidRDefault="00F01804" w:rsidP="00BB1B8B">
      <w:pPr>
        <w:adjustRightInd w:val="0"/>
        <w:snapToGrid w:val="0"/>
        <w:spacing w:line="360" w:lineRule="auto"/>
      </w:pPr>
    </w:p>
    <w:p w14:paraId="11F34CE5" w14:textId="634A3B7A" w:rsidR="004A69D5" w:rsidRPr="00C0258A" w:rsidRDefault="004A69D5" w:rsidP="00BB1B8B">
      <w:pPr>
        <w:adjustRightInd w:val="0"/>
        <w:snapToGrid w:val="0"/>
        <w:spacing w:line="360" w:lineRule="auto"/>
      </w:pPr>
      <w:r w:rsidRPr="00C0258A">
        <w:t>Journal Name</w:t>
      </w:r>
      <w:r w:rsidR="00780045" w:rsidRPr="00C0258A">
        <w:t xml:space="preserve">: </w:t>
      </w:r>
      <w:r w:rsidR="004134B3">
        <w:t>Separation and Purification Technology</w:t>
      </w:r>
    </w:p>
    <w:p w14:paraId="3DD9AAA2" w14:textId="3EFAEAE7" w:rsidR="004A69D5" w:rsidRDefault="004A69D5" w:rsidP="00BB1B8B">
      <w:pPr>
        <w:adjustRightInd w:val="0"/>
        <w:snapToGrid w:val="0"/>
        <w:spacing w:line="360" w:lineRule="auto"/>
      </w:pPr>
      <w:r w:rsidRPr="00C0258A">
        <w:t>Date</w:t>
      </w:r>
      <w:r w:rsidR="00780045" w:rsidRPr="00C0258A">
        <w:t xml:space="preserve">: </w:t>
      </w:r>
      <w:r w:rsidR="00D41450">
        <w:t xml:space="preserve">14 </w:t>
      </w:r>
      <w:r w:rsidR="00D41450" w:rsidRPr="009E5DA3">
        <w:rPr>
          <w:noProof/>
        </w:rPr>
        <w:t>February</w:t>
      </w:r>
      <w:r w:rsidR="00D41450">
        <w:t xml:space="preserve"> 2019</w:t>
      </w:r>
    </w:p>
    <w:p w14:paraId="52B94377" w14:textId="77777777" w:rsidR="00F656CF" w:rsidRPr="00250A54" w:rsidRDefault="00F656CF" w:rsidP="00BB1B8B">
      <w:pPr>
        <w:adjustRightInd w:val="0"/>
        <w:snapToGrid w:val="0"/>
        <w:spacing w:line="360" w:lineRule="auto"/>
      </w:pPr>
    </w:p>
    <w:p w14:paraId="6273E097" w14:textId="77777777" w:rsidR="004A69D5" w:rsidRPr="00250A54" w:rsidRDefault="004A69D5" w:rsidP="00BB1B8B">
      <w:pPr>
        <w:adjustRightInd w:val="0"/>
        <w:snapToGrid w:val="0"/>
        <w:spacing w:line="360" w:lineRule="auto"/>
      </w:pPr>
    </w:p>
    <w:p w14:paraId="127BF599" w14:textId="77777777" w:rsidR="004A69D5" w:rsidRPr="00250A54" w:rsidRDefault="004A69D5" w:rsidP="00BB1B8B">
      <w:pPr>
        <w:spacing w:line="360" w:lineRule="auto"/>
        <w:rPr>
          <w:i/>
        </w:rPr>
      </w:pPr>
      <w:proofErr w:type="spellStart"/>
      <w:r w:rsidRPr="00250A54">
        <w:rPr>
          <w:i/>
          <w:shd w:val="clear" w:color="auto" w:fill="FFFFFF"/>
          <w:vertAlign w:val="superscript"/>
        </w:rPr>
        <w:t>a</w:t>
      </w:r>
      <w:r w:rsidRPr="00250A54">
        <w:rPr>
          <w:i/>
        </w:rPr>
        <w:t>Centre</w:t>
      </w:r>
      <w:proofErr w:type="spellEnd"/>
      <w:r w:rsidRPr="00250A54">
        <w:rPr>
          <w:i/>
        </w:rPr>
        <w:t xml:space="preserve"> for Technology in Water and Wastewater (CTWW), School of Civil and Environmental Engineering, University of Technology Sydney (UTS), NSW 2007, Australia</w:t>
      </w:r>
    </w:p>
    <w:p w14:paraId="3889A1E9" w14:textId="77777777" w:rsidR="00C320A7" w:rsidRPr="00250A54" w:rsidRDefault="00C320A7" w:rsidP="00BB1B8B">
      <w:pPr>
        <w:spacing w:line="360" w:lineRule="auto"/>
        <w:rPr>
          <w:i/>
        </w:rPr>
      </w:pPr>
      <w:proofErr w:type="spellStart"/>
      <w:r w:rsidRPr="00250A54">
        <w:rPr>
          <w:i/>
          <w:vertAlign w:val="superscript"/>
        </w:rPr>
        <w:t>b</w:t>
      </w:r>
      <w:r w:rsidRPr="00250A54">
        <w:rPr>
          <w:i/>
        </w:rPr>
        <w:t>School</w:t>
      </w:r>
      <w:proofErr w:type="spellEnd"/>
      <w:r w:rsidRPr="00250A54">
        <w:rPr>
          <w:i/>
        </w:rPr>
        <w:t xml:space="preserve"> of Chemical and Biomedical Engineering, Nanyang Technological University (NTU), Singapore 637459, Singapore</w:t>
      </w:r>
    </w:p>
    <w:p w14:paraId="3241C122" w14:textId="710ECDAA" w:rsidR="001E61FE" w:rsidRPr="00941E9A" w:rsidRDefault="00326BE2" w:rsidP="00941E9A">
      <w:pPr>
        <w:spacing w:line="360" w:lineRule="auto"/>
        <w:rPr>
          <w:i/>
          <w:shd w:val="clear" w:color="auto" w:fill="FFFFFF"/>
        </w:rPr>
        <w:sectPr w:rsidR="001E61FE" w:rsidRPr="00941E9A" w:rsidSect="001049C8">
          <w:footnotePr>
            <w:numFmt w:val="chicago"/>
          </w:footnotePr>
          <w:type w:val="continuous"/>
          <w:pgSz w:w="11906" w:h="16838"/>
          <w:pgMar w:top="1440" w:right="1440" w:bottom="1440" w:left="1440" w:header="709" w:footer="709" w:gutter="0"/>
          <w:lnNumType w:countBy="1" w:restart="continuous"/>
          <w:cols w:space="708"/>
          <w:titlePg/>
          <w:docGrid w:linePitch="360"/>
        </w:sectPr>
      </w:pPr>
      <w:r w:rsidRPr="00411451">
        <w:rPr>
          <w:i/>
          <w:noProof/>
          <w:shd w:val="clear" w:color="auto" w:fill="FFFFFF"/>
          <w:vertAlign w:val="superscript"/>
        </w:rPr>
        <w:t>c</w:t>
      </w:r>
      <w:r w:rsidR="0069104A" w:rsidRPr="0069104A">
        <w:rPr>
          <w:i/>
          <w:shd w:val="clear" w:color="auto" w:fill="FFFFFF"/>
        </w:rPr>
        <w:t xml:space="preserve"> </w:t>
      </w:r>
      <w:r w:rsidR="0069104A" w:rsidRPr="00250A54">
        <w:rPr>
          <w:i/>
          <w:shd w:val="clear" w:color="auto" w:fill="FFFFFF"/>
        </w:rPr>
        <w:t>King Abdullah University o</w:t>
      </w:r>
      <w:r w:rsidR="0069104A">
        <w:rPr>
          <w:i/>
          <w:shd w:val="clear" w:color="auto" w:fill="FFFFFF"/>
        </w:rPr>
        <w:t xml:space="preserve">f Science and Technology (KAUST), </w:t>
      </w:r>
      <w:r w:rsidRPr="00411451">
        <w:rPr>
          <w:i/>
          <w:noProof/>
          <w:shd w:val="clear" w:color="auto" w:fill="FFFFFF"/>
        </w:rPr>
        <w:t>Water</w:t>
      </w:r>
      <w:r w:rsidRPr="00250A54">
        <w:rPr>
          <w:i/>
          <w:shd w:val="clear" w:color="auto" w:fill="FFFFFF"/>
        </w:rPr>
        <w:t xml:space="preserve"> Desalination and Reuse Center (WDRC), Biological &amp; Environmental Science &amp; Engineering Division (BESE),</w:t>
      </w:r>
      <w:r w:rsidR="0069104A">
        <w:rPr>
          <w:i/>
          <w:shd w:val="clear" w:color="auto" w:fill="FFFFFF"/>
        </w:rPr>
        <w:t xml:space="preserve"> </w:t>
      </w:r>
      <w:proofErr w:type="spellStart"/>
      <w:r w:rsidRPr="00250A54">
        <w:rPr>
          <w:i/>
          <w:shd w:val="clear" w:color="auto" w:fill="FFFFFF"/>
        </w:rPr>
        <w:t>Thuwal</w:t>
      </w:r>
      <w:proofErr w:type="spellEnd"/>
      <w:r w:rsidRPr="00250A54">
        <w:rPr>
          <w:i/>
          <w:shd w:val="clear" w:color="auto" w:fill="FFFFFF"/>
        </w:rPr>
        <w:t>, 23955-6900, Saudi Arabia</w:t>
      </w:r>
      <w:r w:rsidR="00BB1B8B">
        <w:rPr>
          <w:b/>
        </w:rPr>
        <w:br w:type="page"/>
      </w:r>
    </w:p>
    <w:p w14:paraId="1CA38992" w14:textId="39EF8120" w:rsidR="00900CA7" w:rsidRDefault="00900CA7" w:rsidP="00B30F57">
      <w:pPr>
        <w:pStyle w:val="Heading4"/>
        <w:rPr>
          <w:b/>
          <w:i w:val="0"/>
        </w:rPr>
      </w:pPr>
      <w:r w:rsidRPr="009911CE">
        <w:rPr>
          <w:b/>
          <w:i w:val="0"/>
        </w:rPr>
        <w:lastRenderedPageBreak/>
        <w:t>Abstract</w:t>
      </w:r>
    </w:p>
    <w:p w14:paraId="7B12A88B" w14:textId="64ABA02A" w:rsidR="00DE62D1" w:rsidRDefault="00F3770E" w:rsidP="00413661">
      <w:r>
        <w:t xml:space="preserve">In this study, </w:t>
      </w:r>
      <w:r w:rsidR="00157874" w:rsidRPr="00157874">
        <w:rPr>
          <w:lang w:val="en"/>
        </w:rPr>
        <w:t>Schiff base network-1 (SNW-1) nanoparticles</w:t>
      </w:r>
      <w:r w:rsidR="00AD08B3">
        <w:rPr>
          <w:lang w:val="en"/>
        </w:rPr>
        <w:t xml:space="preserve">, which are </w:t>
      </w:r>
      <w:r w:rsidR="00AD08B3" w:rsidRPr="00250A54">
        <w:rPr>
          <w:lang w:val="en"/>
        </w:rPr>
        <w:t>covalent organic framework</w:t>
      </w:r>
      <w:r w:rsidR="00AD08B3">
        <w:rPr>
          <w:lang w:val="en"/>
        </w:rPr>
        <w:t>s</w:t>
      </w:r>
      <w:r w:rsidR="00AD08B3" w:rsidRPr="00250A54">
        <w:rPr>
          <w:lang w:val="en"/>
        </w:rPr>
        <w:t xml:space="preserve"> (COF</w:t>
      </w:r>
      <w:r w:rsidR="00AD08B3">
        <w:rPr>
          <w:lang w:val="en"/>
        </w:rPr>
        <w:t>s</w:t>
      </w:r>
      <w:r w:rsidR="00AD08B3" w:rsidRPr="00250A54">
        <w:rPr>
          <w:lang w:val="en"/>
        </w:rPr>
        <w:t>)</w:t>
      </w:r>
      <w:r w:rsidR="00AD08B3">
        <w:rPr>
          <w:lang w:val="en"/>
        </w:rPr>
        <w:t>,</w:t>
      </w:r>
      <w:r w:rsidR="00157874" w:rsidRPr="00157874">
        <w:rPr>
          <w:lang w:val="en"/>
        </w:rPr>
        <w:t xml:space="preserve"> </w:t>
      </w:r>
      <w:r>
        <w:rPr>
          <w:lang w:val="en"/>
        </w:rPr>
        <w:t>were used</w:t>
      </w:r>
      <w:r w:rsidR="00BA3597">
        <w:rPr>
          <w:lang w:val="en"/>
        </w:rPr>
        <w:t xml:space="preserve"> as fillers</w:t>
      </w:r>
      <w:r w:rsidR="00157874" w:rsidRPr="00157874">
        <w:rPr>
          <w:noProof/>
          <w:lang w:val="en"/>
        </w:rPr>
        <w:t xml:space="preserve"> </w:t>
      </w:r>
      <w:r w:rsidR="00157874" w:rsidRPr="001F0844">
        <w:rPr>
          <w:noProof/>
          <w:lang w:val="en"/>
        </w:rPr>
        <w:t>in</w:t>
      </w:r>
      <w:r w:rsidR="00157874" w:rsidRPr="001F0844">
        <w:rPr>
          <w:lang w:val="en"/>
        </w:rPr>
        <w:t xml:space="preserve"> the polyamide (PA) active layer</w:t>
      </w:r>
      <w:r w:rsidR="003773BC" w:rsidRPr="000728B8">
        <w:rPr>
          <w:lang w:val="en"/>
        </w:rPr>
        <w:t xml:space="preserve"> </w:t>
      </w:r>
      <w:proofErr w:type="spellStart"/>
      <w:r w:rsidR="008455DF" w:rsidRPr="00A60BBD">
        <w:rPr>
          <w:lang w:val="en"/>
        </w:rPr>
        <w:t>t</w:t>
      </w:r>
      <w:r w:rsidR="008455DF" w:rsidRPr="00A60BBD">
        <w:t>o</w:t>
      </w:r>
      <w:proofErr w:type="spellEnd"/>
      <w:r w:rsidR="00DE08A2" w:rsidRPr="00A60BBD">
        <w:t xml:space="preserve"> </w:t>
      </w:r>
      <w:r w:rsidR="00E81B79" w:rsidRPr="00A60BBD">
        <w:t>e</w:t>
      </w:r>
      <w:r w:rsidR="00851A89" w:rsidRPr="00A60BBD">
        <w:t>levate</w:t>
      </w:r>
      <w:r w:rsidR="00E81B79" w:rsidRPr="00A60BBD">
        <w:t xml:space="preserve"> the</w:t>
      </w:r>
      <w:r w:rsidR="008C10F8" w:rsidRPr="00A60BBD">
        <w:t xml:space="preserve"> </w:t>
      </w:r>
      <w:r w:rsidR="0084503D" w:rsidRPr="00A60BBD">
        <w:t>performance</w:t>
      </w:r>
      <w:r w:rsidR="006A7B6C" w:rsidRPr="00A60BBD">
        <w:t xml:space="preserve"> of </w:t>
      </w:r>
      <w:r w:rsidR="0084503D" w:rsidRPr="00A60BBD">
        <w:t>thin-film</w:t>
      </w:r>
      <w:r w:rsidR="00E81B79" w:rsidRPr="00A60BBD">
        <w:t xml:space="preserve"> nanocomposite (</w:t>
      </w:r>
      <w:r w:rsidR="00DE08A2" w:rsidRPr="00A60BBD">
        <w:t>TFN</w:t>
      </w:r>
      <w:r w:rsidR="00E81B79" w:rsidRPr="00A60BBD">
        <w:t>)</w:t>
      </w:r>
      <w:r w:rsidR="00DE08A2" w:rsidRPr="00A60BBD">
        <w:t xml:space="preserve"> </w:t>
      </w:r>
      <w:r w:rsidR="00070883" w:rsidRPr="00A60BBD">
        <w:t xml:space="preserve">forward osmosis (FO) </w:t>
      </w:r>
      <w:r w:rsidR="00DE08A2" w:rsidRPr="00A60BBD">
        <w:t>membrane</w:t>
      </w:r>
      <w:r w:rsidR="008C10F8" w:rsidRPr="00A60BBD">
        <w:t>s</w:t>
      </w:r>
      <w:r w:rsidR="00425393" w:rsidRPr="00A60BBD">
        <w:t xml:space="preserve">. </w:t>
      </w:r>
      <w:r w:rsidR="00A60BBD" w:rsidRPr="00FA3072">
        <w:t>The TFN membranes were prepared by interfacial polymerization (IP) of m-</w:t>
      </w:r>
      <w:proofErr w:type="spellStart"/>
      <w:r w:rsidR="00A60BBD" w:rsidRPr="00FA3072">
        <w:t>phenylenediamine</w:t>
      </w:r>
      <w:proofErr w:type="spellEnd"/>
      <w:r w:rsidR="00A60BBD" w:rsidRPr="00FA3072">
        <w:t xml:space="preserve"> (MPD) and </w:t>
      </w:r>
      <w:proofErr w:type="spellStart"/>
      <w:r w:rsidR="00A60BBD" w:rsidRPr="00FA3072">
        <w:t>trimesoyl</w:t>
      </w:r>
      <w:proofErr w:type="spellEnd"/>
      <w:r w:rsidR="00A60BBD" w:rsidRPr="00FA3072">
        <w:t xml:space="preserve"> chloride (TMC), and the SNW-1 nanoparticles were dispersed in the MPD aqueous solution at various concentrations.</w:t>
      </w:r>
      <w:r w:rsidR="00D10947">
        <w:t xml:space="preserve"> </w:t>
      </w:r>
      <w:r w:rsidR="00413661">
        <w:t>T</w:t>
      </w:r>
      <w:r w:rsidR="003F388D" w:rsidRPr="00250A54">
        <w:t xml:space="preserve">he </w:t>
      </w:r>
      <w:r w:rsidR="007A7DC5" w:rsidRPr="00250A54">
        <w:rPr>
          <w:lang w:val="en"/>
        </w:rPr>
        <w:t xml:space="preserve">secondary amine groups </w:t>
      </w:r>
      <w:r w:rsidR="00413661">
        <w:rPr>
          <w:lang w:val="en"/>
        </w:rPr>
        <w:t>of</w:t>
      </w:r>
      <w:r w:rsidR="008E1EBE">
        <w:rPr>
          <w:lang w:val="en"/>
        </w:rPr>
        <w:t xml:space="preserve"> </w:t>
      </w:r>
      <w:r w:rsidR="00D871ED" w:rsidRPr="00D871ED">
        <w:rPr>
          <w:color w:val="0070C0"/>
          <w:lang w:val="en"/>
        </w:rPr>
        <w:t>SNW-1 nanoparticles</w:t>
      </w:r>
      <w:r w:rsidR="008E1EBE">
        <w:rPr>
          <w:lang w:val="en"/>
        </w:rPr>
        <w:t xml:space="preserve"> reacted with the </w:t>
      </w:r>
      <w:r w:rsidR="00413661" w:rsidRPr="00250A54">
        <w:rPr>
          <w:lang w:val="en"/>
        </w:rPr>
        <w:t xml:space="preserve">acyl chloride groups </w:t>
      </w:r>
      <w:r w:rsidR="00413661">
        <w:rPr>
          <w:lang w:val="en"/>
        </w:rPr>
        <w:t xml:space="preserve">of </w:t>
      </w:r>
      <w:r w:rsidR="007A7DC5" w:rsidRPr="00250A54">
        <w:rPr>
          <w:lang w:val="en"/>
        </w:rPr>
        <w:t>TMC</w:t>
      </w:r>
      <w:r w:rsidR="008E1EBE">
        <w:rPr>
          <w:lang w:val="en"/>
        </w:rPr>
        <w:t xml:space="preserve"> </w:t>
      </w:r>
      <w:r w:rsidR="00413661">
        <w:t xml:space="preserve">during the IP reaction </w:t>
      </w:r>
      <w:r w:rsidR="008E1EBE">
        <w:rPr>
          <w:lang w:val="en"/>
        </w:rPr>
        <w:t>to form</w:t>
      </w:r>
      <w:r w:rsidR="00D372CF" w:rsidRPr="00250A54">
        <w:rPr>
          <w:lang w:val="en"/>
        </w:rPr>
        <w:t xml:space="preserve"> </w:t>
      </w:r>
      <w:r w:rsidR="00D372CF" w:rsidRPr="00E6326C">
        <w:rPr>
          <w:noProof/>
          <w:lang w:val="en"/>
        </w:rPr>
        <w:t>strong</w:t>
      </w:r>
      <w:r w:rsidR="00D372CF" w:rsidRPr="00250A54">
        <w:rPr>
          <w:lang w:val="en"/>
        </w:rPr>
        <w:t xml:space="preserve"> covalent/amide </w:t>
      </w:r>
      <w:r w:rsidR="00D372CF" w:rsidRPr="007450C9">
        <w:rPr>
          <w:lang w:val="en"/>
        </w:rPr>
        <w:t xml:space="preserve">bonds, which facilitated </w:t>
      </w:r>
      <w:r w:rsidR="007A7DC5" w:rsidRPr="007450C9">
        <w:rPr>
          <w:lang w:val="en"/>
        </w:rPr>
        <w:t xml:space="preserve">better interface </w:t>
      </w:r>
      <w:r w:rsidR="005F1550">
        <w:rPr>
          <w:lang w:val="en"/>
        </w:rPr>
        <w:t>integration</w:t>
      </w:r>
      <w:r w:rsidR="00E81B79" w:rsidRPr="007450C9">
        <w:rPr>
          <w:lang w:val="en"/>
        </w:rPr>
        <w:t xml:space="preserve"> </w:t>
      </w:r>
      <w:r w:rsidR="00C9392B">
        <w:rPr>
          <w:lang w:val="en"/>
        </w:rPr>
        <w:t>of</w:t>
      </w:r>
      <w:r w:rsidR="005F1550">
        <w:rPr>
          <w:lang w:val="en"/>
        </w:rPr>
        <w:t xml:space="preserve"> </w:t>
      </w:r>
      <w:r w:rsidR="00D871ED" w:rsidRPr="00D871ED">
        <w:rPr>
          <w:color w:val="0070C0"/>
          <w:lang w:val="en"/>
        </w:rPr>
        <w:t>SNW-1 nanoparticles</w:t>
      </w:r>
      <w:r w:rsidR="00C9392B">
        <w:rPr>
          <w:color w:val="0070C0"/>
          <w:lang w:val="en"/>
        </w:rPr>
        <w:t xml:space="preserve"> in the</w:t>
      </w:r>
      <w:r w:rsidR="00413661">
        <w:rPr>
          <w:color w:val="0070C0"/>
          <w:lang w:val="en"/>
        </w:rPr>
        <w:t xml:space="preserve"> </w:t>
      </w:r>
      <w:r w:rsidR="00C9392B">
        <w:rPr>
          <w:color w:val="0070C0"/>
          <w:lang w:val="en"/>
        </w:rPr>
        <w:t>PA layer</w:t>
      </w:r>
      <w:r w:rsidR="007A7DC5" w:rsidRPr="007450C9">
        <w:rPr>
          <w:lang w:val="en"/>
        </w:rPr>
        <w:t xml:space="preserve">. </w:t>
      </w:r>
      <w:r w:rsidR="00413661">
        <w:rPr>
          <w:lang w:val="en"/>
        </w:rPr>
        <w:t>Additionally, the i</w:t>
      </w:r>
      <w:r w:rsidR="00D372CF" w:rsidRPr="007450C9">
        <w:rPr>
          <w:lang w:val="en"/>
        </w:rPr>
        <w:t>ncorporation of amine</w:t>
      </w:r>
      <w:r w:rsidR="0094335F">
        <w:rPr>
          <w:lang w:val="en"/>
        </w:rPr>
        <w:t>-</w:t>
      </w:r>
      <w:r w:rsidR="00D372CF" w:rsidRPr="007450C9">
        <w:rPr>
          <w:lang w:val="en"/>
        </w:rPr>
        <w:t xml:space="preserve">rich </w:t>
      </w:r>
      <w:r w:rsidR="00D871ED" w:rsidRPr="00D871ED">
        <w:rPr>
          <w:color w:val="0070C0"/>
          <w:lang w:val="en"/>
        </w:rPr>
        <w:t>SNW-1 nanoparticles</w:t>
      </w:r>
      <w:r w:rsidR="00D372CF" w:rsidRPr="007450C9">
        <w:rPr>
          <w:lang w:val="en"/>
        </w:rPr>
        <w:t xml:space="preserve"> into the TFN membranes improved their surface hydrophilicity,</w:t>
      </w:r>
      <w:r w:rsidR="0051748B" w:rsidRPr="007450C9">
        <w:rPr>
          <w:lang w:val="en"/>
        </w:rPr>
        <w:t xml:space="preserve"> and</w:t>
      </w:r>
      <w:r w:rsidR="00D372CF" w:rsidRPr="007450C9">
        <w:rPr>
          <w:lang w:val="en"/>
        </w:rPr>
        <w:t xml:space="preserve"> the porous </w:t>
      </w:r>
      <w:r w:rsidR="00AD08B3">
        <w:rPr>
          <w:lang w:val="en"/>
        </w:rPr>
        <w:t xml:space="preserve">structure of </w:t>
      </w:r>
      <w:r w:rsidR="00D871ED" w:rsidRPr="00D871ED">
        <w:rPr>
          <w:color w:val="0070C0"/>
          <w:lang w:val="en"/>
        </w:rPr>
        <w:t>SNW-1 nanoparticles</w:t>
      </w:r>
      <w:r w:rsidR="00D372CF" w:rsidRPr="007450C9">
        <w:rPr>
          <w:lang w:val="en"/>
        </w:rPr>
        <w:t xml:space="preserve"> </w:t>
      </w:r>
      <w:r w:rsidR="00A33B98">
        <w:rPr>
          <w:lang w:val="en"/>
        </w:rPr>
        <w:t>offered</w:t>
      </w:r>
      <w:r w:rsidR="00A33B98" w:rsidRPr="007450C9">
        <w:rPr>
          <w:lang w:val="en"/>
        </w:rPr>
        <w:t xml:space="preserve"> additional</w:t>
      </w:r>
      <w:r w:rsidR="00D372CF" w:rsidRPr="007450C9">
        <w:rPr>
          <w:lang w:val="en"/>
        </w:rPr>
        <w:t xml:space="preserve"> channels </w:t>
      </w:r>
      <w:r w:rsidR="00AD08B3">
        <w:rPr>
          <w:lang w:val="en"/>
        </w:rPr>
        <w:t>for transport of</w:t>
      </w:r>
      <w:r w:rsidR="00D372CF" w:rsidRPr="007450C9">
        <w:rPr>
          <w:lang w:val="en"/>
        </w:rPr>
        <w:t xml:space="preserve"> water</w:t>
      </w:r>
      <w:r w:rsidR="00AD08B3">
        <w:rPr>
          <w:lang w:val="en"/>
        </w:rPr>
        <w:t xml:space="preserve"> molecules</w:t>
      </w:r>
      <w:r w:rsidR="00D372CF" w:rsidRPr="007450C9">
        <w:rPr>
          <w:lang w:val="en"/>
        </w:rPr>
        <w:t>.</w:t>
      </w:r>
      <w:r w:rsidR="0051748B" w:rsidRPr="007450C9">
        <w:rPr>
          <w:lang w:val="en"/>
        </w:rPr>
        <w:t xml:space="preserve"> </w:t>
      </w:r>
      <w:r w:rsidR="00AD08B3">
        <w:rPr>
          <w:lang w:val="en"/>
        </w:rPr>
        <w:t>T</w:t>
      </w:r>
      <w:r w:rsidR="0072152C">
        <w:rPr>
          <w:lang w:val="en"/>
        </w:rPr>
        <w:t xml:space="preserve">he </w:t>
      </w:r>
      <w:r w:rsidR="0072152C" w:rsidRPr="00EB6405">
        <w:rPr>
          <w:color w:val="0070C0"/>
        </w:rPr>
        <w:t>TFN</w:t>
      </w:r>
      <w:r w:rsidR="0072152C" w:rsidRPr="007450C9">
        <w:t>0.005</w:t>
      </w:r>
      <w:r w:rsidR="0072152C">
        <w:t xml:space="preserve"> membrane with a </w:t>
      </w:r>
      <w:r w:rsidR="00D871ED" w:rsidRPr="00D871ED">
        <w:rPr>
          <w:color w:val="0070C0"/>
        </w:rPr>
        <w:t>SNW-1 nanoparticle</w:t>
      </w:r>
      <w:r w:rsidR="003370A0" w:rsidRPr="007450C9">
        <w:t xml:space="preserve"> loading</w:t>
      </w:r>
      <w:r w:rsidR="00265A22" w:rsidRPr="007450C9">
        <w:t xml:space="preserve"> of 0.005 </w:t>
      </w:r>
      <w:r w:rsidR="000677AC" w:rsidRPr="007450C9">
        <w:t>wt.</w:t>
      </w:r>
      <w:r w:rsidR="00265A22" w:rsidRPr="007450C9">
        <w:t xml:space="preserve">% </w:t>
      </w:r>
      <w:r w:rsidR="0072152C">
        <w:t>demonstrated</w:t>
      </w:r>
      <w:r w:rsidR="00AD08B3">
        <w:t xml:space="preserve"> a</w:t>
      </w:r>
      <w:r w:rsidR="0072152C">
        <w:t xml:space="preserve"> </w:t>
      </w:r>
      <w:r w:rsidR="0072152C" w:rsidRPr="00EF6E01">
        <w:t>higher</w:t>
      </w:r>
      <w:r w:rsidR="0072152C">
        <w:t xml:space="preserve"> </w:t>
      </w:r>
      <w:r w:rsidR="0072152C" w:rsidRPr="00EF6E01">
        <w:t>water flux than that of</w:t>
      </w:r>
      <w:r w:rsidR="0072152C">
        <w:t xml:space="preserve"> pristine</w:t>
      </w:r>
      <w:r w:rsidR="0072152C" w:rsidRPr="00EF6E01">
        <w:t xml:space="preserve"> TFC</w:t>
      </w:r>
      <w:r w:rsidR="0072152C">
        <w:t xml:space="preserve"> </w:t>
      </w:r>
      <w:r w:rsidR="0072152C" w:rsidRPr="00EF6E01">
        <w:t>membrane in both</w:t>
      </w:r>
      <w:r w:rsidR="0072152C" w:rsidRPr="007450C9" w:rsidDel="00B30BE4">
        <w:t xml:space="preserve"> </w:t>
      </w:r>
      <w:r w:rsidR="0072152C" w:rsidRPr="00250A54">
        <w:rPr>
          <w:lang w:val="en"/>
        </w:rPr>
        <w:t xml:space="preserve">AL-FS </w:t>
      </w:r>
      <w:r w:rsidR="00244903">
        <w:rPr>
          <w:lang w:val="en"/>
        </w:rPr>
        <w:t>(12.0 vs. 9.3 Lm</w:t>
      </w:r>
      <w:r w:rsidR="00244903">
        <w:rPr>
          <w:vertAlign w:val="superscript"/>
          <w:lang w:val="en"/>
        </w:rPr>
        <w:t>-2</w:t>
      </w:r>
      <w:r w:rsidR="00244903">
        <w:rPr>
          <w:lang w:val="en"/>
        </w:rPr>
        <w:t>h</w:t>
      </w:r>
      <w:r w:rsidR="00244903">
        <w:rPr>
          <w:vertAlign w:val="superscript"/>
          <w:lang w:val="en"/>
        </w:rPr>
        <w:t>-1</w:t>
      </w:r>
      <w:r w:rsidR="00244903">
        <w:rPr>
          <w:lang w:val="en"/>
        </w:rPr>
        <w:t xml:space="preserve">) </w:t>
      </w:r>
      <w:r w:rsidR="0072152C">
        <w:rPr>
          <w:lang w:val="en"/>
        </w:rPr>
        <w:t>and AL-DS</w:t>
      </w:r>
      <w:r w:rsidR="00244903">
        <w:rPr>
          <w:lang w:val="en"/>
        </w:rPr>
        <w:t xml:space="preserve"> (25.2 vs. 19.4 Lm</w:t>
      </w:r>
      <w:r w:rsidR="00244903">
        <w:rPr>
          <w:vertAlign w:val="superscript"/>
          <w:lang w:val="en"/>
        </w:rPr>
        <w:t>-2</w:t>
      </w:r>
      <w:r w:rsidR="00244903">
        <w:rPr>
          <w:lang w:val="en"/>
        </w:rPr>
        <w:t>h</w:t>
      </w:r>
      <w:r w:rsidR="00244903">
        <w:rPr>
          <w:vertAlign w:val="superscript"/>
          <w:lang w:val="en"/>
        </w:rPr>
        <w:t>-1</w:t>
      </w:r>
      <w:r w:rsidR="00244903">
        <w:rPr>
          <w:lang w:val="en"/>
        </w:rPr>
        <w:t>)</w:t>
      </w:r>
      <w:r w:rsidR="00ED6411">
        <w:rPr>
          <w:lang w:val="en"/>
        </w:rPr>
        <w:t xml:space="preserve"> orientations</w:t>
      </w:r>
      <w:r w:rsidR="0072152C">
        <w:t xml:space="preserve"> </w:t>
      </w:r>
      <w:r w:rsidR="0072152C" w:rsidRPr="00EF6E01">
        <w:t>when they</w:t>
      </w:r>
      <w:r w:rsidR="0072152C">
        <w:t xml:space="preserve"> </w:t>
      </w:r>
      <w:r w:rsidR="0072152C" w:rsidRPr="00EF6E01">
        <w:t>were tested</w:t>
      </w:r>
      <w:r w:rsidR="0072152C">
        <w:t xml:space="preserve"> </w:t>
      </w:r>
      <w:r w:rsidR="0072152C" w:rsidRPr="00EF6E01">
        <w:t xml:space="preserve">with </w:t>
      </w:r>
      <w:r w:rsidR="0072152C">
        <w:t xml:space="preserve">deionized water and </w:t>
      </w:r>
      <w:r w:rsidR="0072152C" w:rsidRPr="007450C9">
        <w:t xml:space="preserve">0.5 M NaCl </w:t>
      </w:r>
      <w:r w:rsidR="0072152C">
        <w:t>as feed and</w:t>
      </w:r>
      <w:r w:rsidR="0072152C" w:rsidRPr="00EF6E01">
        <w:t xml:space="preserve"> draw</w:t>
      </w:r>
      <w:r w:rsidR="0072152C">
        <w:t xml:space="preserve"> solution</w:t>
      </w:r>
      <w:r w:rsidR="00AB5A85">
        <w:t>, respectively</w:t>
      </w:r>
      <w:r w:rsidR="00387C90" w:rsidRPr="00250A54">
        <w:t xml:space="preserve">.  </w:t>
      </w:r>
    </w:p>
    <w:p w14:paraId="18973644" w14:textId="77777777" w:rsidR="002F685B" w:rsidRDefault="002F685B" w:rsidP="00413661"/>
    <w:p w14:paraId="3B8D1326" w14:textId="590DC726" w:rsidR="00DE62D1" w:rsidRPr="00250A54" w:rsidRDefault="00DE62D1" w:rsidP="00DE62D1">
      <w:pPr>
        <w:spacing w:before="240" w:after="240" w:line="360" w:lineRule="auto"/>
        <w:jc w:val="left"/>
        <w:rPr>
          <w:rFonts w:eastAsia="Batang"/>
          <w:i/>
        </w:rPr>
      </w:pPr>
      <w:r w:rsidRPr="00250A54">
        <w:rPr>
          <w:rFonts w:eastAsia="Batang"/>
          <w:b/>
          <w:i/>
        </w:rPr>
        <w:t>Keywords:</w:t>
      </w:r>
      <w:r w:rsidRPr="00250A54">
        <w:rPr>
          <w:rFonts w:eastAsia="Batang"/>
          <w:i/>
        </w:rPr>
        <w:t xml:space="preserve"> </w:t>
      </w:r>
      <w:r w:rsidR="005616C7">
        <w:rPr>
          <w:rFonts w:eastAsia="Batang"/>
          <w:i/>
        </w:rPr>
        <w:t>f</w:t>
      </w:r>
      <w:r w:rsidRPr="00250A54">
        <w:rPr>
          <w:rFonts w:eastAsia="Batang"/>
          <w:i/>
        </w:rPr>
        <w:t>orward osmosis (FO);</w:t>
      </w:r>
      <w:r w:rsidR="00B32BD5">
        <w:rPr>
          <w:rFonts w:eastAsia="Batang"/>
          <w:i/>
        </w:rPr>
        <w:t xml:space="preserve"> </w:t>
      </w:r>
      <w:r w:rsidR="00B32BD5" w:rsidRPr="00250A54">
        <w:rPr>
          <w:rFonts w:eastAsia="Batang"/>
          <w:i/>
        </w:rPr>
        <w:t>interfacial polymerization (IP)</w:t>
      </w:r>
      <w:r w:rsidR="00B32BD5">
        <w:rPr>
          <w:rFonts w:eastAsia="Batang"/>
          <w:i/>
        </w:rPr>
        <w:t>,</w:t>
      </w:r>
      <w:r w:rsidRPr="00250A54">
        <w:rPr>
          <w:rFonts w:eastAsia="Batang"/>
          <w:i/>
        </w:rPr>
        <w:t xml:space="preserve"> covalent organic framework</w:t>
      </w:r>
      <w:r w:rsidR="002F685B">
        <w:rPr>
          <w:rFonts w:eastAsia="Batang"/>
          <w:i/>
        </w:rPr>
        <w:t>s</w:t>
      </w:r>
      <w:r w:rsidRPr="00250A54">
        <w:rPr>
          <w:rFonts w:eastAsia="Batang"/>
          <w:i/>
        </w:rPr>
        <w:t xml:space="preserve"> (COF</w:t>
      </w:r>
      <w:r w:rsidR="002F685B">
        <w:rPr>
          <w:rFonts w:eastAsia="Batang"/>
          <w:i/>
        </w:rPr>
        <w:t>s</w:t>
      </w:r>
      <w:r w:rsidRPr="00250A54">
        <w:rPr>
          <w:rFonts w:eastAsia="Batang"/>
          <w:i/>
        </w:rPr>
        <w:t xml:space="preserve">); </w:t>
      </w:r>
      <w:r w:rsidR="00B32BD5">
        <w:rPr>
          <w:lang w:val="en"/>
        </w:rPr>
        <w:t xml:space="preserve">Schiff base network-1 (SNW-1); </w:t>
      </w:r>
      <w:r w:rsidRPr="00250A54">
        <w:rPr>
          <w:rFonts w:eastAsia="Batang"/>
          <w:i/>
        </w:rPr>
        <w:t>thin-film nanocomposite (TFN) membrane</w:t>
      </w:r>
      <w:r w:rsidR="000F3ABF">
        <w:rPr>
          <w:rFonts w:eastAsia="Batang"/>
          <w:i/>
        </w:rPr>
        <w:t>.</w:t>
      </w:r>
      <w:r w:rsidRPr="00250A54">
        <w:rPr>
          <w:rFonts w:eastAsia="Batang"/>
          <w:i/>
        </w:rPr>
        <w:t xml:space="preserve"> </w:t>
      </w:r>
    </w:p>
    <w:p w14:paraId="48E174F0" w14:textId="68B3F62D" w:rsidR="00501759" w:rsidRPr="00250A54" w:rsidRDefault="00501759" w:rsidP="00E7586C">
      <w:r w:rsidRPr="00250A54">
        <w:br w:type="page"/>
      </w:r>
    </w:p>
    <w:p w14:paraId="0C4FFF4C" w14:textId="77777777" w:rsidR="004711AD" w:rsidRPr="00250A54" w:rsidRDefault="004711AD" w:rsidP="00AC31DC">
      <w:pPr>
        <w:pStyle w:val="Heading1"/>
      </w:pPr>
      <w:r w:rsidRPr="00250A54">
        <w:lastRenderedPageBreak/>
        <w:t xml:space="preserve">Introduction </w:t>
      </w:r>
    </w:p>
    <w:p w14:paraId="7401AD7F" w14:textId="412DCF99" w:rsidR="00396860" w:rsidRPr="00250A54" w:rsidRDefault="005F6570" w:rsidP="00D55A8F">
      <w:pPr>
        <w:rPr>
          <w:lang w:eastAsia="ar-SA"/>
        </w:rPr>
      </w:pPr>
      <w:r>
        <w:t>F</w:t>
      </w:r>
      <w:r w:rsidR="000F3BBF" w:rsidRPr="00250A54">
        <w:t xml:space="preserve">orward osmosis </w:t>
      </w:r>
      <w:r w:rsidR="009B4078">
        <w:t xml:space="preserve">(FO) </w:t>
      </w:r>
      <w:r w:rsidR="00F62ACA" w:rsidRPr="00250A54">
        <w:rPr>
          <w:lang w:eastAsia="ar-SA"/>
        </w:rPr>
        <w:t xml:space="preserve">has </w:t>
      </w:r>
      <w:r>
        <w:rPr>
          <w:noProof/>
          <w:lang w:eastAsia="ar-SA"/>
        </w:rPr>
        <w:t>achieved</w:t>
      </w:r>
      <w:r w:rsidRPr="00250A54">
        <w:rPr>
          <w:noProof/>
          <w:lang w:eastAsia="ar-SA"/>
        </w:rPr>
        <w:t xml:space="preserve"> </w:t>
      </w:r>
      <w:r w:rsidR="005B17FF" w:rsidRPr="00250A54">
        <w:rPr>
          <w:noProof/>
          <w:lang w:eastAsia="ar-SA"/>
        </w:rPr>
        <w:t>substantial</w:t>
      </w:r>
      <w:r w:rsidR="00F62ACA" w:rsidRPr="00250A54">
        <w:rPr>
          <w:lang w:eastAsia="ar-SA"/>
        </w:rPr>
        <w:t xml:space="preserve"> </w:t>
      </w:r>
      <w:r w:rsidRPr="00250A54">
        <w:rPr>
          <w:lang w:eastAsia="ar-SA"/>
        </w:rPr>
        <w:t>consideration</w:t>
      </w:r>
      <w:r w:rsidR="00F62ACA" w:rsidRPr="00250A54">
        <w:rPr>
          <w:lang w:eastAsia="ar-SA"/>
        </w:rPr>
        <w:t xml:space="preserve"> as a </w:t>
      </w:r>
      <w:r w:rsidR="00F62ACA" w:rsidRPr="00250A54">
        <w:rPr>
          <w:rFonts w:eastAsia="Batang"/>
          <w:noProof/>
          <w:kern w:val="2"/>
        </w:rPr>
        <w:t xml:space="preserve">sustainable and energy-efficient </w:t>
      </w:r>
      <w:r w:rsidR="00F62ACA" w:rsidRPr="00250A54">
        <w:rPr>
          <w:lang w:eastAsia="ar-SA"/>
        </w:rPr>
        <w:t>membrane</w:t>
      </w:r>
      <w:r w:rsidR="002F685B">
        <w:rPr>
          <w:lang w:eastAsia="ar-SA"/>
        </w:rPr>
        <w:t xml:space="preserve"> </w:t>
      </w:r>
      <w:r w:rsidR="00F62ACA" w:rsidRPr="00250A54">
        <w:rPr>
          <w:lang w:eastAsia="ar-SA"/>
        </w:rPr>
        <w:t>separation technology</w:t>
      </w:r>
      <w:r w:rsidR="00396860" w:rsidRPr="00250A54">
        <w:rPr>
          <w:lang w:eastAsia="ar-SA"/>
        </w:rPr>
        <w:t xml:space="preserve">. </w:t>
      </w:r>
      <w:r w:rsidR="00D803BB" w:rsidRPr="00250A54">
        <w:rPr>
          <w:lang w:eastAsia="ar-SA"/>
        </w:rPr>
        <w:t xml:space="preserve">FO </w:t>
      </w:r>
      <w:r w:rsidR="00925BCC" w:rsidRPr="00250A54">
        <w:rPr>
          <w:lang w:eastAsia="ar-SA"/>
        </w:rPr>
        <w:t>processes do</w:t>
      </w:r>
      <w:r w:rsidR="00D803BB" w:rsidRPr="00250A54">
        <w:rPr>
          <w:lang w:eastAsia="ar-SA"/>
        </w:rPr>
        <w:t xml:space="preserve"> not </w:t>
      </w:r>
      <w:r w:rsidR="00CA7105" w:rsidRPr="00250A54">
        <w:rPr>
          <w:lang w:eastAsia="ar-SA"/>
        </w:rPr>
        <w:t xml:space="preserve">require high hydraulic </w:t>
      </w:r>
      <w:r w:rsidR="00D803BB" w:rsidRPr="00250A54">
        <w:rPr>
          <w:lang w:eastAsia="ar-SA"/>
        </w:rPr>
        <w:t xml:space="preserve">transmembrane pressure </w:t>
      </w:r>
      <w:r w:rsidR="00925BCC" w:rsidRPr="00250A54">
        <w:rPr>
          <w:lang w:eastAsia="ar-SA"/>
        </w:rPr>
        <w:t xml:space="preserve">to operate </w:t>
      </w:r>
      <w:r w:rsidR="00D803BB" w:rsidRPr="00250A54">
        <w:rPr>
          <w:lang w:eastAsia="ar-SA"/>
        </w:rPr>
        <w:t>like RO.</w:t>
      </w:r>
      <w:r w:rsidR="007D3727">
        <w:rPr>
          <w:lang w:eastAsia="ar-SA"/>
        </w:rPr>
        <w:t xml:space="preserve"> T</w:t>
      </w:r>
      <w:r w:rsidR="00925BCC" w:rsidRPr="00250A54">
        <w:rPr>
          <w:lang w:eastAsia="ar-SA"/>
        </w:rPr>
        <w:t>hey</w:t>
      </w:r>
      <w:r w:rsidR="00D803BB" w:rsidRPr="00250A54">
        <w:rPr>
          <w:lang w:eastAsia="ar-SA"/>
        </w:rPr>
        <w:t xml:space="preserve"> are</w:t>
      </w:r>
      <w:r w:rsidR="007D3727">
        <w:rPr>
          <w:lang w:eastAsia="ar-SA"/>
        </w:rPr>
        <w:t xml:space="preserve"> instead</w:t>
      </w:r>
      <w:r w:rsidR="00D803BB" w:rsidRPr="00250A54">
        <w:rPr>
          <w:lang w:eastAsia="ar-SA"/>
        </w:rPr>
        <w:t xml:space="preserve"> </w:t>
      </w:r>
      <w:r w:rsidR="00A11CD5">
        <w:rPr>
          <w:lang w:eastAsia="ar-SA"/>
        </w:rPr>
        <w:t>operated</w:t>
      </w:r>
      <w:r w:rsidR="00A11CD5" w:rsidRPr="00250A54">
        <w:rPr>
          <w:lang w:eastAsia="ar-SA"/>
        </w:rPr>
        <w:t xml:space="preserve"> </w:t>
      </w:r>
      <w:r w:rsidR="00D803BB" w:rsidRPr="00250A54">
        <w:rPr>
          <w:lang w:eastAsia="ar-SA"/>
        </w:rPr>
        <w:t xml:space="preserve">by </w:t>
      </w:r>
      <w:r w:rsidR="008134A9">
        <w:rPr>
          <w:lang w:eastAsia="ar-SA"/>
        </w:rPr>
        <w:t xml:space="preserve">the </w:t>
      </w:r>
      <w:r w:rsidR="00D803BB" w:rsidRPr="00250A54">
        <w:rPr>
          <w:noProof/>
          <w:lang w:eastAsia="ar-SA"/>
        </w:rPr>
        <w:t>osmotic</w:t>
      </w:r>
      <w:r w:rsidR="00D803BB" w:rsidRPr="00250A54">
        <w:rPr>
          <w:lang w:eastAsia="ar-SA"/>
        </w:rPr>
        <w:t xml:space="preserve"> </w:t>
      </w:r>
      <w:r w:rsidR="008134A9">
        <w:rPr>
          <w:lang w:eastAsia="ar-SA"/>
        </w:rPr>
        <w:t xml:space="preserve">gradient </w:t>
      </w:r>
      <w:r w:rsidR="00A22AF3">
        <w:rPr>
          <w:lang w:eastAsia="ar-SA"/>
        </w:rPr>
        <w:t>existing</w:t>
      </w:r>
      <w:r w:rsidR="00D803BB" w:rsidRPr="00250A54">
        <w:rPr>
          <w:lang w:eastAsia="ar-SA"/>
        </w:rPr>
        <w:t xml:space="preserve"> across </w:t>
      </w:r>
      <w:r w:rsidR="00925BCC" w:rsidRPr="00250A54">
        <w:rPr>
          <w:lang w:eastAsia="ar-SA"/>
        </w:rPr>
        <w:t xml:space="preserve">the </w:t>
      </w:r>
      <w:r w:rsidR="00D803BB" w:rsidRPr="00250A54">
        <w:rPr>
          <w:lang w:eastAsia="ar-SA"/>
        </w:rPr>
        <w:t xml:space="preserve">semi-permeable membrane </w:t>
      </w:r>
      <w:r w:rsidR="002F685B">
        <w:rPr>
          <w:lang w:eastAsia="ar-SA"/>
        </w:rPr>
        <w:t>due to</w:t>
      </w:r>
      <w:r w:rsidR="008134A9">
        <w:rPr>
          <w:lang w:eastAsia="ar-SA"/>
        </w:rPr>
        <w:t xml:space="preserve"> </w:t>
      </w:r>
      <w:r w:rsidR="002F685B">
        <w:rPr>
          <w:lang w:eastAsia="ar-SA"/>
        </w:rPr>
        <w:t xml:space="preserve">the </w:t>
      </w:r>
      <w:r w:rsidR="008134A9">
        <w:rPr>
          <w:lang w:eastAsia="ar-SA"/>
        </w:rPr>
        <w:t xml:space="preserve">concentration </w:t>
      </w:r>
      <w:r w:rsidR="002F685B">
        <w:rPr>
          <w:lang w:eastAsia="ar-SA"/>
        </w:rPr>
        <w:t xml:space="preserve">difference </w:t>
      </w:r>
      <w:r w:rsidR="008134A9">
        <w:rPr>
          <w:lang w:eastAsia="ar-SA"/>
        </w:rPr>
        <w:t xml:space="preserve">between </w:t>
      </w:r>
      <w:r w:rsidR="00A81C19">
        <w:rPr>
          <w:lang w:eastAsia="ar-SA"/>
        </w:rPr>
        <w:t xml:space="preserve">the </w:t>
      </w:r>
      <w:r w:rsidR="00007321" w:rsidRPr="00A81C19">
        <w:rPr>
          <w:noProof/>
          <w:lang w:eastAsia="ar-SA"/>
        </w:rPr>
        <w:t>low-</w:t>
      </w:r>
      <w:r w:rsidR="00886690" w:rsidRPr="00A81C19">
        <w:rPr>
          <w:noProof/>
          <w:lang w:eastAsia="ar-SA"/>
        </w:rPr>
        <w:t>concentra</w:t>
      </w:r>
      <w:r w:rsidR="002F685B">
        <w:rPr>
          <w:noProof/>
          <w:lang w:eastAsia="ar-SA"/>
        </w:rPr>
        <w:t>ted</w:t>
      </w:r>
      <w:r w:rsidR="00762D13">
        <w:rPr>
          <w:lang w:eastAsia="ar-SA"/>
        </w:rPr>
        <w:t xml:space="preserve"> </w:t>
      </w:r>
      <w:r w:rsidR="008134A9" w:rsidRPr="00250A54">
        <w:rPr>
          <w:lang w:eastAsia="ar-SA"/>
        </w:rPr>
        <w:t>feed solution (FS</w:t>
      </w:r>
      <w:r w:rsidR="008134A9">
        <w:rPr>
          <w:lang w:eastAsia="ar-SA"/>
        </w:rPr>
        <w:t>) and</w:t>
      </w:r>
      <w:r w:rsidR="00762D13">
        <w:rPr>
          <w:lang w:eastAsia="ar-SA"/>
        </w:rPr>
        <w:t xml:space="preserve"> high</w:t>
      </w:r>
      <w:r w:rsidR="00007321">
        <w:rPr>
          <w:lang w:eastAsia="ar-SA"/>
        </w:rPr>
        <w:t>-</w:t>
      </w:r>
      <w:r w:rsidR="00886690">
        <w:rPr>
          <w:lang w:eastAsia="ar-SA"/>
        </w:rPr>
        <w:t>concentrat</w:t>
      </w:r>
      <w:r w:rsidR="002F685B">
        <w:rPr>
          <w:lang w:eastAsia="ar-SA"/>
        </w:rPr>
        <w:t>ed</w:t>
      </w:r>
      <w:r w:rsidR="00762D13">
        <w:rPr>
          <w:lang w:eastAsia="ar-SA"/>
        </w:rPr>
        <w:t xml:space="preserve"> </w:t>
      </w:r>
      <w:r w:rsidR="008134A9" w:rsidRPr="00250A54">
        <w:rPr>
          <w:lang w:eastAsia="ar-SA"/>
        </w:rPr>
        <w:t>draw solution (DS)</w:t>
      </w:r>
      <w:r w:rsidR="008134A9">
        <w:rPr>
          <w:lang w:eastAsia="ar-SA"/>
        </w:rPr>
        <w:t xml:space="preserve"> </w:t>
      </w:r>
      <w:r w:rsidR="00191A4E">
        <w:rPr>
          <w:lang w:eastAsia="ar-SA"/>
        </w:rPr>
        <w:fldChar w:fldCharType="begin"/>
      </w:r>
      <w:r w:rsidR="000C25C6">
        <w:rPr>
          <w:lang w:eastAsia="ar-SA"/>
        </w:rPr>
        <w:instrText xml:space="preserve"> ADDIN EN.CITE &lt;EndNote&gt;&lt;Cite&gt;&lt;Author&gt;Chung&lt;/Author&gt;&lt;Year&gt;2012&lt;/Year&gt;&lt;RecNum&gt;1&lt;/RecNum&gt;&lt;DisplayText&gt;[1]&lt;/DisplayText&gt;&lt;record&gt;&lt;rec-number&gt;1&lt;/rec-number&gt;&lt;foreign-keys&gt;&lt;key app="EN" db-id="wvwp2x5dq059xae995xxzs5rtvr592wxesve" timestamp="1537020697"&gt;1&lt;/key&gt;&lt;/foreign-keys&gt;&lt;ref-type name="Journal Article"&gt;17&lt;/ref-type&gt;&lt;contributors&gt;&lt;authors&gt;&lt;author&gt;Chung, Tai-Shung&lt;/author&gt;&lt;author&gt;Zhang, Sui&lt;/author&gt;&lt;author&gt;Wang, Kai Yu&lt;/author&gt;&lt;author&gt;Su, Jincai&lt;/author&gt;&lt;author&gt;Ling, Ming Ming&lt;/author&gt;&lt;/authors&gt;&lt;/contributors&gt;&lt;titles&gt;&lt;title&gt;Forward osmosis processes: Yesterday, today and tomorrow&lt;/title&gt;&lt;secondary-title&gt;Desalination&lt;/secondary-title&gt;&lt;/titles&gt;&lt;periodical&gt;&lt;full-title&gt;Desalination&lt;/full-title&gt;&lt;/periodical&gt;&lt;pages&gt;78-81&lt;/pages&gt;&lt;volume&gt;287&lt;/volume&gt;&lt;number&gt;0&lt;/number&gt;&lt;keywords&gt;&lt;keyword&gt;Forward osmosis&lt;/keyword&gt;&lt;keyword&gt;Osmotic power&lt;/keyword&gt;&lt;keyword&gt;Desalination&lt;/keyword&gt;&lt;keyword&gt;Osmotic membrane bioreactor&lt;/keyword&gt;&lt;keyword&gt;Energy and water&lt;/keyword&gt;&lt;/keywords&gt;&lt;dates&gt;&lt;year&gt;2012&lt;/year&gt;&lt;pub-dates&gt;&lt;date&gt;2/15/&lt;/date&gt;&lt;/pub-dates&gt;&lt;/dates&gt;&lt;isbn&gt;0011-9164&lt;/isbn&gt;&lt;urls&gt;&lt;related-urls&gt;&lt;url&gt;http://www.sciencedirect.com/science/article/pii/S0011916410009392&lt;/url&gt;&lt;/related-urls&gt;&lt;/urls&gt;&lt;electronic-resource-num&gt;https://doi.org/10.1016/j.desal.2010.12.019&lt;/electronic-resource-num&gt;&lt;/record&gt;&lt;/Cite&gt;&lt;/EndNote&gt;</w:instrText>
      </w:r>
      <w:r w:rsidR="00191A4E">
        <w:rPr>
          <w:lang w:eastAsia="ar-SA"/>
        </w:rPr>
        <w:fldChar w:fldCharType="separate"/>
      </w:r>
      <w:r w:rsidR="00191A4E">
        <w:rPr>
          <w:noProof/>
          <w:lang w:eastAsia="ar-SA"/>
        </w:rPr>
        <w:t>[</w:t>
      </w:r>
      <w:hyperlink w:anchor="_ENREF_1" w:tooltip="Chung, 2012 #1" w:history="1">
        <w:r w:rsidR="000F4480">
          <w:rPr>
            <w:noProof/>
            <w:lang w:eastAsia="ar-SA"/>
          </w:rPr>
          <w:t>1</w:t>
        </w:r>
      </w:hyperlink>
      <w:r w:rsidR="00191A4E">
        <w:rPr>
          <w:noProof/>
          <w:lang w:eastAsia="ar-SA"/>
        </w:rPr>
        <w:t>]</w:t>
      </w:r>
      <w:r w:rsidR="00191A4E">
        <w:rPr>
          <w:lang w:eastAsia="ar-SA"/>
        </w:rPr>
        <w:fldChar w:fldCharType="end"/>
      </w:r>
      <w:r w:rsidR="00D803BB" w:rsidRPr="00250A54">
        <w:rPr>
          <w:lang w:eastAsia="ar-SA"/>
        </w:rPr>
        <w:t xml:space="preserve">. </w:t>
      </w:r>
      <w:r w:rsidR="00D55A8F" w:rsidRPr="00250A54">
        <w:rPr>
          <w:lang w:eastAsia="ar-SA"/>
        </w:rPr>
        <w:t xml:space="preserve">Since FO </w:t>
      </w:r>
      <w:r w:rsidR="00905C68">
        <w:rPr>
          <w:lang w:eastAsia="ar-SA"/>
        </w:rPr>
        <w:t>requires low or no</w:t>
      </w:r>
      <w:r w:rsidR="00D55A8F" w:rsidRPr="00250A54">
        <w:rPr>
          <w:lang w:eastAsia="ar-SA"/>
        </w:rPr>
        <w:t xml:space="preserve"> hydraulic pressure to operate, it has several advantages like low fouling tendency, higher water recovery and possibly </w:t>
      </w:r>
      <w:r w:rsidR="00501E09" w:rsidRPr="00501E09">
        <w:rPr>
          <w:noProof/>
          <w:lang w:eastAsia="ar-SA"/>
        </w:rPr>
        <w:t xml:space="preserve">a </w:t>
      </w:r>
      <w:r w:rsidR="00D55A8F" w:rsidRPr="00501E09">
        <w:rPr>
          <w:noProof/>
          <w:lang w:eastAsia="ar-SA"/>
        </w:rPr>
        <w:t>lower</w:t>
      </w:r>
      <w:r w:rsidR="00D55A8F" w:rsidRPr="00250A54">
        <w:rPr>
          <w:lang w:eastAsia="ar-SA"/>
        </w:rPr>
        <w:t xml:space="preserve"> operating cost compared to </w:t>
      </w:r>
      <w:r w:rsidR="00D803BB" w:rsidRPr="00250A54">
        <w:rPr>
          <w:lang w:eastAsia="ar-SA"/>
        </w:rPr>
        <w:t xml:space="preserve">pressure-driven processes like </w:t>
      </w:r>
      <w:r w:rsidR="00905C68">
        <w:rPr>
          <w:lang w:eastAsia="ar-SA"/>
        </w:rPr>
        <w:t xml:space="preserve">ultrafiltration, microfiltration, nanofiltration and </w:t>
      </w:r>
      <w:r w:rsidR="00D803BB" w:rsidRPr="00250A54">
        <w:rPr>
          <w:lang w:eastAsia="ar-SA"/>
        </w:rPr>
        <w:t xml:space="preserve">RO </w:t>
      </w:r>
      <w:r w:rsidR="008E1379">
        <w:rPr>
          <w:lang w:eastAsia="ar-SA"/>
        </w:rPr>
        <w:fldChar w:fldCharType="begin"/>
      </w:r>
      <w:r w:rsidR="00DE3723">
        <w:rPr>
          <w:lang w:eastAsia="ar-SA"/>
        </w:rPr>
        <w:instrText xml:space="preserve"> ADDIN EN.CITE &lt;EndNote&gt;&lt;Cite&gt;&lt;Author&gt;Akther&lt;/Author&gt;&lt;Year&gt;2015&lt;/Year&gt;&lt;RecNum&gt;97&lt;/RecNum&gt;&lt;DisplayText&gt;[2]&lt;/DisplayText&gt;&lt;record&gt;&lt;rec-number&gt;97&lt;/rec-number&gt;&lt;foreign-keys&gt;&lt;key app="EN" db-id="5xadzxz55sdspxefr04pwt5z0z2t5rtd2vwp" timestamp="1501914383"&gt;97&lt;/key&gt;&lt;key app="ENWeb" db-id=""&gt;0&lt;/key&gt;&lt;/foreign-keys&gt;&lt;ref-type name="Journal Article"&gt;17&lt;/ref-type&gt;&lt;contributors&gt;&lt;authors&gt;&lt;author&gt;Akther, N.&lt;/author&gt;&lt;author&gt;Sodiq, A.&lt;/author&gt;&lt;author&gt;Giwa, A.&lt;/author&gt;&lt;author&gt;Daer, S.&lt;/author&gt;&lt;author&gt;Arafat, H. A.&lt;/author&gt;&lt;author&gt;Hasan, S. W.&lt;/author&gt;&lt;/authors&gt;&lt;/contributors&gt;&lt;titles&gt;&lt;title&gt;Recent advancements in forward osmosis desalination: A review&lt;/title&gt;&lt;secondary-title&gt;Chemical Engineering Journal&lt;/secondary-title&gt;&lt;/titles&gt;&lt;periodical&gt;&lt;full-title&gt;Chemical Engineering Journal&lt;/full-title&gt;&lt;/periodical&gt;&lt;pages&gt;502-522&lt;/pages&gt;&lt;volume&gt;281&lt;/volume&gt;&lt;keywords&gt;&lt;keyword&gt;Forward osmosis&lt;/keyword&gt;&lt;keyword&gt;Desalination&lt;/keyword&gt;&lt;keyword&gt;Membranes&lt;/keyword&gt;&lt;keyword&gt;Membrane fouling&lt;/keyword&gt;&lt;keyword&gt;Draw solutes&lt;/keyword&gt;&lt;/keywords&gt;&lt;dates&gt;&lt;year&gt;2015&lt;/year&gt;&lt;pub-dates&gt;&lt;date&gt;12/1/&lt;/date&gt;&lt;/pub-dates&gt;&lt;/dates&gt;&lt;isbn&gt;1385-8947&lt;/isbn&gt;&lt;urls&gt;&lt;related-urls&gt;&lt;url&gt;http://www.sciencedirect.com/science/article/pii/S1385894715007688&lt;/url&gt;&lt;/related-urls&gt;&lt;/urls&gt;&lt;electronic-resource-num&gt;http://dx.doi.org/10.1016/j.cej.2015.05.080&lt;/electronic-resource-num&gt;&lt;/record&gt;&lt;/Cite&gt;&lt;/EndNote&gt;</w:instrText>
      </w:r>
      <w:r w:rsidR="008E1379">
        <w:rPr>
          <w:lang w:eastAsia="ar-SA"/>
        </w:rPr>
        <w:fldChar w:fldCharType="separate"/>
      </w:r>
      <w:r w:rsidR="00191A4E">
        <w:rPr>
          <w:noProof/>
          <w:lang w:eastAsia="ar-SA"/>
        </w:rPr>
        <w:t>[</w:t>
      </w:r>
      <w:hyperlink w:anchor="_ENREF_2" w:tooltip="Akther, 2015 #97" w:history="1">
        <w:r w:rsidR="000F4480">
          <w:rPr>
            <w:noProof/>
            <w:lang w:eastAsia="ar-SA"/>
          </w:rPr>
          <w:t>2</w:t>
        </w:r>
      </w:hyperlink>
      <w:r w:rsidR="00191A4E">
        <w:rPr>
          <w:noProof/>
          <w:lang w:eastAsia="ar-SA"/>
        </w:rPr>
        <w:t>]</w:t>
      </w:r>
      <w:r w:rsidR="008E1379">
        <w:rPr>
          <w:lang w:eastAsia="ar-SA"/>
        </w:rPr>
        <w:fldChar w:fldCharType="end"/>
      </w:r>
      <w:r w:rsidR="00D803BB" w:rsidRPr="00250A54">
        <w:rPr>
          <w:lang w:eastAsia="ar-SA"/>
        </w:rPr>
        <w:t xml:space="preserve">. </w:t>
      </w:r>
      <w:r w:rsidR="00396860" w:rsidRPr="00250A54">
        <w:rPr>
          <w:lang w:eastAsia="ar-SA"/>
        </w:rPr>
        <w:t>Due to these favorable characteristics, FO has been explored for several applications like wastewater</w:t>
      </w:r>
      <w:r w:rsidR="00533383">
        <w:rPr>
          <w:lang w:eastAsia="ar-SA"/>
        </w:rPr>
        <w:t xml:space="preserve"> and industrial effluent</w:t>
      </w:r>
      <w:r w:rsidR="00396860" w:rsidRPr="00250A54">
        <w:rPr>
          <w:lang w:eastAsia="ar-SA"/>
        </w:rPr>
        <w:t xml:space="preserve"> treatment </w:t>
      </w:r>
      <w:r w:rsidR="00396860" w:rsidRPr="00250A54">
        <w:rPr>
          <w:lang w:eastAsia="ar-SA"/>
        </w:rPr>
        <w:fldChar w:fldCharType="begin">
          <w:fldData xml:space="preserve">PEVuZE5vdGU+PENpdGU+PEF1dGhvcj5HZWJyZXlvaGFubmVzPC9BdXRob3I+PFllYXI+MjAxNTwv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</w:fldData>
        </w:fldChar>
      </w:r>
      <w:r w:rsidR="00990C1A">
        <w:rPr>
          <w:lang w:eastAsia="ar-SA"/>
        </w:rPr>
        <w:instrText xml:space="preserve"> ADDIN EN.CITE </w:instrText>
      </w:r>
      <w:r w:rsidR="00990C1A">
        <w:rPr>
          <w:lang w:eastAsia="ar-SA"/>
        </w:rPr>
        <w:fldChar w:fldCharType="begin">
          <w:fldData xml:space="preserve">PEVuZE5vdGU+PENpdGU+PEF1dGhvcj5HZWJyZXlvaGFubmVzPC9BdXRob3I+PFllYXI+MjAxNTwv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</w:fldData>
        </w:fldChar>
      </w:r>
      <w:r w:rsidR="00990C1A">
        <w:rPr>
          <w:lang w:eastAsia="ar-SA"/>
        </w:rPr>
        <w:instrText xml:space="preserve"> ADDIN EN.CITE.DATA </w:instrText>
      </w:r>
      <w:r w:rsidR="00990C1A">
        <w:rPr>
          <w:lang w:eastAsia="ar-SA"/>
        </w:rPr>
      </w:r>
      <w:r w:rsidR="00990C1A">
        <w:rPr>
          <w:lang w:eastAsia="ar-SA"/>
        </w:rPr>
        <w:fldChar w:fldCharType="end"/>
      </w:r>
      <w:r w:rsidR="00396860" w:rsidRPr="00250A54">
        <w:rPr>
          <w:lang w:eastAsia="ar-SA"/>
        </w:rPr>
      </w:r>
      <w:r w:rsidR="00396860" w:rsidRPr="00250A54">
        <w:rPr>
          <w:lang w:eastAsia="ar-SA"/>
        </w:rPr>
        <w:fldChar w:fldCharType="separate"/>
      </w:r>
      <w:r w:rsidR="00990C1A">
        <w:rPr>
          <w:noProof/>
          <w:lang w:eastAsia="ar-SA"/>
        </w:rPr>
        <w:t>[</w:t>
      </w:r>
      <w:hyperlink w:anchor="_ENREF_3" w:tooltip="Gebreyohannes, 2015 #786" w:history="1">
        <w:r w:rsidR="000F4480">
          <w:rPr>
            <w:noProof/>
            <w:lang w:eastAsia="ar-SA"/>
          </w:rPr>
          <w:t>3-5</w:t>
        </w:r>
      </w:hyperlink>
      <w:r w:rsidR="00990C1A">
        <w:rPr>
          <w:noProof/>
          <w:lang w:eastAsia="ar-SA"/>
        </w:rPr>
        <w:t>]</w:t>
      </w:r>
      <w:r w:rsidR="00396860" w:rsidRPr="00250A54">
        <w:rPr>
          <w:lang w:eastAsia="ar-SA"/>
        </w:rPr>
        <w:fldChar w:fldCharType="end"/>
      </w:r>
      <w:r w:rsidR="00396860" w:rsidRPr="00250A54">
        <w:rPr>
          <w:lang w:eastAsia="ar-SA"/>
        </w:rPr>
        <w:t xml:space="preserve">, </w:t>
      </w:r>
      <w:r w:rsidR="0069104A">
        <w:rPr>
          <w:lang w:eastAsia="ar-SA"/>
        </w:rPr>
        <w:t xml:space="preserve">fertilizer drawn forward osmosis (FDFO) process </w:t>
      </w:r>
      <w:r w:rsidR="003F556B">
        <w:rPr>
          <w:lang w:eastAsia="ar-SA"/>
        </w:rPr>
        <w:fldChar w:fldCharType="begin"/>
      </w:r>
      <w:r w:rsidR="003F556B">
        <w:rPr>
          <w:lang w:eastAsia="ar-SA"/>
        </w:rPr>
        <w:instrText xml:space="preserve"> ADDIN EN.CITE &lt;EndNote&gt;&lt;Cite&gt;&lt;Author&gt;Chekli&lt;/Author&gt;&lt;Year&gt;2018&lt;/Year&gt;&lt;RecNum&gt;956&lt;/RecNum&gt;&lt;DisplayText&gt;[6]&lt;/DisplayText&gt;&lt;record&gt;&lt;rec-number&gt;956&lt;/rec-number&gt;&lt;foreign-keys&gt;&lt;key app="EN" db-id="5xadzxz55sdspxefr04pwt5z0z2t5rtd2vwp" timestamp="1550047830"&gt;956&lt;/key&gt;&lt;/foreign-keys&gt;&lt;ref-type name="Journal Article"&gt;17&lt;/ref-type&gt;&lt;contributors&gt;&lt;authors&gt;&lt;author&gt;Chekli, Laura&lt;/author&gt;&lt;author&gt;Pathak, Nirenkumar&lt;/author&gt;&lt;author&gt;Kim, Youngjin&lt;/author&gt;&lt;author&gt;Phuntsho, Sherub&lt;/author&gt;&lt;author&gt;Li, Sheng&lt;/author&gt;&lt;author&gt;Ghaffour, Noreddine&lt;/author&gt;&lt;author&gt;Leiknes, TorOve&lt;/author&gt;&lt;author&gt;Shon, Ho Kyong&lt;/author&gt;&lt;/authors&gt;&lt;/contributors&gt;&lt;titles&gt;&lt;title&gt;Combining high performance fertiliser with surfactants to reduce the reverse solute flux in the fertiliser drawn forward osmosis process&lt;/title&gt;&lt;secondary-title&gt;Journal of Environmental Management&lt;/secondary-title&gt;&lt;/titles&gt;&lt;periodical&gt;&lt;full-title&gt;Journal of Environmental Management&lt;/full-title&gt;&lt;/periodical&gt;&lt;pages&gt;217-225&lt;/pages&gt;&lt;volume&gt;226&lt;/volume&gt;&lt;keywords&gt;&lt;keyword&gt;Forward osmosis&lt;/keyword&gt;&lt;keyword&gt;Fertiliser draw solution&lt;/keyword&gt;&lt;keyword&gt;Surfactant&lt;/keyword&gt;&lt;keyword&gt;Reverse salt flux&lt;/keyword&gt;&lt;/keywords&gt;&lt;dates&gt;&lt;year&gt;2018&lt;/year&gt;&lt;pub-dates&gt;&lt;date&gt;2018/11/15/&lt;/date&gt;&lt;/pub-dates&gt;&lt;/dates&gt;&lt;isbn&gt;0301-4797&lt;/isbn&gt;&lt;urls&gt;&lt;related-urls&gt;&lt;url&gt;http://www.sciencedirect.com/science/article/pii/S0301479718308958&lt;/url&gt;&lt;/related-urls&gt;&lt;/urls&gt;&lt;electronic-resource-num&gt;https://doi.org/10.1016/j.jenvman.2018.08.024&lt;/electronic-resource-num&gt;&lt;/record&gt;&lt;/Cite&gt;&lt;/EndNote&gt;</w:instrText>
      </w:r>
      <w:r w:rsidR="003F556B">
        <w:rPr>
          <w:lang w:eastAsia="ar-SA"/>
        </w:rPr>
        <w:fldChar w:fldCharType="separate"/>
      </w:r>
      <w:r w:rsidR="003F556B">
        <w:rPr>
          <w:noProof/>
          <w:lang w:eastAsia="ar-SA"/>
        </w:rPr>
        <w:t>[</w:t>
      </w:r>
      <w:hyperlink w:anchor="_ENREF_6" w:tooltip="Chekli, 2018 #956" w:history="1">
        <w:r w:rsidR="000F4480">
          <w:rPr>
            <w:noProof/>
            <w:lang w:eastAsia="ar-SA"/>
          </w:rPr>
          <w:t>6</w:t>
        </w:r>
      </w:hyperlink>
      <w:r w:rsidR="003F556B">
        <w:rPr>
          <w:noProof/>
          <w:lang w:eastAsia="ar-SA"/>
        </w:rPr>
        <w:t>]</w:t>
      </w:r>
      <w:r w:rsidR="003F556B">
        <w:rPr>
          <w:lang w:eastAsia="ar-SA"/>
        </w:rPr>
        <w:fldChar w:fldCharType="end"/>
      </w:r>
      <w:r w:rsidR="0069104A">
        <w:rPr>
          <w:lang w:eastAsia="ar-SA"/>
        </w:rPr>
        <w:t xml:space="preserve">, </w:t>
      </w:r>
      <w:r w:rsidR="008A55B0">
        <w:rPr>
          <w:lang w:eastAsia="ar-SA"/>
        </w:rPr>
        <w:t>heavy metal</w:t>
      </w:r>
      <w:r w:rsidR="004964FE">
        <w:rPr>
          <w:lang w:eastAsia="ar-SA"/>
        </w:rPr>
        <w:t>s</w:t>
      </w:r>
      <w:r w:rsidR="008A55B0">
        <w:rPr>
          <w:lang w:eastAsia="ar-SA"/>
        </w:rPr>
        <w:t xml:space="preserve"> removal</w:t>
      </w:r>
      <w:r w:rsidR="004964FE">
        <w:rPr>
          <w:lang w:eastAsia="ar-SA"/>
        </w:rPr>
        <w:t xml:space="preserve"> and pharmaceutical product concentration</w:t>
      </w:r>
      <w:r w:rsidR="00E91AC3">
        <w:rPr>
          <w:lang w:eastAsia="ar-SA"/>
        </w:rPr>
        <w:t xml:space="preserve"> </w:t>
      </w:r>
      <w:r w:rsidR="00E91AC3">
        <w:rPr>
          <w:lang w:eastAsia="ar-SA"/>
        </w:rPr>
        <w:fldChar w:fldCharType="begin">
          <w:fldData xml:space="preserve">PEVuZE5vdGU+PENpdGU+PEF1dGhvcj5MaXU8L0F1dGhvcj48WWVhcj4yMDE3PC9ZZWFyPjxSZWNO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</w:fldData>
        </w:fldChar>
      </w:r>
      <w:r w:rsidR="003F556B">
        <w:rPr>
          <w:lang w:eastAsia="ar-SA"/>
        </w:rPr>
        <w:instrText xml:space="preserve"> ADDIN EN.CITE </w:instrText>
      </w:r>
      <w:r w:rsidR="003F556B">
        <w:rPr>
          <w:lang w:eastAsia="ar-SA"/>
        </w:rPr>
        <w:fldChar w:fldCharType="begin">
          <w:fldData xml:space="preserve">PEVuZE5vdGU+PENpdGU+PEF1dGhvcj5MaXU8L0F1dGhvcj48WWVhcj4yMDE3PC9ZZWFyPjxSZWNO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</w:fldData>
        </w:fldChar>
      </w:r>
      <w:r w:rsidR="003F556B">
        <w:rPr>
          <w:lang w:eastAsia="ar-SA"/>
        </w:rPr>
        <w:instrText xml:space="preserve"> ADDIN EN.CITE.DATA </w:instrText>
      </w:r>
      <w:r w:rsidR="003F556B">
        <w:rPr>
          <w:lang w:eastAsia="ar-SA"/>
        </w:rPr>
      </w:r>
      <w:r w:rsidR="003F556B">
        <w:rPr>
          <w:lang w:eastAsia="ar-SA"/>
        </w:rPr>
        <w:fldChar w:fldCharType="end"/>
      </w:r>
      <w:r w:rsidR="00E91AC3">
        <w:rPr>
          <w:lang w:eastAsia="ar-SA"/>
        </w:rPr>
      </w:r>
      <w:r w:rsidR="00E91AC3">
        <w:rPr>
          <w:lang w:eastAsia="ar-SA"/>
        </w:rPr>
        <w:fldChar w:fldCharType="separate"/>
      </w:r>
      <w:r w:rsidR="003F556B">
        <w:rPr>
          <w:noProof/>
          <w:lang w:eastAsia="ar-SA"/>
        </w:rPr>
        <w:t>[</w:t>
      </w:r>
      <w:hyperlink w:anchor="_ENREF_7" w:tooltip="Liu, 2017 #793" w:history="1">
        <w:r w:rsidR="000F4480">
          <w:rPr>
            <w:noProof/>
            <w:lang w:eastAsia="ar-SA"/>
          </w:rPr>
          <w:t>7</w:t>
        </w:r>
      </w:hyperlink>
      <w:r w:rsidR="003F556B">
        <w:rPr>
          <w:noProof/>
          <w:lang w:eastAsia="ar-SA"/>
        </w:rPr>
        <w:t xml:space="preserve">, </w:t>
      </w:r>
      <w:hyperlink w:anchor="_ENREF_8" w:tooltip="Chung, 2015 #334" w:history="1">
        <w:r w:rsidR="000F4480">
          <w:rPr>
            <w:noProof/>
            <w:lang w:eastAsia="ar-SA"/>
          </w:rPr>
          <w:t>8</w:t>
        </w:r>
      </w:hyperlink>
      <w:r w:rsidR="003F556B">
        <w:rPr>
          <w:noProof/>
          <w:lang w:eastAsia="ar-SA"/>
        </w:rPr>
        <w:t>]</w:t>
      </w:r>
      <w:r w:rsidR="00E91AC3">
        <w:rPr>
          <w:lang w:eastAsia="ar-SA"/>
        </w:rPr>
        <w:fldChar w:fldCharType="end"/>
      </w:r>
      <w:r w:rsidR="008A55B0">
        <w:rPr>
          <w:lang w:eastAsia="ar-SA"/>
        </w:rPr>
        <w:t xml:space="preserve">, </w:t>
      </w:r>
      <w:r w:rsidR="00396860" w:rsidRPr="00250A54">
        <w:rPr>
          <w:lang w:eastAsia="ar-SA"/>
        </w:rPr>
        <w:t xml:space="preserve">food and brine concentration </w:t>
      </w:r>
      <w:r w:rsidR="00396860" w:rsidRPr="00250A54">
        <w:rPr>
          <w:lang w:eastAsia="ar-SA"/>
        </w:rPr>
        <w:fldChar w:fldCharType="begin">
          <w:fldData xml:space="preserve">PEVuZE5vdGU+PENpdGU+PEF1dGhvcj5LaW08L0F1dGhvcj48WWVhcj4yMDE4PC9ZZWFyPjxSZWNO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</w:fldData>
        </w:fldChar>
      </w:r>
      <w:r w:rsidR="003F556B">
        <w:rPr>
          <w:lang w:eastAsia="ar-SA"/>
        </w:rPr>
        <w:instrText xml:space="preserve"> ADDIN EN.CITE </w:instrText>
      </w:r>
      <w:r w:rsidR="003F556B">
        <w:rPr>
          <w:lang w:eastAsia="ar-SA"/>
        </w:rPr>
        <w:fldChar w:fldCharType="begin">
          <w:fldData xml:space="preserve">PEVuZE5vdGU+PENpdGU+PEF1dGhvcj5LaW08L0F1dGhvcj48WWVhcj4yMDE4PC9ZZWFyPjxSZWNO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</w:fldData>
        </w:fldChar>
      </w:r>
      <w:r w:rsidR="003F556B">
        <w:rPr>
          <w:lang w:eastAsia="ar-SA"/>
        </w:rPr>
        <w:instrText xml:space="preserve"> ADDIN EN.CITE.DATA </w:instrText>
      </w:r>
      <w:r w:rsidR="003F556B">
        <w:rPr>
          <w:lang w:eastAsia="ar-SA"/>
        </w:rPr>
      </w:r>
      <w:r w:rsidR="003F556B">
        <w:rPr>
          <w:lang w:eastAsia="ar-SA"/>
        </w:rPr>
        <w:fldChar w:fldCharType="end"/>
      </w:r>
      <w:r w:rsidR="00396860" w:rsidRPr="00250A54">
        <w:rPr>
          <w:lang w:eastAsia="ar-SA"/>
        </w:rPr>
      </w:r>
      <w:r w:rsidR="00396860" w:rsidRPr="00250A54">
        <w:rPr>
          <w:lang w:eastAsia="ar-SA"/>
        </w:rPr>
        <w:fldChar w:fldCharType="separate"/>
      </w:r>
      <w:r w:rsidR="003F556B">
        <w:rPr>
          <w:noProof/>
          <w:lang w:eastAsia="ar-SA"/>
        </w:rPr>
        <w:t>[</w:t>
      </w:r>
      <w:hyperlink w:anchor="_ENREF_9" w:tooltip="Kim, 2018 #792" w:history="1">
        <w:r w:rsidR="000F4480">
          <w:rPr>
            <w:noProof/>
            <w:lang w:eastAsia="ar-SA"/>
          </w:rPr>
          <w:t>9</w:t>
        </w:r>
      </w:hyperlink>
      <w:r w:rsidR="003F556B">
        <w:rPr>
          <w:noProof/>
          <w:lang w:eastAsia="ar-SA"/>
        </w:rPr>
        <w:t xml:space="preserve">, </w:t>
      </w:r>
      <w:hyperlink w:anchor="_ENREF_10" w:tooltip="Akther, 2018 #915" w:history="1">
        <w:r w:rsidR="000F4480">
          <w:rPr>
            <w:noProof/>
            <w:lang w:eastAsia="ar-SA"/>
          </w:rPr>
          <w:t>10</w:t>
        </w:r>
      </w:hyperlink>
      <w:r w:rsidR="003F556B">
        <w:rPr>
          <w:noProof/>
          <w:lang w:eastAsia="ar-SA"/>
        </w:rPr>
        <w:t>]</w:t>
      </w:r>
      <w:r w:rsidR="00396860" w:rsidRPr="00250A54">
        <w:rPr>
          <w:lang w:eastAsia="ar-SA"/>
        </w:rPr>
        <w:fldChar w:fldCharType="end"/>
      </w:r>
      <w:r w:rsidR="00396860" w:rsidRPr="00250A54">
        <w:rPr>
          <w:lang w:eastAsia="ar-SA"/>
        </w:rPr>
        <w:t xml:space="preserve">, membrane bioreactors </w:t>
      </w:r>
      <w:r w:rsidR="00396860" w:rsidRPr="00250A54">
        <w:rPr>
          <w:lang w:eastAsia="ar-SA"/>
        </w:rPr>
        <w:fldChar w:fldCharType="begin">
          <w:fldData xml:space="preserve">PEVuZE5vdGU+PENpdGU+PEF1dGhvcj5FeXZhejwvQXV0aG9yPjxZZWFyPjIwMTY8L1llYXI+PFJl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</w:fldData>
        </w:fldChar>
      </w:r>
      <w:r w:rsidR="003F556B">
        <w:rPr>
          <w:lang w:eastAsia="ar-SA"/>
        </w:rPr>
        <w:instrText xml:space="preserve"> ADDIN EN.CITE </w:instrText>
      </w:r>
      <w:r w:rsidR="003F556B">
        <w:rPr>
          <w:lang w:eastAsia="ar-SA"/>
        </w:rPr>
        <w:fldChar w:fldCharType="begin">
          <w:fldData xml:space="preserve">PEVuZE5vdGU+PENpdGU+PEF1dGhvcj5FeXZhejwvQXV0aG9yPjxZZWFyPjIwMTY8L1llYXI+PFJl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</w:fldData>
        </w:fldChar>
      </w:r>
      <w:r w:rsidR="003F556B">
        <w:rPr>
          <w:lang w:eastAsia="ar-SA"/>
        </w:rPr>
        <w:instrText xml:space="preserve"> ADDIN EN.CITE.DATA </w:instrText>
      </w:r>
      <w:r w:rsidR="003F556B">
        <w:rPr>
          <w:lang w:eastAsia="ar-SA"/>
        </w:rPr>
      </w:r>
      <w:r w:rsidR="003F556B">
        <w:rPr>
          <w:lang w:eastAsia="ar-SA"/>
        </w:rPr>
        <w:fldChar w:fldCharType="end"/>
      </w:r>
      <w:r w:rsidR="00396860" w:rsidRPr="00250A54">
        <w:rPr>
          <w:lang w:eastAsia="ar-SA"/>
        </w:rPr>
      </w:r>
      <w:r w:rsidR="00396860" w:rsidRPr="00250A54">
        <w:rPr>
          <w:lang w:eastAsia="ar-SA"/>
        </w:rPr>
        <w:fldChar w:fldCharType="separate"/>
      </w:r>
      <w:r w:rsidR="003F556B">
        <w:rPr>
          <w:noProof/>
          <w:lang w:eastAsia="ar-SA"/>
        </w:rPr>
        <w:t>[</w:t>
      </w:r>
      <w:hyperlink w:anchor="_ENREF_11" w:tooltip="Eyvaz, 2016 #525" w:history="1">
        <w:r w:rsidR="000F4480">
          <w:rPr>
            <w:noProof/>
            <w:lang w:eastAsia="ar-SA"/>
          </w:rPr>
          <w:t>11</w:t>
        </w:r>
      </w:hyperlink>
      <w:r w:rsidR="003F556B">
        <w:rPr>
          <w:noProof/>
          <w:lang w:eastAsia="ar-SA"/>
        </w:rPr>
        <w:t xml:space="preserve">, </w:t>
      </w:r>
      <w:hyperlink w:anchor="_ENREF_12" w:tooltip="Pathak, 2018 #955" w:history="1">
        <w:r w:rsidR="000F4480">
          <w:rPr>
            <w:noProof/>
            <w:lang w:eastAsia="ar-SA"/>
          </w:rPr>
          <w:t>12</w:t>
        </w:r>
      </w:hyperlink>
      <w:r w:rsidR="003F556B">
        <w:rPr>
          <w:noProof/>
          <w:lang w:eastAsia="ar-SA"/>
        </w:rPr>
        <w:t>]</w:t>
      </w:r>
      <w:r w:rsidR="00396860" w:rsidRPr="00250A54">
        <w:rPr>
          <w:lang w:eastAsia="ar-SA"/>
        </w:rPr>
        <w:fldChar w:fldCharType="end"/>
      </w:r>
      <w:r w:rsidR="00396860" w:rsidRPr="00250A54">
        <w:rPr>
          <w:lang w:eastAsia="ar-SA"/>
        </w:rPr>
        <w:t xml:space="preserve">, energy production </w:t>
      </w:r>
      <w:r w:rsidR="00396860" w:rsidRPr="00250A54">
        <w:rPr>
          <w:lang w:eastAsia="ar-SA"/>
        </w:rPr>
        <w:fldChar w:fldCharType="begin"/>
      </w:r>
      <w:r w:rsidR="003F556B">
        <w:rPr>
          <w:lang w:eastAsia="ar-SA"/>
        </w:rPr>
        <w:instrText xml:space="preserve"> ADDIN EN.CITE &lt;EndNote&gt;&lt;Cite&gt;&lt;Author&gt;Han&lt;/Author&gt;&lt;Year&gt;2015&lt;/Year&gt;&lt;RecNum&gt;438&lt;/RecNum&gt;&lt;DisplayText&gt;[13]&lt;/DisplayText&gt;&lt;record&gt;&lt;rec-number&gt;438&lt;/rec-number&gt;&lt;foreign-keys&gt;&lt;key app="EN" db-id="5xadzxz55sdspxefr04pwt5z0z2t5rtd2vwp" timestamp="1502088876"&gt;438&lt;/key&gt;&lt;/foreign-keys&gt;&lt;ref-type name="Journal Article"&gt;17&lt;/ref-type&gt;&lt;contributors&gt;&lt;authors&gt;&lt;author&gt;Han, Gang&lt;/author&gt;&lt;author&gt;Zhang, Sui&lt;/author&gt;&lt;author&gt;Li, Xue&lt;/author&gt;&lt;author&gt;Chung, Tai-Shung&lt;/author&gt;&lt;/authors&gt;&lt;/contributors&gt;&lt;titles&gt;&lt;title&gt;Progress in pressure retarded osmosis (PRO) membranes for osmotic power generation&lt;/title&gt;&lt;secondary-title&gt;Progress in Polymer Science&lt;/secondary-title&gt;&lt;/titles&gt;&lt;periodical&gt;&lt;full-title&gt;Progress in Polymer Science&lt;/full-title&gt;&lt;/periodical&gt;&lt;pages&gt;1-27&lt;/pages&gt;&lt;volume&gt;51&lt;/volume&gt;&lt;keywords&gt;&lt;keyword&gt;Osmotic pressure gradient energy&lt;/keyword&gt;&lt;keyword&gt;Pressure retarded osmosis&lt;/keyword&gt;&lt;keyword&gt;Polymeric membrane&lt;/keyword&gt;&lt;keyword&gt;Renewable energy&lt;/keyword&gt;&lt;keyword&gt;Thin-film composite&lt;/keyword&gt;&lt;/keywords&gt;&lt;dates&gt;&lt;year&gt;2015&lt;/year&gt;&lt;pub-dates&gt;&lt;date&gt;12//&lt;/date&gt;&lt;/pub-dates&gt;&lt;/dates&gt;&lt;isbn&gt;0079-6700&lt;/isbn&gt;&lt;urls&gt;&lt;related-urls&gt;&lt;url&gt;http://www.sciencedirect.com/science/article/pii/S0079670015000519&lt;/url&gt;&lt;/related-urls&gt;&lt;/urls&gt;&lt;electronic-resource-num&gt;https://doi.org/10.1016/j.progpolymsci.2015.04.005&lt;/electronic-resource-num&gt;&lt;/record&gt;&lt;/Cite&gt;&lt;/EndNote&gt;</w:instrText>
      </w:r>
      <w:r w:rsidR="00396860" w:rsidRPr="00250A54">
        <w:rPr>
          <w:lang w:eastAsia="ar-SA"/>
        </w:rPr>
        <w:fldChar w:fldCharType="separate"/>
      </w:r>
      <w:r w:rsidR="003F556B">
        <w:rPr>
          <w:noProof/>
          <w:lang w:eastAsia="ar-SA"/>
        </w:rPr>
        <w:t>[</w:t>
      </w:r>
      <w:hyperlink w:anchor="_ENREF_13" w:tooltip="Han, 2015 #438" w:history="1">
        <w:r w:rsidR="000F4480">
          <w:rPr>
            <w:noProof/>
            <w:lang w:eastAsia="ar-SA"/>
          </w:rPr>
          <w:t>13</w:t>
        </w:r>
      </w:hyperlink>
      <w:r w:rsidR="003F556B">
        <w:rPr>
          <w:noProof/>
          <w:lang w:eastAsia="ar-SA"/>
        </w:rPr>
        <w:t>]</w:t>
      </w:r>
      <w:r w:rsidR="00396860" w:rsidRPr="00250A54">
        <w:rPr>
          <w:lang w:eastAsia="ar-SA"/>
        </w:rPr>
        <w:fldChar w:fldCharType="end"/>
      </w:r>
      <w:r w:rsidR="00396860" w:rsidRPr="00250A54">
        <w:rPr>
          <w:lang w:eastAsia="ar-SA"/>
        </w:rPr>
        <w:t xml:space="preserve"> and desalination </w:t>
      </w:r>
      <w:r w:rsidR="00396860" w:rsidRPr="00250A54">
        <w:rPr>
          <w:lang w:eastAsia="ar-SA"/>
        </w:rPr>
        <w:fldChar w:fldCharType="begin">
          <w:fldData xml:space="preserve">PEVuZE5vdGU+PENpdGU+PEF1dGhvcj5UaGlydXZlbmthdGFjaGFyaTwvQXV0aG9yPjxZZWFyPjIw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==
</w:fldData>
        </w:fldChar>
      </w:r>
      <w:r w:rsidR="003F556B">
        <w:rPr>
          <w:lang w:eastAsia="ar-SA"/>
        </w:rPr>
        <w:instrText xml:space="preserve"> ADDIN EN.CITE </w:instrText>
      </w:r>
      <w:r w:rsidR="003F556B">
        <w:rPr>
          <w:lang w:eastAsia="ar-SA"/>
        </w:rPr>
        <w:fldChar w:fldCharType="begin">
          <w:fldData xml:space="preserve">PEVuZE5vdGU+PENpdGU+PEF1dGhvcj5UaGlydXZlbmthdGFjaGFyaTwvQXV0aG9yPjxZZWFyPjIw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==
</w:fldData>
        </w:fldChar>
      </w:r>
      <w:r w:rsidR="003F556B">
        <w:rPr>
          <w:lang w:eastAsia="ar-SA"/>
        </w:rPr>
        <w:instrText xml:space="preserve"> ADDIN EN.CITE.DATA </w:instrText>
      </w:r>
      <w:r w:rsidR="003F556B">
        <w:rPr>
          <w:lang w:eastAsia="ar-SA"/>
        </w:rPr>
      </w:r>
      <w:r w:rsidR="003F556B">
        <w:rPr>
          <w:lang w:eastAsia="ar-SA"/>
        </w:rPr>
        <w:fldChar w:fldCharType="end"/>
      </w:r>
      <w:r w:rsidR="00396860" w:rsidRPr="00250A54">
        <w:rPr>
          <w:lang w:eastAsia="ar-SA"/>
        </w:rPr>
      </w:r>
      <w:r w:rsidR="00396860" w:rsidRPr="00250A54">
        <w:rPr>
          <w:lang w:eastAsia="ar-SA"/>
        </w:rPr>
        <w:fldChar w:fldCharType="separate"/>
      </w:r>
      <w:r w:rsidR="003F556B">
        <w:rPr>
          <w:noProof/>
          <w:lang w:eastAsia="ar-SA"/>
        </w:rPr>
        <w:t>[</w:t>
      </w:r>
      <w:hyperlink w:anchor="_ENREF_14" w:tooltip="Thiruvenkatachari, 2016 #790" w:history="1">
        <w:r w:rsidR="000F4480">
          <w:rPr>
            <w:noProof/>
            <w:lang w:eastAsia="ar-SA"/>
          </w:rPr>
          <w:t>14</w:t>
        </w:r>
      </w:hyperlink>
      <w:r w:rsidR="003F556B">
        <w:rPr>
          <w:noProof/>
          <w:lang w:eastAsia="ar-SA"/>
        </w:rPr>
        <w:t xml:space="preserve">, </w:t>
      </w:r>
      <w:hyperlink w:anchor="_ENREF_15" w:tooltip="Akther, 2019 #903" w:history="1">
        <w:r w:rsidR="000F4480">
          <w:rPr>
            <w:noProof/>
            <w:lang w:eastAsia="ar-SA"/>
          </w:rPr>
          <w:t>15</w:t>
        </w:r>
      </w:hyperlink>
      <w:r w:rsidR="003F556B">
        <w:rPr>
          <w:noProof/>
          <w:lang w:eastAsia="ar-SA"/>
        </w:rPr>
        <w:t>]</w:t>
      </w:r>
      <w:r w:rsidR="00396860" w:rsidRPr="00250A54">
        <w:rPr>
          <w:lang w:eastAsia="ar-SA"/>
        </w:rPr>
        <w:fldChar w:fldCharType="end"/>
      </w:r>
      <w:r w:rsidR="00396860" w:rsidRPr="00250A54">
        <w:rPr>
          <w:lang w:eastAsia="ar-SA"/>
        </w:rPr>
        <w:t>.</w:t>
      </w:r>
    </w:p>
    <w:p w14:paraId="7F69C563" w14:textId="5E5B2FB5" w:rsidR="00BC7000" w:rsidRPr="00250A54" w:rsidRDefault="00440A05" w:rsidP="005A334F">
      <w:r w:rsidRPr="00250A54">
        <w:rPr>
          <w:lang w:eastAsia="ar-SA"/>
        </w:rPr>
        <w:t>Nonetheless</w:t>
      </w:r>
      <w:r w:rsidR="00D803BB" w:rsidRPr="00250A54">
        <w:rPr>
          <w:lang w:eastAsia="ar-SA"/>
        </w:rPr>
        <w:t xml:space="preserve">, </w:t>
      </w:r>
      <w:r w:rsidRPr="00250A54">
        <w:rPr>
          <w:lang w:eastAsia="ar-SA"/>
        </w:rPr>
        <w:t>numerous</w:t>
      </w:r>
      <w:r w:rsidR="00D803BB" w:rsidRPr="00250A54">
        <w:rPr>
          <w:lang w:eastAsia="ar-SA"/>
        </w:rPr>
        <w:t xml:space="preserve"> factors make </w:t>
      </w:r>
      <w:r w:rsidR="00C140D0">
        <w:rPr>
          <w:lang w:eastAsia="ar-SA"/>
        </w:rPr>
        <w:t xml:space="preserve">the </w:t>
      </w:r>
      <w:r w:rsidR="00492C0A" w:rsidRPr="009F4976">
        <w:rPr>
          <w:noProof/>
          <w:lang w:eastAsia="ar-SA"/>
        </w:rPr>
        <w:t>large-scale</w:t>
      </w:r>
      <w:r w:rsidR="00492C0A" w:rsidRPr="00250A54">
        <w:rPr>
          <w:lang w:eastAsia="ar-SA"/>
        </w:rPr>
        <w:t xml:space="preserve"> application </w:t>
      </w:r>
      <w:r w:rsidR="00D803BB" w:rsidRPr="00250A54">
        <w:rPr>
          <w:lang w:eastAsia="ar-SA"/>
        </w:rPr>
        <w:t>of FO</w:t>
      </w:r>
      <w:r w:rsidR="00424F21" w:rsidRPr="00250A54">
        <w:rPr>
          <w:lang w:eastAsia="ar-SA"/>
        </w:rPr>
        <w:t xml:space="preserve"> difficult</w:t>
      </w:r>
      <w:r w:rsidR="00D803BB" w:rsidRPr="00250A54">
        <w:rPr>
          <w:lang w:eastAsia="ar-SA"/>
        </w:rPr>
        <w:t xml:space="preserve">. These challenges </w:t>
      </w:r>
      <w:r w:rsidRPr="00250A54">
        <w:rPr>
          <w:noProof/>
          <w:lang w:eastAsia="ar-SA"/>
        </w:rPr>
        <w:t>include</w:t>
      </w:r>
      <w:r w:rsidR="00905C68">
        <w:rPr>
          <w:noProof/>
          <w:lang w:eastAsia="ar-SA"/>
        </w:rPr>
        <w:t>,</w:t>
      </w:r>
      <w:r w:rsidR="00D803BB" w:rsidRPr="00250A54">
        <w:rPr>
          <w:lang w:eastAsia="ar-SA"/>
        </w:rPr>
        <w:t xml:space="preserve"> but are not </w:t>
      </w:r>
      <w:r w:rsidRPr="00250A54">
        <w:rPr>
          <w:lang w:eastAsia="ar-SA"/>
        </w:rPr>
        <w:t>restricted</w:t>
      </w:r>
      <w:r w:rsidR="00D803BB" w:rsidRPr="00250A54">
        <w:rPr>
          <w:lang w:eastAsia="ar-SA"/>
        </w:rPr>
        <w:t xml:space="preserve"> to</w:t>
      </w:r>
      <w:r w:rsidR="00905C68">
        <w:rPr>
          <w:lang w:eastAsia="ar-SA"/>
        </w:rPr>
        <w:t>,</w:t>
      </w:r>
      <w:r w:rsidR="00472F13">
        <w:rPr>
          <w:lang w:eastAsia="ar-SA"/>
        </w:rPr>
        <w:t xml:space="preserve"> </w:t>
      </w:r>
      <w:r w:rsidR="00472F13" w:rsidRPr="00250A54">
        <w:rPr>
          <w:lang w:eastAsia="ar-SA"/>
        </w:rPr>
        <w:t xml:space="preserve">trade-off relationship </w:t>
      </w:r>
      <w:r w:rsidR="00905C68">
        <w:rPr>
          <w:lang w:eastAsia="ar-SA"/>
        </w:rPr>
        <w:t>between</w:t>
      </w:r>
      <w:r w:rsidR="00905C68" w:rsidRPr="00250A54">
        <w:rPr>
          <w:lang w:eastAsia="ar-SA"/>
        </w:rPr>
        <w:t xml:space="preserve"> </w:t>
      </w:r>
      <w:r w:rsidR="00472F13" w:rsidRPr="00250A54">
        <w:rPr>
          <w:lang w:eastAsia="ar-SA"/>
        </w:rPr>
        <w:t>membrane</w:t>
      </w:r>
      <w:r w:rsidR="00472F13">
        <w:rPr>
          <w:lang w:eastAsia="ar-SA"/>
        </w:rPr>
        <w:t xml:space="preserve"> flux and</w:t>
      </w:r>
      <w:r w:rsidR="00472F13" w:rsidRPr="00250A54">
        <w:rPr>
          <w:lang w:eastAsia="ar-SA"/>
        </w:rPr>
        <w:t xml:space="preserve"> </w:t>
      </w:r>
      <w:r w:rsidR="00472F13">
        <w:rPr>
          <w:lang w:eastAsia="ar-SA"/>
        </w:rPr>
        <w:t xml:space="preserve">selectivity, </w:t>
      </w:r>
      <w:r w:rsidR="00472F13" w:rsidRPr="00250A54">
        <w:rPr>
          <w:lang w:eastAsia="ar-SA"/>
        </w:rPr>
        <w:t>membrane fouling</w:t>
      </w:r>
      <w:r w:rsidR="00F32512">
        <w:rPr>
          <w:lang w:eastAsia="ar-SA"/>
        </w:rPr>
        <w:t>,</w:t>
      </w:r>
      <w:r w:rsidR="00472F13" w:rsidRPr="00250A54">
        <w:rPr>
          <w:lang w:eastAsia="ar-SA"/>
        </w:rPr>
        <w:t xml:space="preserve"> </w:t>
      </w:r>
      <w:r w:rsidR="00472F13">
        <w:rPr>
          <w:lang w:eastAsia="ar-SA"/>
        </w:rPr>
        <w:t xml:space="preserve">and </w:t>
      </w:r>
      <w:r w:rsidR="00424F21" w:rsidRPr="00250A54">
        <w:rPr>
          <w:lang w:eastAsia="ar-SA"/>
        </w:rPr>
        <w:t xml:space="preserve">internal </w:t>
      </w:r>
      <w:r w:rsidR="00657A5B" w:rsidRPr="00250A54">
        <w:rPr>
          <w:lang w:eastAsia="ar-SA"/>
        </w:rPr>
        <w:t>concentration polarization</w:t>
      </w:r>
      <w:r w:rsidR="00FB7097" w:rsidRPr="00250A54">
        <w:rPr>
          <w:lang w:eastAsia="ar-SA"/>
        </w:rPr>
        <w:t xml:space="preserve"> (ICP)</w:t>
      </w:r>
      <w:r w:rsidR="00F32512">
        <w:rPr>
          <w:lang w:eastAsia="ar-SA"/>
        </w:rPr>
        <w:t xml:space="preserve"> that </w:t>
      </w:r>
      <w:r w:rsidR="00F32512" w:rsidRPr="00250A54">
        <w:rPr>
          <w:lang w:eastAsia="ar-SA"/>
        </w:rPr>
        <w:t>can decline water flux by more than 80%</w:t>
      </w:r>
      <w:r w:rsidR="00F32512">
        <w:rPr>
          <w:lang w:eastAsia="ar-SA"/>
        </w:rPr>
        <w:t xml:space="preserve"> by reducing </w:t>
      </w:r>
      <w:r w:rsidR="00F32512" w:rsidRPr="00250A54">
        <w:rPr>
          <w:lang w:eastAsia="ar-SA"/>
        </w:rPr>
        <w:t xml:space="preserve">the </w:t>
      </w:r>
      <w:r w:rsidR="00F32512" w:rsidRPr="00250A54">
        <w:rPr>
          <w:noProof/>
          <w:lang w:eastAsia="ar-SA"/>
        </w:rPr>
        <w:t>actual</w:t>
      </w:r>
      <w:r w:rsidR="00F32512" w:rsidRPr="00250A54">
        <w:rPr>
          <w:lang w:eastAsia="ar-SA"/>
        </w:rPr>
        <w:t xml:space="preserve"> osmotic </w:t>
      </w:r>
      <w:r w:rsidR="00F32512">
        <w:rPr>
          <w:lang w:eastAsia="ar-SA"/>
        </w:rPr>
        <w:t>pressure</w:t>
      </w:r>
      <w:r w:rsidR="00F32512" w:rsidRPr="00250A54">
        <w:rPr>
          <w:lang w:eastAsia="ar-SA"/>
        </w:rPr>
        <w:t xml:space="preserve"> </w:t>
      </w:r>
      <w:r w:rsidR="00F32512" w:rsidRPr="00250A54">
        <w:rPr>
          <w:lang w:eastAsia="ar-SA"/>
        </w:rPr>
        <w:fldChar w:fldCharType="begin"/>
      </w:r>
      <w:r w:rsidR="003F556B">
        <w:rPr>
          <w:lang w:eastAsia="ar-SA"/>
        </w:rPr>
        <w:instrText xml:space="preserve"> ADDIN EN.CITE &lt;EndNote&gt;&lt;Cite&gt;&lt;Author&gt;Gray&lt;/Author&gt;&lt;Year&gt;2006&lt;/Year&gt;&lt;RecNum&gt;722&lt;/RecNum&gt;&lt;DisplayText&gt;[16]&lt;/DisplayText&gt;&lt;record&gt;&lt;rec-number&gt;722&lt;/rec-number&gt;&lt;foreign-keys&gt;&lt;key app="EN" db-id="5xadzxz55sdspxefr04pwt5z0z2t5rtd2vwp" timestamp="1523106857"&gt;722&lt;/key&gt;&lt;/foreign-keys&gt;&lt;ref-type name="Journal Article"&gt;17&lt;/ref-type&gt;&lt;contributors&gt;&lt;authors&gt;&lt;author&gt;Gray, Gordon T.&lt;/author&gt;&lt;author&gt;McCutcheon, Jeffrey R.&lt;/author&gt;&lt;author&gt;Elimelech, Menachem&lt;/author&gt;&lt;/authors&gt;&lt;/contributors&gt;&lt;titles&gt;&lt;title&gt;Internal concentration polarization in forward osmosis: Role of membrane orientation&lt;/title&gt;&lt;secondary-title&gt;Desalination&lt;/secondary-title&gt;&lt;/titles&gt;&lt;periodical&gt;&lt;full-title&gt;Desalination&lt;/full-title&gt;&lt;/periodical&gt;&lt;pages&gt;1-8&lt;/pages&gt;&lt;volume&gt;197&lt;/volume&gt;&lt;number&gt;1&lt;/number&gt;&lt;keywords&gt;&lt;keyword&gt;Forward osmosis&lt;/keyword&gt;&lt;keyword&gt;Direct osmosis&lt;/keyword&gt;&lt;keyword&gt;Internal concentration polarization&lt;/keyword&gt;&lt;keyword&gt;Osmosis&lt;/keyword&gt;&lt;keyword&gt;Desalination&lt;/keyword&gt;&lt;keyword&gt;Draw solution&lt;/keyword&gt;&lt;/keywords&gt;&lt;dates&gt;&lt;year&gt;2006&lt;/year&gt;&lt;pub-dates&gt;&lt;date&gt;2006/10/02/&lt;/date&gt;&lt;/pub-dates&gt;&lt;/dates&gt;&lt;isbn&gt;0011-9164&lt;/isbn&gt;&lt;urls&gt;&lt;related-urls&gt;&lt;url&gt;http://www.sciencedirect.com/science/article/pii/S0011916406010605&lt;/url&gt;&lt;/related-urls&gt;&lt;/urls&gt;&lt;electronic-resource-num&gt;https://doi.org/10.1016/j.desal.2006.02.003&lt;/electronic-resource-num&gt;&lt;/record&gt;&lt;/Cite&gt;&lt;/EndNote&gt;</w:instrText>
      </w:r>
      <w:r w:rsidR="00F32512" w:rsidRPr="00250A54">
        <w:rPr>
          <w:lang w:eastAsia="ar-SA"/>
        </w:rPr>
        <w:fldChar w:fldCharType="separate"/>
      </w:r>
      <w:r w:rsidR="003F556B">
        <w:rPr>
          <w:noProof/>
          <w:lang w:eastAsia="ar-SA"/>
        </w:rPr>
        <w:t>[</w:t>
      </w:r>
      <w:hyperlink w:anchor="_ENREF_16" w:tooltip="Gray, 2006 #722" w:history="1">
        <w:r w:rsidR="000F4480">
          <w:rPr>
            <w:noProof/>
            <w:lang w:eastAsia="ar-SA"/>
          </w:rPr>
          <w:t>16</w:t>
        </w:r>
      </w:hyperlink>
      <w:r w:rsidR="003F556B">
        <w:rPr>
          <w:noProof/>
          <w:lang w:eastAsia="ar-SA"/>
        </w:rPr>
        <w:t>]</w:t>
      </w:r>
      <w:r w:rsidR="00F32512" w:rsidRPr="00250A54">
        <w:rPr>
          <w:lang w:eastAsia="ar-SA"/>
        </w:rPr>
        <w:fldChar w:fldCharType="end"/>
      </w:r>
      <w:r w:rsidR="002C3B01" w:rsidRPr="00250A54">
        <w:rPr>
          <w:lang w:eastAsia="ar-SA"/>
        </w:rPr>
        <w:t>.</w:t>
      </w:r>
      <w:r w:rsidR="00424F21" w:rsidRPr="00250A54">
        <w:rPr>
          <w:lang w:eastAsia="ar-SA"/>
        </w:rPr>
        <w:t xml:space="preserve"> </w:t>
      </w:r>
      <w:r w:rsidR="00F13D5C" w:rsidRPr="00250A54">
        <w:rPr>
          <w:lang w:eastAsia="ar-SA"/>
        </w:rPr>
        <w:t>Several researchers have tried to address these issues by considering various types of draw solutions</w:t>
      </w:r>
      <w:r w:rsidR="00642A20">
        <w:rPr>
          <w:lang w:eastAsia="ar-SA"/>
        </w:rPr>
        <w:t>,</w:t>
      </w:r>
      <w:r w:rsidR="00905C68">
        <w:rPr>
          <w:lang w:eastAsia="ar-SA"/>
        </w:rPr>
        <w:t xml:space="preserve"> and mo</w:t>
      </w:r>
      <w:r w:rsidR="00642A20">
        <w:rPr>
          <w:lang w:eastAsia="ar-SA"/>
        </w:rPr>
        <w:t>st importantly by developing membrane</w:t>
      </w:r>
      <w:r w:rsidR="006B0C9D">
        <w:rPr>
          <w:lang w:eastAsia="ar-SA"/>
        </w:rPr>
        <w:t>s</w:t>
      </w:r>
      <w:r w:rsidR="00642A20">
        <w:rPr>
          <w:lang w:eastAsia="ar-SA"/>
        </w:rPr>
        <w:t xml:space="preserve"> </w:t>
      </w:r>
      <w:r w:rsidR="0043799D" w:rsidRPr="00250A54">
        <w:rPr>
          <w:lang w:eastAsia="ar-SA"/>
        </w:rPr>
        <w:fldChar w:fldCharType="begin">
          <w:fldData xml:space="preserve">PEVuZE5vdGU+PENpdGU+PEF1dGhvcj5BbGVqbzwvQXV0aG9yPjxZZWFyPjIwMTc8L1llYXI+PFJl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</w:fldData>
        </w:fldChar>
      </w:r>
      <w:r w:rsidR="003F556B">
        <w:rPr>
          <w:lang w:eastAsia="ar-SA"/>
        </w:rPr>
        <w:instrText xml:space="preserve"> ADDIN EN.CITE </w:instrText>
      </w:r>
      <w:r w:rsidR="003F556B">
        <w:rPr>
          <w:lang w:eastAsia="ar-SA"/>
        </w:rPr>
        <w:fldChar w:fldCharType="begin">
          <w:fldData xml:space="preserve">PEVuZE5vdGU+PENpdGU+PEF1dGhvcj5BbGVqbzwvQXV0aG9yPjxZZWFyPjIwMTc8L1llYXI+PFJl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</w:fldData>
        </w:fldChar>
      </w:r>
      <w:r w:rsidR="003F556B">
        <w:rPr>
          <w:lang w:eastAsia="ar-SA"/>
        </w:rPr>
        <w:instrText xml:space="preserve"> ADDIN EN.CITE.DATA </w:instrText>
      </w:r>
      <w:r w:rsidR="003F556B">
        <w:rPr>
          <w:lang w:eastAsia="ar-SA"/>
        </w:rPr>
      </w:r>
      <w:r w:rsidR="003F556B">
        <w:rPr>
          <w:lang w:eastAsia="ar-SA"/>
        </w:rPr>
        <w:fldChar w:fldCharType="end"/>
      </w:r>
      <w:r w:rsidR="0043799D" w:rsidRPr="00250A54">
        <w:rPr>
          <w:lang w:eastAsia="ar-SA"/>
        </w:rPr>
      </w:r>
      <w:r w:rsidR="0043799D" w:rsidRPr="00250A54">
        <w:rPr>
          <w:lang w:eastAsia="ar-SA"/>
        </w:rPr>
        <w:fldChar w:fldCharType="separate"/>
      </w:r>
      <w:r w:rsidR="003F556B">
        <w:rPr>
          <w:noProof/>
          <w:lang w:eastAsia="ar-SA"/>
        </w:rPr>
        <w:t>[</w:t>
      </w:r>
      <w:hyperlink w:anchor="_ENREF_17" w:tooltip="Alejo, 2017 #354" w:history="1">
        <w:r w:rsidR="000F4480">
          <w:rPr>
            <w:noProof/>
            <w:lang w:eastAsia="ar-SA"/>
          </w:rPr>
          <w:t>17</w:t>
        </w:r>
      </w:hyperlink>
      <w:r w:rsidR="003F556B">
        <w:rPr>
          <w:noProof/>
          <w:lang w:eastAsia="ar-SA"/>
        </w:rPr>
        <w:t xml:space="preserve">, </w:t>
      </w:r>
      <w:hyperlink w:anchor="_ENREF_18" w:tooltip="Xu, 2017 #48" w:history="1">
        <w:r w:rsidR="000F4480">
          <w:rPr>
            <w:noProof/>
            <w:lang w:eastAsia="ar-SA"/>
          </w:rPr>
          <w:t>18</w:t>
        </w:r>
      </w:hyperlink>
      <w:r w:rsidR="003F556B">
        <w:rPr>
          <w:noProof/>
          <w:lang w:eastAsia="ar-SA"/>
        </w:rPr>
        <w:t>]</w:t>
      </w:r>
      <w:r w:rsidR="0043799D" w:rsidRPr="00250A54">
        <w:rPr>
          <w:lang w:eastAsia="ar-SA"/>
        </w:rPr>
        <w:fldChar w:fldCharType="end"/>
      </w:r>
      <w:r w:rsidR="0043799D" w:rsidRPr="00250A54">
        <w:rPr>
          <w:lang w:eastAsia="ar-SA"/>
        </w:rPr>
        <w:t>.</w:t>
      </w:r>
      <w:r w:rsidR="00F13D5C" w:rsidRPr="00250A54">
        <w:rPr>
          <w:lang w:eastAsia="ar-SA"/>
        </w:rPr>
        <w:t xml:space="preserve"> </w:t>
      </w:r>
      <w:bookmarkStart w:id="0" w:name="bbib16"/>
      <w:r w:rsidR="008A5A4D" w:rsidRPr="00250A54">
        <w:t xml:space="preserve">Hence, </w:t>
      </w:r>
      <w:r w:rsidR="00830C7A">
        <w:t xml:space="preserve">the </w:t>
      </w:r>
      <w:r w:rsidR="008A5A4D" w:rsidRPr="009F4976">
        <w:rPr>
          <w:noProof/>
        </w:rPr>
        <w:t>synthesis</w:t>
      </w:r>
      <w:r w:rsidR="008A5A4D" w:rsidRPr="00250A54">
        <w:t xml:space="preserve"> of high-performance membranes has been an active topic of research in the FO field. </w:t>
      </w:r>
      <w:r w:rsidR="00624BBF" w:rsidRPr="00A525FC">
        <w:t xml:space="preserve">Both </w:t>
      </w:r>
      <w:r w:rsidR="00FB78AB" w:rsidRPr="00A525FC">
        <w:t xml:space="preserve">polyamide (PA) thin-film composite (TFC) and </w:t>
      </w:r>
      <w:r w:rsidR="00624BBF" w:rsidRPr="00A525FC">
        <w:t>cellulose</w:t>
      </w:r>
      <w:r w:rsidR="00370752" w:rsidRPr="00A525FC">
        <w:t xml:space="preserve"> acetate/triacetate (CA/CTA)</w:t>
      </w:r>
      <w:r w:rsidRPr="00A525FC">
        <w:t xml:space="preserve"> </w:t>
      </w:r>
      <w:r w:rsidR="00624BBF" w:rsidRPr="00A525FC">
        <w:t>membranes</w:t>
      </w:r>
      <w:r w:rsidR="00760149" w:rsidRPr="00FA3072">
        <w:t>, which</w:t>
      </w:r>
      <w:r w:rsidR="00624BBF" w:rsidRPr="00A525FC">
        <w:t xml:space="preserve"> </w:t>
      </w:r>
      <w:r w:rsidR="005C681F" w:rsidRPr="00A525FC">
        <w:t>are asymmetric in nature</w:t>
      </w:r>
      <w:r w:rsidR="00760149" w:rsidRPr="00FA3072">
        <w:t xml:space="preserve">, </w:t>
      </w:r>
      <w:r w:rsidR="00624BBF" w:rsidRPr="00A525FC">
        <w:t xml:space="preserve">have been </w:t>
      </w:r>
      <w:r w:rsidR="00760149" w:rsidRPr="00FA3072">
        <w:t>extensively</w:t>
      </w:r>
      <w:r w:rsidR="00624BBF" w:rsidRPr="00A525FC">
        <w:t xml:space="preserve"> </w:t>
      </w:r>
      <w:r w:rsidR="00D12A01" w:rsidRPr="00A525FC">
        <w:t>used</w:t>
      </w:r>
      <w:r w:rsidR="00D12A01" w:rsidRPr="00FA3072">
        <w:t xml:space="preserve"> </w:t>
      </w:r>
      <w:r w:rsidR="00370752" w:rsidRPr="00A525FC">
        <w:t>for</w:t>
      </w:r>
      <w:r w:rsidR="00624BBF" w:rsidRPr="00A525FC">
        <w:t xml:space="preserve"> FO applications</w:t>
      </w:r>
      <w:bookmarkEnd w:id="0"/>
      <w:r w:rsidR="005C681F" w:rsidRPr="00A525FC">
        <w:t>. H</w:t>
      </w:r>
      <w:r w:rsidR="00624BBF" w:rsidRPr="00A525FC">
        <w:t>owever, TFC</w:t>
      </w:r>
      <w:r w:rsidR="00C53CD5" w:rsidRPr="00A525FC">
        <w:t xml:space="preserve"> membranes </w:t>
      </w:r>
      <w:r w:rsidR="00760149" w:rsidRPr="00A525FC">
        <w:t xml:space="preserve">with </w:t>
      </w:r>
      <w:r w:rsidR="00760149" w:rsidRPr="00FA3072">
        <w:t xml:space="preserve">polyamide (PA) </w:t>
      </w:r>
      <w:r w:rsidR="00760149" w:rsidRPr="00A525FC">
        <w:t xml:space="preserve">active layer </w:t>
      </w:r>
      <w:r w:rsidR="009377A5" w:rsidRPr="00A525FC">
        <w:t xml:space="preserve">established </w:t>
      </w:r>
      <w:r w:rsidR="00624BBF" w:rsidRPr="00A525FC">
        <w:t xml:space="preserve">better </w:t>
      </w:r>
      <w:r w:rsidR="00370752" w:rsidRPr="00A525FC">
        <w:t xml:space="preserve">water </w:t>
      </w:r>
      <w:r w:rsidR="00624BBF" w:rsidRPr="00A525FC">
        <w:t xml:space="preserve">permeability and </w:t>
      </w:r>
      <w:r w:rsidR="00370752" w:rsidRPr="00A525FC">
        <w:t xml:space="preserve">solute </w:t>
      </w:r>
      <w:r w:rsidR="00624BBF" w:rsidRPr="0046155B">
        <w:t>selectivity</w:t>
      </w:r>
      <w:r w:rsidR="00F63733" w:rsidRPr="0046155B">
        <w:t xml:space="preserve"> over extensive operational pH and temperature ranges</w:t>
      </w:r>
      <w:r w:rsidR="00CC577E" w:rsidRPr="0046155B">
        <w:t xml:space="preserve">, which led to </w:t>
      </w:r>
      <w:r w:rsidR="00D275F0" w:rsidRPr="0046155B">
        <w:t>their</w:t>
      </w:r>
      <w:r w:rsidR="00CC577E" w:rsidRPr="0046155B">
        <w:t xml:space="preserve"> further development via chemical</w:t>
      </w:r>
      <w:r w:rsidR="00F63733" w:rsidRPr="0046155B">
        <w:t xml:space="preserve"> or </w:t>
      </w:r>
      <w:r w:rsidR="00CC577E" w:rsidRPr="0046155B">
        <w:t xml:space="preserve">surface modification and nanomaterial incorporation </w:t>
      </w:r>
      <w:r w:rsidR="00CC577E" w:rsidRPr="001F0844">
        <w:fldChar w:fldCharType="begin">
          <w:fldData xml:space="preserve">PEVuZE5vdGU+PENpdGU+PEF1dGhvcj5YdTwvQXV0aG9yPjxZZWFyPjIwMTc8L1llYXI+PFJlY051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==
</w:fldData>
        </w:fldChar>
      </w:r>
      <w:r w:rsidR="003F556B">
        <w:instrText xml:space="preserve"> ADDIN EN.CITE </w:instrText>
      </w:r>
      <w:r w:rsidR="003F556B">
        <w:fldChar w:fldCharType="begin">
          <w:fldData xml:space="preserve">PEVuZE5vdGU+PENpdGU+PEF1dGhvcj5YdTwvQXV0aG9yPjxZZWFyPjIwMTc8L1llYXI+PFJlY051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==
</w:fldData>
        </w:fldChar>
      </w:r>
      <w:r w:rsidR="003F556B">
        <w:instrText xml:space="preserve"> ADDIN EN.CITE.DATA </w:instrText>
      </w:r>
      <w:r w:rsidR="003F556B">
        <w:fldChar w:fldCharType="end"/>
      </w:r>
      <w:r w:rsidR="00CC577E" w:rsidRPr="001F0844">
        <w:fldChar w:fldCharType="separate"/>
      </w:r>
      <w:r w:rsidR="003F556B">
        <w:rPr>
          <w:noProof/>
        </w:rPr>
        <w:t>[</w:t>
      </w:r>
      <w:hyperlink w:anchor="_ENREF_18" w:tooltip="Xu, 2017 #48" w:history="1">
        <w:r w:rsidR="000F4480">
          <w:rPr>
            <w:noProof/>
          </w:rPr>
          <w:t>18</w:t>
        </w:r>
      </w:hyperlink>
      <w:r w:rsidR="003F556B">
        <w:rPr>
          <w:noProof/>
        </w:rPr>
        <w:t xml:space="preserve">, </w:t>
      </w:r>
      <w:hyperlink w:anchor="_ENREF_19" w:tooltip="Dalvi, 2017 #550" w:history="1">
        <w:r w:rsidR="000F4480">
          <w:rPr>
            <w:noProof/>
          </w:rPr>
          <w:t>19</w:t>
        </w:r>
      </w:hyperlink>
      <w:r w:rsidR="003F556B">
        <w:rPr>
          <w:noProof/>
        </w:rPr>
        <w:t>]</w:t>
      </w:r>
      <w:r w:rsidR="00CC577E" w:rsidRPr="001F0844">
        <w:fldChar w:fldCharType="end"/>
      </w:r>
      <w:r w:rsidR="00624BBF" w:rsidRPr="0046155B">
        <w:t xml:space="preserve">. </w:t>
      </w:r>
      <w:r w:rsidR="00C53CD5" w:rsidRPr="0046155B">
        <w:t xml:space="preserve"> </w:t>
      </w:r>
      <w:r w:rsidR="005E762C" w:rsidRPr="0046155B">
        <w:t>Polymeric TFC</w:t>
      </w:r>
      <w:r w:rsidR="005E762C" w:rsidRPr="00250A54">
        <w:t xml:space="preserve"> </w:t>
      </w:r>
      <w:r w:rsidR="005E762C" w:rsidRPr="00250A54">
        <w:lastRenderedPageBreak/>
        <w:t>membrane</w:t>
      </w:r>
      <w:r w:rsidR="0046155B">
        <w:t>s</w:t>
      </w:r>
      <w:r w:rsidR="005E762C" w:rsidRPr="00250A54">
        <w:t xml:space="preserve"> </w:t>
      </w:r>
      <w:r w:rsidR="001569C8" w:rsidRPr="00250A54">
        <w:t>comprise</w:t>
      </w:r>
      <w:r w:rsidR="005E762C" w:rsidRPr="00250A54">
        <w:t xml:space="preserve"> </w:t>
      </w:r>
      <w:r w:rsidR="005E762C" w:rsidRPr="00250A54">
        <w:rPr>
          <w:noProof/>
        </w:rPr>
        <w:t>of</w:t>
      </w:r>
      <w:r w:rsidR="005E762C" w:rsidRPr="00250A54">
        <w:t xml:space="preserve"> a thin dense active layer on </w:t>
      </w:r>
      <w:r w:rsidR="0046155B">
        <w:t xml:space="preserve">top of </w:t>
      </w:r>
      <w:r w:rsidR="005E762C" w:rsidRPr="00250A54">
        <w:t xml:space="preserve">a </w:t>
      </w:r>
      <w:r w:rsidR="0046155B">
        <w:t>porous</w:t>
      </w:r>
      <w:r w:rsidR="0046155B" w:rsidRPr="00250A54">
        <w:t xml:space="preserve"> </w:t>
      </w:r>
      <w:r w:rsidR="005E762C" w:rsidRPr="00250A54">
        <w:t>substrate</w:t>
      </w:r>
      <w:r w:rsidR="0046155B">
        <w:t>, which</w:t>
      </w:r>
      <w:r w:rsidR="00A11CD5">
        <w:t xml:space="preserve"> is</w:t>
      </w:r>
      <w:r w:rsidR="001569C8" w:rsidRPr="00250A54">
        <w:t xml:space="preserve"> sometimes </w:t>
      </w:r>
      <w:r w:rsidR="0046155B">
        <w:t xml:space="preserve">supported </w:t>
      </w:r>
      <w:r w:rsidR="000817D5">
        <w:t>by a</w:t>
      </w:r>
      <w:r w:rsidR="005E762C" w:rsidRPr="00250A54">
        <w:t xml:space="preserve"> </w:t>
      </w:r>
      <w:r w:rsidR="0046155B">
        <w:t xml:space="preserve">woven or </w:t>
      </w:r>
      <w:r w:rsidR="005E762C" w:rsidRPr="00250A54">
        <w:rPr>
          <w:noProof/>
        </w:rPr>
        <w:t>nonwoven</w:t>
      </w:r>
      <w:r w:rsidR="005E762C" w:rsidRPr="00250A54">
        <w:t xml:space="preserve"> polyester </w:t>
      </w:r>
      <w:r w:rsidR="0046155B">
        <w:t>mesh</w:t>
      </w:r>
      <w:r w:rsidR="0046155B" w:rsidRPr="00250A54">
        <w:t xml:space="preserve"> </w:t>
      </w:r>
      <w:r w:rsidR="001569C8" w:rsidRPr="00250A54">
        <w:t xml:space="preserve">to improve </w:t>
      </w:r>
      <w:r w:rsidR="00215CE8" w:rsidRPr="00250A54">
        <w:t xml:space="preserve">the membrane’s </w:t>
      </w:r>
      <w:r w:rsidR="001569C8" w:rsidRPr="00250A54">
        <w:t>mechanical strength</w:t>
      </w:r>
      <w:r w:rsidR="009A17F7" w:rsidRPr="00250A54">
        <w:t xml:space="preserve"> </w:t>
      </w:r>
      <w:r w:rsidR="009A17F7" w:rsidRPr="00250A54">
        <w:fldChar w:fldCharType="begin"/>
      </w:r>
      <w:r w:rsidR="003F556B">
        <w:instrText xml:space="preserve"> ADDIN EN.CITE &lt;EndNote&gt;&lt;Cite&gt;&lt;Author&gt;Lim&lt;/Author&gt;&lt;Year&gt;2017&lt;/Year&gt;&lt;RecNum&gt;573&lt;/RecNum&gt;&lt;DisplayText&gt;[20]&lt;/DisplayText&gt;&lt;record&gt;&lt;rec-number&gt;573&lt;/rec-number&gt;&lt;foreign-keys&gt;&lt;key app="EN" db-id="5xadzxz55sdspxefr04pwt5z0z2t5rtd2vwp" timestamp="1509602744"&gt;573&lt;/key&gt;&lt;/foreign-keys&gt;&lt;ref-type name="Journal Article"&gt;17&lt;/ref-type&gt;&lt;contributors&gt;&lt;authors&gt;&lt;author&gt;Lim, Sungil&lt;/author&gt;&lt;author&gt;Park, Myoung Jun&lt;/author&gt;&lt;author&gt;Phuntsho, Sherub&lt;/author&gt;&lt;author&gt;Tijing, Leonard D.&lt;/author&gt;&lt;author&gt;Nisola, Grace M.&lt;/author&gt;&lt;author&gt;Shim, Wang-Geun&lt;/author&gt;&lt;author&gt;Chung, Wook-Jin&lt;/author&gt;&lt;author&gt;Shon, Ho Kyong&lt;/author&gt;&lt;/authors&gt;&lt;/contributors&gt;&lt;titles&gt;&lt;title&gt;Dual-layered nanocomposite substrate membrane based on polysulfone/graphene oxide for mitigating internal concentration polarization in forward osmosis&lt;/title&gt;&lt;secondary-title&gt;Polymer&lt;/secondary-title&gt;&lt;/titles&gt;&lt;periodical&gt;&lt;full-title&gt;Polymer&lt;/full-title&gt;&lt;/periodical&gt;&lt;pages&gt;36-48&lt;/pages&gt;&lt;volume&gt;110&lt;/volume&gt;&lt;number&gt;Supplement C&lt;/number&gt;&lt;keywords&gt;&lt;keyword&gt;Forward osmosis&lt;/keyword&gt;&lt;keyword&gt;Dual-layered substrate&lt;/keyword&gt;&lt;keyword&gt;Graphene oxide (GO)&lt;/keyword&gt;&lt;keyword&gt;Thin-film composite membrane&lt;/keyword&gt;&lt;keyword&gt;Internal concentration polarization (ICP)&lt;/keyword&gt;&lt;/keywords&gt;&lt;dates&gt;&lt;year&gt;2017&lt;/year&gt;&lt;pub-dates&gt;&lt;date&gt;2017/02/10/&lt;/date&gt;&lt;/pub-dates&gt;&lt;/dates&gt;&lt;isbn&gt;0032-3861&lt;/isbn&gt;&lt;urls&gt;&lt;related-urls&gt;&lt;url&gt;http://www.sciencedirect.com/science/article/pii/S003238611631165X&lt;/url&gt;&lt;/related-urls&gt;&lt;/urls&gt;&lt;electronic-resource-num&gt;https://doi.org/10.1016/j.polymer.2016.12.066&lt;/electronic-resource-num&gt;&lt;/record&gt;&lt;/Cite&gt;&lt;/EndNote&gt;</w:instrText>
      </w:r>
      <w:r w:rsidR="009A17F7" w:rsidRPr="00250A54">
        <w:fldChar w:fldCharType="separate"/>
      </w:r>
      <w:r w:rsidR="003F556B">
        <w:rPr>
          <w:noProof/>
        </w:rPr>
        <w:t>[</w:t>
      </w:r>
      <w:hyperlink w:anchor="_ENREF_20" w:tooltip="Lim, 2017 #573" w:history="1">
        <w:r w:rsidR="000F4480">
          <w:rPr>
            <w:noProof/>
          </w:rPr>
          <w:t>20</w:t>
        </w:r>
      </w:hyperlink>
      <w:r w:rsidR="003F556B">
        <w:rPr>
          <w:noProof/>
        </w:rPr>
        <w:t>]</w:t>
      </w:r>
      <w:r w:rsidR="009A17F7" w:rsidRPr="00250A54">
        <w:fldChar w:fldCharType="end"/>
      </w:r>
      <w:r w:rsidR="005E762C" w:rsidRPr="00250A54">
        <w:t xml:space="preserve">. </w:t>
      </w:r>
      <w:r w:rsidR="0016429D" w:rsidRPr="00250A54">
        <w:t xml:space="preserve">The substrate structure influences the degree of ICP within the porous layer </w:t>
      </w:r>
      <w:r w:rsidR="0016429D" w:rsidRPr="00250A54">
        <w:fldChar w:fldCharType="begin"/>
      </w:r>
      <w:r w:rsidR="003F556B">
        <w:instrText xml:space="preserve"> ADDIN EN.CITE &lt;EndNote&gt;&lt;Cite&gt;&lt;Author&gt;Liu&lt;/Author&gt;&lt;Year&gt;2016&lt;/Year&gt;&lt;RecNum&gt;529&lt;/RecNum&gt;&lt;DisplayText&gt;[21]&lt;/DisplayText&gt;&lt;record&gt;&lt;rec-number&gt;529&lt;/rec-number&gt;&lt;foreign-keys&gt;&lt;key app="EN" db-id="5xadzxz55sdspxefr04pwt5z0z2t5rtd2vwp" timestamp="1508716573"&gt;529&lt;/key&gt;&lt;/foreign-keys&gt;&lt;ref-type name="Journal Article"&gt;17&lt;/ref-type&gt;&lt;contributors&gt;&lt;authors&gt;&lt;author&gt;Liu, Qing&lt;/author&gt;&lt;author&gt;Li, Jingguo&lt;/author&gt;&lt;author&gt;Zhou, Zhengzhong&lt;/author&gt;&lt;author&gt;Xie, Jianping&lt;/author&gt;&lt;author&gt;Lee, Jim Yang&lt;/author&gt;&lt;/authors&gt;&lt;/contributors&gt;&lt;titles&gt;&lt;title&gt;Hydrophilic mineral coating of membrane substrate for reducing internal concentration polarization (ICP) in forward osmosis&lt;/title&gt;&lt;secondary-title&gt;Scientific Reports&lt;/secondary-title&gt;&lt;/titles&gt;&lt;periodical&gt;&lt;full-title&gt;Scientific reports&lt;/full-title&gt;&lt;/periodical&gt;&lt;volume&gt;6&lt;/volume&gt;&lt;dates&gt;&lt;year&gt;2016&lt;/year&gt;&lt;pub-dates&gt;&lt;date&gt;01/22/online&lt;/date&gt;&lt;/pub-dates&gt;&lt;/dates&gt;&lt;work-type&gt;Article&lt;/work-type&gt;&lt;urls&gt;&lt;related-urls&gt;&lt;url&gt;http://dx.doi.org/10.1038/srep19593&lt;/url&gt;&lt;/related-urls&gt;&lt;/urls&gt;&lt;custom7&gt;19593&lt;/custom7&gt;&lt;electronic-resource-num&gt;10.1038/srep19593&lt;/electronic-resource-num&gt;&lt;/record&gt;&lt;/Cite&gt;&lt;/EndNote&gt;</w:instrText>
      </w:r>
      <w:r w:rsidR="0016429D" w:rsidRPr="00250A54">
        <w:fldChar w:fldCharType="separate"/>
      </w:r>
      <w:r w:rsidR="003F556B">
        <w:rPr>
          <w:noProof/>
        </w:rPr>
        <w:t>[</w:t>
      </w:r>
      <w:hyperlink w:anchor="_ENREF_21" w:tooltip="Liu, 2016 #529" w:history="1">
        <w:r w:rsidR="000F4480">
          <w:rPr>
            <w:noProof/>
          </w:rPr>
          <w:t>21</w:t>
        </w:r>
      </w:hyperlink>
      <w:r w:rsidR="003F556B">
        <w:rPr>
          <w:noProof/>
        </w:rPr>
        <w:t>]</w:t>
      </w:r>
      <w:r w:rsidR="0016429D" w:rsidRPr="00250A54">
        <w:fldChar w:fldCharType="end"/>
      </w:r>
      <w:r w:rsidR="0016429D" w:rsidRPr="00250A54">
        <w:t xml:space="preserve">; whereas, the active layer determines the membrane selectivity . </w:t>
      </w:r>
    </w:p>
    <w:p w14:paraId="17C668AB" w14:textId="6A9124DD" w:rsidR="00692612" w:rsidRPr="00250A54" w:rsidRDefault="005E762C" w:rsidP="005A334F">
      <w:pPr>
        <w:rPr>
          <w:noProof/>
        </w:rPr>
      </w:pPr>
      <w:r w:rsidRPr="00250A54">
        <w:rPr>
          <w:noProof/>
        </w:rPr>
        <w:t xml:space="preserve">Since the </w:t>
      </w:r>
      <w:r w:rsidR="00CA5738" w:rsidRPr="00250A54">
        <w:rPr>
          <w:noProof/>
        </w:rPr>
        <w:t>TFC membrane</w:t>
      </w:r>
      <w:r w:rsidR="000817D5">
        <w:rPr>
          <w:noProof/>
        </w:rPr>
        <w:t xml:space="preserve"> performance</w:t>
      </w:r>
      <w:r w:rsidRPr="00250A54">
        <w:rPr>
          <w:noProof/>
        </w:rPr>
        <w:t xml:space="preserve"> is </w:t>
      </w:r>
      <w:r w:rsidR="000817D5" w:rsidRPr="00250A54">
        <w:rPr>
          <w:noProof/>
        </w:rPr>
        <w:t xml:space="preserve">reliant </w:t>
      </w:r>
      <w:r w:rsidR="000817D5" w:rsidRPr="00346F30">
        <w:rPr>
          <w:noProof/>
        </w:rPr>
        <w:t>on</w:t>
      </w:r>
      <w:r w:rsidRPr="00346F30">
        <w:rPr>
          <w:noProof/>
        </w:rPr>
        <w:t xml:space="preserve"> </w:t>
      </w:r>
      <w:r w:rsidRPr="00250A54">
        <w:rPr>
          <w:noProof/>
        </w:rPr>
        <w:t>both its substrate and active layer</w:t>
      </w:r>
      <w:r w:rsidR="0046155B">
        <w:rPr>
          <w:noProof/>
        </w:rPr>
        <w:t xml:space="preserve"> properties</w:t>
      </w:r>
      <w:r w:rsidRPr="00250A54">
        <w:rPr>
          <w:noProof/>
        </w:rPr>
        <w:t xml:space="preserve">, recent studies on TFC membranes mainly involved incorporation of nanomaterial into </w:t>
      </w:r>
      <w:r w:rsidR="00346F30">
        <w:rPr>
          <w:noProof/>
        </w:rPr>
        <w:t xml:space="preserve">the </w:t>
      </w:r>
      <w:r w:rsidRPr="00346F30">
        <w:rPr>
          <w:noProof/>
        </w:rPr>
        <w:t>active</w:t>
      </w:r>
      <w:r w:rsidRPr="00250A54">
        <w:rPr>
          <w:noProof/>
        </w:rPr>
        <w:t xml:space="preserve"> layer and/or substrate to enhance </w:t>
      </w:r>
      <w:r w:rsidR="00CA5738" w:rsidRPr="00250A54">
        <w:rPr>
          <w:noProof/>
        </w:rPr>
        <w:t>the membrane’s</w:t>
      </w:r>
      <w:r w:rsidRPr="00250A54">
        <w:rPr>
          <w:noProof/>
        </w:rPr>
        <w:t xml:space="preserve"> transport properties, structural characteristics, mechanical stability and chemical resistance </w:t>
      </w:r>
      <w:r w:rsidRPr="00250A54">
        <w:rPr>
          <w:noProof/>
        </w:rPr>
        <w:fldChar w:fldCharType="begin"/>
      </w:r>
      <w:r w:rsidR="003F556B">
        <w:rPr>
          <w:noProof/>
        </w:rPr>
        <w:instrText xml:space="preserve"> ADDIN EN.CITE &lt;EndNote&gt;&lt;Cite&gt;&lt;Author&gt;Li&lt;/Author&gt;&lt;Year&gt;2016&lt;/Year&gt;&lt;RecNum&gt;24&lt;/RecNum&gt;&lt;DisplayText&gt;[22]&lt;/DisplayText&gt;&lt;record&gt;&lt;rec-number&gt;24&lt;/rec-number&gt;&lt;foreign-keys&gt;&lt;key app="EN" db-id="5xadzxz55sdspxefr04pwt5z0z2t5rtd2vwp" timestamp="1500268415"&gt;24&lt;/key&gt;&lt;/foreign-keys&gt;&lt;ref-type name="Journal Article"&gt;17&lt;/ref-type&gt;&lt;contributors&gt;&lt;authors&gt;&lt;author&gt;Zhao, Pin&lt;/author&gt;&lt;author&gt;Gao, Baoyu&lt;/author&gt;&lt;author&gt;Yue, Qinyan&lt;/author&gt;&lt;author&gt;Liu, Sicheng&lt;/author&gt;&lt;author&gt;Shon, Ho Kyong&lt;/author&gt;&lt;/authors&gt;&lt;/contributors&gt;&lt;titles&gt;&lt;title&gt;Effect of high salinity on the performance of forward osmosis: Water flux, membrane scaling and removal efficiency&lt;/title&gt;&lt;secondary-title&gt;Desalination&lt;/secondary-title&gt;&lt;/titles&gt;&lt;periodical&gt;&lt;full-title&gt;Desalination&lt;/full-title&gt;&lt;/periodical&gt;&lt;pages&gt;67-73&lt;/pages&gt;&lt;volume&gt;378&lt;/volume&gt;&lt;keywords&gt;&lt;keyword&gt;Forward osmosis&lt;/keyword&gt;&lt;keyword&gt;High-salinity feed water&lt;/keyword&gt;&lt;keyword&gt;Membrane scaling&lt;/keyword&gt;&lt;keyword&gt;Water flux&lt;/keyword&gt;&lt;keyword&gt;Ni (II) removal efficiency&lt;/keyword&gt;&lt;/keywords&gt;&lt;dates&gt;&lt;year&gt;2016&lt;/year&gt;&lt;pub-dates&gt;&lt;date&gt;1/15/&lt;/date&gt;&lt;/pub-dates&gt;&lt;/dates&gt;&lt;isbn&gt;0011-9164&lt;/isbn&gt;&lt;urls&gt;&lt;related-urls&gt;&lt;url&gt;http://www.sciencedirect.com/science/article/pii/S0011916415300898&lt;/url&gt;&lt;/related-urls&gt;&lt;/urls&gt;&lt;electronic-resource-num&gt;https://doi.org/10.1016/j.desal.2015.09.028&lt;/electronic-resource-num&gt;&lt;/record&gt;&lt;/Cite&gt;&lt;/EndNote&gt;</w:instrText>
      </w:r>
      <w:r w:rsidRPr="00250A54">
        <w:rPr>
          <w:noProof/>
        </w:rPr>
        <w:fldChar w:fldCharType="separate"/>
      </w:r>
      <w:r w:rsidR="003F556B">
        <w:rPr>
          <w:noProof/>
        </w:rPr>
        <w:t>[</w:t>
      </w:r>
      <w:hyperlink w:anchor="_ENREF_22" w:tooltip="Zhao, 2016 #24" w:history="1">
        <w:r w:rsidR="000F4480">
          <w:rPr>
            <w:noProof/>
          </w:rPr>
          <w:t>22</w:t>
        </w:r>
      </w:hyperlink>
      <w:r w:rsidR="003F556B">
        <w:rPr>
          <w:noProof/>
        </w:rPr>
        <w:t>]</w:t>
      </w:r>
      <w:r w:rsidRPr="00250A54">
        <w:rPr>
          <w:noProof/>
        </w:rPr>
        <w:fldChar w:fldCharType="end"/>
      </w:r>
      <w:r w:rsidRPr="00250A54">
        <w:rPr>
          <w:noProof/>
        </w:rPr>
        <w:t>.</w:t>
      </w:r>
      <w:r w:rsidRPr="00250A54">
        <w:t xml:space="preserve"> </w:t>
      </w:r>
      <w:r w:rsidR="002F2832" w:rsidRPr="00250A54">
        <w:t>Additionally, n</w:t>
      </w:r>
      <w:r w:rsidRPr="00250A54">
        <w:t>anomaterials</w:t>
      </w:r>
      <w:r w:rsidR="00150FDD" w:rsidRPr="00250A54">
        <w:rPr>
          <w:noProof/>
        </w:rPr>
        <w:t xml:space="preserve"> were coated </w:t>
      </w:r>
      <w:r w:rsidR="002F2832" w:rsidRPr="00250A54">
        <w:rPr>
          <w:noProof/>
        </w:rPr>
        <w:t>on</w:t>
      </w:r>
      <w:r w:rsidRPr="00250A54">
        <w:t xml:space="preserve"> </w:t>
      </w:r>
      <w:r w:rsidR="00346F30">
        <w:t xml:space="preserve">the </w:t>
      </w:r>
      <w:r w:rsidRPr="00346F30">
        <w:rPr>
          <w:noProof/>
        </w:rPr>
        <w:t>membrane</w:t>
      </w:r>
      <w:r w:rsidR="00AC027B">
        <w:rPr>
          <w:noProof/>
        </w:rPr>
        <w:t xml:space="preserve"> surface</w:t>
      </w:r>
      <w:r w:rsidRPr="00250A54">
        <w:t xml:space="preserve"> to </w:t>
      </w:r>
      <w:r w:rsidR="001B635A">
        <w:t>augment</w:t>
      </w:r>
      <w:r w:rsidR="001B635A" w:rsidRPr="00250A54">
        <w:t xml:space="preserve"> </w:t>
      </w:r>
      <w:r w:rsidR="0046155B">
        <w:t xml:space="preserve">the </w:t>
      </w:r>
      <w:r w:rsidRPr="00250A54">
        <w:t xml:space="preserve">hydrophilicity, surface charge density </w:t>
      </w:r>
      <w:r w:rsidRPr="00250A54">
        <w:rPr>
          <w:noProof/>
        </w:rPr>
        <w:t>and</w:t>
      </w:r>
      <w:r w:rsidR="00CA5738" w:rsidRPr="00250A54">
        <w:rPr>
          <w:noProof/>
        </w:rPr>
        <w:t xml:space="preserve"> an</w:t>
      </w:r>
      <w:r w:rsidRPr="00250A54">
        <w:t xml:space="preserve">tifouling property </w:t>
      </w:r>
      <w:r w:rsidR="0046155B">
        <w:t xml:space="preserve">of the membrane </w:t>
      </w:r>
      <w:r w:rsidRPr="00250A54">
        <w:fldChar w:fldCharType="begin">
          <w:fldData xml:space="preserve">PEVuZE5vdGU+PENpdGU+PEF1dGhvcj5IZWdhYjwvQXV0aG9yPjxZZWFyPjIwMTU8L1llYXI+PFJl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</w:fldData>
        </w:fldChar>
      </w:r>
      <w:r w:rsidR="003F556B">
        <w:instrText xml:space="preserve"> ADDIN EN.CITE </w:instrText>
      </w:r>
      <w:r w:rsidR="003F556B">
        <w:fldChar w:fldCharType="begin">
          <w:fldData xml:space="preserve">PEVuZE5vdGU+PENpdGU+PEF1dGhvcj5IZWdhYjwvQXV0aG9yPjxZZWFyPjIwMTU8L1llYXI+PFJl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</w:fldData>
        </w:fldChar>
      </w:r>
      <w:r w:rsidR="003F556B">
        <w:instrText xml:space="preserve"> ADDIN EN.CITE.DATA </w:instrText>
      </w:r>
      <w:r w:rsidR="003F556B">
        <w:fldChar w:fldCharType="end"/>
      </w:r>
      <w:r w:rsidRPr="00250A54">
        <w:fldChar w:fldCharType="separate"/>
      </w:r>
      <w:r w:rsidR="003F556B">
        <w:rPr>
          <w:noProof/>
        </w:rPr>
        <w:t>[</w:t>
      </w:r>
      <w:hyperlink w:anchor="_ENREF_23" w:tooltip="Hegab, 2015 #604" w:history="1">
        <w:r w:rsidR="000F4480">
          <w:rPr>
            <w:noProof/>
          </w:rPr>
          <w:t>23-25</w:t>
        </w:r>
      </w:hyperlink>
      <w:r w:rsidR="003F556B">
        <w:rPr>
          <w:noProof/>
        </w:rPr>
        <w:t>]</w:t>
      </w:r>
      <w:r w:rsidRPr="00250A54">
        <w:fldChar w:fldCharType="end"/>
      </w:r>
      <w:r w:rsidRPr="00250A54">
        <w:t xml:space="preserve">. </w:t>
      </w:r>
      <w:r w:rsidR="00BC7000" w:rsidRPr="00250A54">
        <w:t>Several</w:t>
      </w:r>
      <w:r w:rsidRPr="00250A54">
        <w:t xml:space="preserve"> </w:t>
      </w:r>
      <w:r w:rsidR="002F2832" w:rsidRPr="00250A54">
        <w:t xml:space="preserve">studies also demonstrated that </w:t>
      </w:r>
      <w:r w:rsidRPr="00250A54">
        <w:t xml:space="preserve">nanocomposite membranes were </w:t>
      </w:r>
      <w:r w:rsidR="00EF4CED">
        <w:t>capable of surpassing</w:t>
      </w:r>
      <w:r w:rsidRPr="00250A54">
        <w:t xml:space="preserve"> the trade-off relationship between </w:t>
      </w:r>
      <w:r w:rsidR="00EF4CED">
        <w:t>membrane flux and</w:t>
      </w:r>
      <w:r w:rsidRPr="00250A54">
        <w:t xml:space="preserve"> selectivity </w:t>
      </w:r>
      <w:r w:rsidRPr="00250A54">
        <w:fldChar w:fldCharType="begin">
          <w:fldData xml:space="preserve">PEVuZE5vdGU+PENpdGU+PEF1dGhvcj5NYTwvQXV0aG9yPjxZZWFyPjIwMTc8L1llYXI+PFJlY051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</w:fldData>
        </w:fldChar>
      </w:r>
      <w:r w:rsidR="003F556B">
        <w:instrText xml:space="preserve"> ADDIN EN.CITE </w:instrText>
      </w:r>
      <w:r w:rsidR="003F556B">
        <w:fldChar w:fldCharType="begin">
          <w:fldData xml:space="preserve">PEVuZE5vdGU+PENpdGU+PEF1dGhvcj5NYTwvQXV0aG9yPjxZZWFyPjIwMTc8L1llYXI+PFJlY051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</w:fldData>
        </w:fldChar>
      </w:r>
      <w:r w:rsidR="003F556B">
        <w:instrText xml:space="preserve"> ADDIN EN.CITE.DATA </w:instrText>
      </w:r>
      <w:r w:rsidR="003F556B">
        <w:fldChar w:fldCharType="end"/>
      </w:r>
      <w:r w:rsidRPr="00250A54">
        <w:fldChar w:fldCharType="separate"/>
      </w:r>
      <w:r w:rsidR="003F556B">
        <w:rPr>
          <w:noProof/>
        </w:rPr>
        <w:t>[</w:t>
      </w:r>
      <w:hyperlink w:anchor="_ENREF_26" w:tooltip="Ma, 2017 #547" w:history="1">
        <w:r w:rsidR="000F4480">
          <w:rPr>
            <w:noProof/>
          </w:rPr>
          <w:t>26</w:t>
        </w:r>
      </w:hyperlink>
      <w:r w:rsidR="003F556B">
        <w:rPr>
          <w:noProof/>
        </w:rPr>
        <w:t xml:space="preserve">, </w:t>
      </w:r>
      <w:hyperlink w:anchor="_ENREF_27" w:tooltip="Ghanbari, 2016 #72" w:history="1">
        <w:r w:rsidR="000F4480">
          <w:rPr>
            <w:noProof/>
          </w:rPr>
          <w:t>27</w:t>
        </w:r>
      </w:hyperlink>
      <w:r w:rsidR="003F556B">
        <w:rPr>
          <w:noProof/>
        </w:rPr>
        <w:t>]</w:t>
      </w:r>
      <w:r w:rsidRPr="00250A54">
        <w:fldChar w:fldCharType="end"/>
      </w:r>
      <w:r w:rsidRPr="00250A54">
        <w:t>.</w:t>
      </w:r>
      <w:r w:rsidRPr="00250A54">
        <w:rPr>
          <w:rFonts w:eastAsia="Times New Roman"/>
          <w:lang w:eastAsia="ar-SA"/>
        </w:rPr>
        <w:t xml:space="preserve"> </w:t>
      </w:r>
      <w:r w:rsidR="002D62B6">
        <w:rPr>
          <w:rFonts w:eastAsia="Times New Roman"/>
          <w:lang w:eastAsia="ar-SA"/>
        </w:rPr>
        <w:t>T</w:t>
      </w:r>
      <w:r w:rsidR="00FF136B" w:rsidRPr="00250A54">
        <w:t xml:space="preserve">he performance of nanocomposite </w:t>
      </w:r>
      <w:r w:rsidR="000817D5">
        <w:t xml:space="preserve">FO </w:t>
      </w:r>
      <w:r w:rsidR="00FF136B" w:rsidRPr="00250A54">
        <w:t xml:space="preserve">membranes </w:t>
      </w:r>
      <w:r w:rsidR="00FF136B" w:rsidRPr="00250A54">
        <w:rPr>
          <w:noProof/>
        </w:rPr>
        <w:t xml:space="preserve">is </w:t>
      </w:r>
      <w:r w:rsidR="00745CD7">
        <w:rPr>
          <w:noProof/>
        </w:rPr>
        <w:t>substantially</w:t>
      </w:r>
      <w:r w:rsidR="00745CD7" w:rsidRPr="00250A54">
        <w:rPr>
          <w:noProof/>
        </w:rPr>
        <w:t xml:space="preserve"> </w:t>
      </w:r>
      <w:r w:rsidR="00745CD7">
        <w:t>affected</w:t>
      </w:r>
      <w:r w:rsidR="00745CD7" w:rsidRPr="00250A54">
        <w:t xml:space="preserve"> </w:t>
      </w:r>
      <w:r w:rsidR="00FF136B" w:rsidRPr="00250A54">
        <w:t>by the concentration</w:t>
      </w:r>
      <w:r w:rsidR="0046155B">
        <w:t xml:space="preserve"> of </w:t>
      </w:r>
      <w:r w:rsidR="0046155B" w:rsidRPr="00FA3072">
        <w:rPr>
          <w:noProof/>
        </w:rPr>
        <w:t>nanomaterials</w:t>
      </w:r>
      <w:r w:rsidR="0046155B">
        <w:t xml:space="preserve"> and their </w:t>
      </w:r>
      <w:r w:rsidR="0046155B" w:rsidRPr="00250A54">
        <w:t>physical</w:t>
      </w:r>
      <w:r w:rsidR="00FF136B" w:rsidRPr="00250A54">
        <w:t xml:space="preserve"> </w:t>
      </w:r>
      <w:r w:rsidR="002D62B6">
        <w:t xml:space="preserve">and chemical </w:t>
      </w:r>
      <w:r w:rsidR="0046155B">
        <w:t>properties</w:t>
      </w:r>
      <w:r w:rsidR="00FF136B" w:rsidRPr="00250A54">
        <w:t xml:space="preserve">. As such, the </w:t>
      </w:r>
      <w:r w:rsidR="001C3D2C">
        <w:t>features</w:t>
      </w:r>
      <w:r w:rsidR="00FF136B" w:rsidRPr="00250A54">
        <w:t xml:space="preserve"> of nanocomposite membranes can be tailored depending on the </w:t>
      </w:r>
      <w:r w:rsidR="001C3D2C">
        <w:t>characteristics</w:t>
      </w:r>
      <w:r w:rsidR="00FF136B" w:rsidRPr="00250A54">
        <w:t xml:space="preserve"> of nanomaterial chosen. </w:t>
      </w:r>
      <w:r w:rsidR="00FF136B" w:rsidRPr="00250A54">
        <w:rPr>
          <w:noProof/>
        </w:rPr>
        <w:t xml:space="preserve">Some of the inorganic nanomaterials that have been </w:t>
      </w:r>
      <w:r w:rsidR="0046155B">
        <w:rPr>
          <w:noProof/>
        </w:rPr>
        <w:t>extensively</w:t>
      </w:r>
      <w:r w:rsidR="00FF136B" w:rsidRPr="00250A54">
        <w:rPr>
          <w:noProof/>
        </w:rPr>
        <w:t xml:space="preserve"> used for FO membrane modification include zeolite </w:t>
      </w:r>
      <w:r w:rsidR="00FF136B" w:rsidRPr="00250A54">
        <w:rPr>
          <w:noProof/>
        </w:rPr>
        <w:fldChar w:fldCharType="begin"/>
      </w:r>
      <w:r w:rsidR="003F556B">
        <w:rPr>
          <w:noProof/>
        </w:rPr>
        <w:instrText xml:space="preserve"> ADDIN EN.CITE &lt;EndNote&gt;&lt;Cite&gt;&lt;Author&gt;Ma&lt;/Author&gt;&lt;Year&gt;2012&lt;/Year&gt;&lt;RecNum&gt;3&lt;/RecNum&gt;&lt;DisplayText&gt;[28]&lt;/DisplayText&gt;&lt;record&gt;&lt;rec-number&gt;3&lt;/rec-number&gt;&lt;foreign-keys&gt;&lt;key app="EN" db-id="5xadzxz55sdspxefr04pwt5z0z2t5rtd2vwp" timestamp="1501929507"&gt;3&lt;/key&gt;&lt;key app="ENWeb" db-id=""&gt;0&lt;/key&gt;&lt;/foreign-keys&gt;&lt;ref-type name="Journal Article"&gt;17&lt;/ref-type&gt;&lt;contributors&gt;&lt;authors&gt;&lt;author&gt;Ma, Ning&lt;/author&gt;&lt;author&gt;Wei, Jing&lt;/author&gt;&lt;author&gt;Liao, Rihong&lt;/author&gt;&lt;author&gt;Tang, Chuyang Y.&lt;/author&gt;&lt;/authors&gt;&lt;/contributors&gt;&lt;titles&gt;&lt;title&gt;Zeolite-polyamide thin film nanocomposite membranes: Towards enhanced performance for forward osmosis&lt;/title&gt;&lt;secondary-title&gt;Journal of Membrane Science&lt;/secondary-title&gt;&lt;/titles&gt;&lt;periodical&gt;&lt;full-title&gt;Journal of Membrane Science&lt;/full-title&gt;&lt;/periodical&gt;&lt;pages&gt;149-157&lt;/pages&gt;&lt;volume&gt;405&lt;/volume&gt;&lt;keywords&gt;&lt;keyword&gt;Zeolite nanoparticles&lt;/keyword&gt;&lt;keyword&gt;Thin film nanocomposite&lt;/keyword&gt;&lt;keyword&gt;Polyamide&lt;/keyword&gt;&lt;keyword&gt;Forward osmosis&lt;/keyword&gt;&lt;/keywords&gt;&lt;dates&gt;&lt;year&gt;2012&lt;/year&gt;&lt;pub-dates&gt;&lt;date&gt;2012/07/01/&lt;/date&gt;&lt;/pub-dates&gt;&lt;/dates&gt;&lt;isbn&gt;0376-7388&lt;/isbn&gt;&lt;urls&gt;&lt;related-urls&gt;&lt;url&gt;http://www.sciencedirect.com/science/article/pii/S0376738812001792&lt;/url&gt;&lt;/related-urls&gt;&lt;/urls&gt;&lt;electronic-resource-num&gt;http://dx.doi.org/10.1016/j.memsci.2012.03.002&lt;/electronic-resource-num&gt;&lt;/record&gt;&lt;/Cite&gt;&lt;/EndNote&gt;</w:instrText>
      </w:r>
      <w:r w:rsidR="00FF136B" w:rsidRPr="00250A54">
        <w:rPr>
          <w:noProof/>
        </w:rPr>
        <w:fldChar w:fldCharType="separate"/>
      </w:r>
      <w:r w:rsidR="003F556B">
        <w:rPr>
          <w:noProof/>
        </w:rPr>
        <w:t>[</w:t>
      </w:r>
      <w:hyperlink w:anchor="_ENREF_28" w:tooltip="Ma, 2012 #3" w:history="1">
        <w:r w:rsidR="000F4480">
          <w:rPr>
            <w:noProof/>
          </w:rPr>
          <w:t>28</w:t>
        </w:r>
      </w:hyperlink>
      <w:r w:rsidR="003F556B">
        <w:rPr>
          <w:noProof/>
        </w:rPr>
        <w:t>]</w:t>
      </w:r>
      <w:r w:rsidR="00FF136B" w:rsidRPr="00250A54">
        <w:rPr>
          <w:noProof/>
        </w:rPr>
        <w:fldChar w:fldCharType="end"/>
      </w:r>
      <w:r w:rsidR="00FF136B" w:rsidRPr="00250A54">
        <w:rPr>
          <w:noProof/>
        </w:rPr>
        <w:t xml:space="preserve">, silica </w:t>
      </w:r>
      <w:r w:rsidR="00FF136B" w:rsidRPr="00250A54">
        <w:rPr>
          <w:noProof/>
        </w:rPr>
        <w:fldChar w:fldCharType="begin">
          <w:fldData xml:space="preserve">PEVuZE5vdGU+PENpdGU+PEF1dGhvcj5MZWU8L0F1dGhvcj48WWVhcj4yMDE0PC9ZZWFyPjxSZWNO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=
</w:fldData>
        </w:fldChar>
      </w:r>
      <w:r w:rsidR="003F556B">
        <w:rPr>
          <w:noProof/>
        </w:rPr>
        <w:instrText xml:space="preserve"> ADDIN EN.CITE </w:instrText>
      </w:r>
      <w:r w:rsidR="003F556B">
        <w:rPr>
          <w:noProof/>
        </w:rPr>
        <w:fldChar w:fldCharType="begin">
          <w:fldData xml:space="preserve">PEVuZE5vdGU+PENpdGU+PEF1dGhvcj5MZWU8L0F1dGhvcj48WWVhcj4yMDE0PC9ZZWFyPjxSZWNO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=
</w:fldData>
        </w:fldChar>
      </w:r>
      <w:r w:rsidR="003F556B">
        <w:rPr>
          <w:noProof/>
        </w:rPr>
        <w:instrText xml:space="preserve"> ADDIN EN.CITE.DATA </w:instrText>
      </w:r>
      <w:r w:rsidR="003F556B">
        <w:rPr>
          <w:noProof/>
        </w:rPr>
      </w:r>
      <w:r w:rsidR="003F556B">
        <w:rPr>
          <w:noProof/>
        </w:rPr>
        <w:fldChar w:fldCharType="end"/>
      </w:r>
      <w:r w:rsidR="00FF136B" w:rsidRPr="00250A54">
        <w:rPr>
          <w:noProof/>
        </w:rPr>
      </w:r>
      <w:r w:rsidR="00FF136B" w:rsidRPr="00250A54">
        <w:rPr>
          <w:noProof/>
        </w:rPr>
        <w:fldChar w:fldCharType="separate"/>
      </w:r>
      <w:r w:rsidR="003F556B">
        <w:rPr>
          <w:noProof/>
        </w:rPr>
        <w:t>[</w:t>
      </w:r>
      <w:hyperlink w:anchor="_ENREF_29" w:tooltip="Lee, 2014 #239" w:history="1">
        <w:r w:rsidR="000F4480">
          <w:rPr>
            <w:noProof/>
          </w:rPr>
          <w:t>29</w:t>
        </w:r>
      </w:hyperlink>
      <w:r w:rsidR="003F556B">
        <w:rPr>
          <w:noProof/>
        </w:rPr>
        <w:t xml:space="preserve">, </w:t>
      </w:r>
      <w:hyperlink w:anchor="_ENREF_30" w:tooltip="Tian, 2017 #34" w:history="1">
        <w:r w:rsidR="000F4480">
          <w:rPr>
            <w:noProof/>
          </w:rPr>
          <w:t>30</w:t>
        </w:r>
      </w:hyperlink>
      <w:r w:rsidR="003F556B">
        <w:rPr>
          <w:noProof/>
        </w:rPr>
        <w:t>]</w:t>
      </w:r>
      <w:r w:rsidR="00FF136B" w:rsidRPr="00250A54">
        <w:rPr>
          <w:noProof/>
        </w:rPr>
        <w:fldChar w:fldCharType="end"/>
      </w:r>
      <w:r w:rsidR="00FF136B" w:rsidRPr="00250A54">
        <w:rPr>
          <w:noProof/>
        </w:rPr>
        <w:t xml:space="preserve"> and titanium oxide </w:t>
      </w:r>
      <w:r w:rsidR="00FF136B" w:rsidRPr="00250A54">
        <w:rPr>
          <w:noProof/>
        </w:rPr>
        <w:fldChar w:fldCharType="begin">
          <w:fldData xml:space="preserve">PEVuZE5vdGU+PENpdGU+PEF1dGhvcj5FbWFkemFkZWg8L0F1dGhvcj48WWVhcj4yMDE0PC9ZZWFy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==
</w:fldData>
        </w:fldChar>
      </w:r>
      <w:r w:rsidR="003F556B">
        <w:rPr>
          <w:noProof/>
        </w:rPr>
        <w:instrText xml:space="preserve"> ADDIN EN.CITE </w:instrText>
      </w:r>
      <w:r w:rsidR="003F556B">
        <w:rPr>
          <w:noProof/>
        </w:rPr>
        <w:fldChar w:fldCharType="begin">
          <w:fldData xml:space="preserve">PEVuZE5vdGU+PENpdGU+PEF1dGhvcj5FbWFkemFkZWg8L0F1dGhvcj48WWVhcj4yMDE0PC9ZZWFy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==
</w:fldData>
        </w:fldChar>
      </w:r>
      <w:r w:rsidR="003F556B">
        <w:rPr>
          <w:noProof/>
        </w:rPr>
        <w:instrText xml:space="preserve"> ADDIN EN.CITE.DATA </w:instrText>
      </w:r>
      <w:r w:rsidR="003F556B">
        <w:rPr>
          <w:noProof/>
        </w:rPr>
      </w:r>
      <w:r w:rsidR="003F556B">
        <w:rPr>
          <w:noProof/>
        </w:rPr>
        <w:fldChar w:fldCharType="end"/>
      </w:r>
      <w:r w:rsidR="00FF136B" w:rsidRPr="00250A54">
        <w:rPr>
          <w:noProof/>
        </w:rPr>
      </w:r>
      <w:r w:rsidR="00FF136B" w:rsidRPr="00250A54">
        <w:rPr>
          <w:noProof/>
        </w:rPr>
        <w:fldChar w:fldCharType="separate"/>
      </w:r>
      <w:r w:rsidR="003F556B">
        <w:rPr>
          <w:noProof/>
        </w:rPr>
        <w:t>[</w:t>
      </w:r>
      <w:hyperlink w:anchor="_ENREF_31" w:tooltip="Emadzadeh, 2014 #242" w:history="1">
        <w:r w:rsidR="000F4480">
          <w:rPr>
            <w:noProof/>
          </w:rPr>
          <w:t>31</w:t>
        </w:r>
      </w:hyperlink>
      <w:r w:rsidR="003F556B">
        <w:rPr>
          <w:noProof/>
        </w:rPr>
        <w:t xml:space="preserve">, </w:t>
      </w:r>
      <w:hyperlink w:anchor="_ENREF_32" w:tooltip="Huang, 2015 #552" w:history="1">
        <w:r w:rsidR="000F4480">
          <w:rPr>
            <w:noProof/>
          </w:rPr>
          <w:t>32</w:t>
        </w:r>
      </w:hyperlink>
      <w:r w:rsidR="003F556B">
        <w:rPr>
          <w:noProof/>
        </w:rPr>
        <w:t>]</w:t>
      </w:r>
      <w:r w:rsidR="00FF136B" w:rsidRPr="00250A54">
        <w:rPr>
          <w:noProof/>
        </w:rPr>
        <w:fldChar w:fldCharType="end"/>
      </w:r>
      <w:r w:rsidR="00FF136B" w:rsidRPr="00250A54">
        <w:rPr>
          <w:noProof/>
        </w:rPr>
        <w:t>.</w:t>
      </w:r>
      <w:r w:rsidR="00FF136B" w:rsidRPr="00250A54">
        <w:t xml:space="preserve"> </w:t>
      </w:r>
      <w:r w:rsidR="0046155B">
        <w:rPr>
          <w:rFonts w:eastAsia="Times New Roman"/>
          <w:lang w:eastAsia="ar-SA"/>
        </w:rPr>
        <w:t>Despite</w:t>
      </w:r>
      <w:r w:rsidR="00846F89">
        <w:rPr>
          <w:rFonts w:eastAsia="Times New Roman"/>
          <w:lang w:eastAsia="ar-SA"/>
        </w:rPr>
        <w:t xml:space="preserve"> nanocomposite membranes possessing</w:t>
      </w:r>
      <w:r w:rsidR="0046155B">
        <w:rPr>
          <w:rFonts w:eastAsia="Times New Roman"/>
          <w:lang w:eastAsia="ar-SA"/>
        </w:rPr>
        <w:t xml:space="preserve"> several favorable properties</w:t>
      </w:r>
      <w:r w:rsidR="00A412DA" w:rsidRPr="00250A54">
        <w:rPr>
          <w:rFonts w:eastAsia="Times New Roman"/>
          <w:lang w:eastAsia="ar-SA"/>
        </w:rPr>
        <w:t xml:space="preserve">, there are several problems associated </w:t>
      </w:r>
      <w:r w:rsidR="002851EC" w:rsidRPr="00250A54">
        <w:rPr>
          <w:rFonts w:eastAsia="Times New Roman"/>
          <w:noProof/>
          <w:lang w:eastAsia="ar-SA"/>
        </w:rPr>
        <w:t>with</w:t>
      </w:r>
      <w:r w:rsidR="00A412DA" w:rsidRPr="00250A54">
        <w:rPr>
          <w:rFonts w:eastAsia="Times New Roman"/>
          <w:lang w:eastAsia="ar-SA"/>
        </w:rPr>
        <w:t xml:space="preserve"> </w:t>
      </w:r>
      <w:r w:rsidR="00846F89">
        <w:rPr>
          <w:rFonts w:eastAsia="Times New Roman"/>
          <w:lang w:eastAsia="ar-SA"/>
        </w:rPr>
        <w:t>them</w:t>
      </w:r>
      <w:r w:rsidR="00A412DA" w:rsidRPr="00250A54">
        <w:rPr>
          <w:rFonts w:eastAsia="Times New Roman"/>
          <w:lang w:eastAsia="ar-SA"/>
        </w:rPr>
        <w:t xml:space="preserve">, such as </w:t>
      </w:r>
      <w:r w:rsidR="00A412DA" w:rsidRPr="00250A54">
        <w:t xml:space="preserve">poor nanomaterial </w:t>
      </w:r>
      <w:r w:rsidR="008A227E" w:rsidRPr="00250A54">
        <w:t>disp</w:t>
      </w:r>
      <w:r w:rsidR="00A412DA" w:rsidRPr="00250A54">
        <w:t>ersion</w:t>
      </w:r>
      <w:r w:rsidR="008A227E" w:rsidRPr="00250A54">
        <w:t xml:space="preserve"> in the solvent, </w:t>
      </w:r>
      <w:r w:rsidR="00A412DA" w:rsidRPr="00250A54">
        <w:t>particle aggregation in polymer matrices, and particle in</w:t>
      </w:r>
      <w:r w:rsidR="00FF136B" w:rsidRPr="00250A54">
        <w:t xml:space="preserve">stability in water </w:t>
      </w:r>
      <w:r w:rsidR="00A412DA" w:rsidRPr="00250A54">
        <w:t xml:space="preserve">causing </w:t>
      </w:r>
      <w:r w:rsidR="00FF136B" w:rsidRPr="00250A54">
        <w:t>nanoparticle l</w:t>
      </w:r>
      <w:r w:rsidR="000D73E7" w:rsidRPr="00250A54">
        <w:t>oss</w:t>
      </w:r>
      <w:r w:rsidR="00FF136B" w:rsidRPr="00250A54">
        <w:t xml:space="preserve">. </w:t>
      </w:r>
      <w:r w:rsidR="007E7FB2" w:rsidRPr="00250A54">
        <w:t xml:space="preserve"> The above problems can be addressed by adding organic </w:t>
      </w:r>
      <w:r w:rsidR="007E7FB2" w:rsidRPr="00250A54">
        <w:rPr>
          <w:noProof/>
        </w:rPr>
        <w:t>porous coordination polymers (PCPs)</w:t>
      </w:r>
      <w:r w:rsidR="00846F89">
        <w:rPr>
          <w:noProof/>
        </w:rPr>
        <w:t>, such as</w:t>
      </w:r>
      <w:r w:rsidR="00723A82" w:rsidRPr="00250A54">
        <w:rPr>
          <w:noProof/>
        </w:rPr>
        <w:t xml:space="preserve"> covalent organic frameworks (COFs)</w:t>
      </w:r>
      <w:r w:rsidR="00846F89">
        <w:rPr>
          <w:noProof/>
        </w:rPr>
        <w:t>,</w:t>
      </w:r>
      <w:r w:rsidR="00723A82" w:rsidRPr="00250A54">
        <w:rPr>
          <w:noProof/>
        </w:rPr>
        <w:t xml:space="preserve"> </w:t>
      </w:r>
      <w:r w:rsidR="007E7FB2" w:rsidRPr="00250A54">
        <w:rPr>
          <w:noProof/>
        </w:rPr>
        <w:t xml:space="preserve">to membranes because </w:t>
      </w:r>
      <w:r w:rsidR="00146577" w:rsidRPr="00250A54">
        <w:rPr>
          <w:noProof/>
        </w:rPr>
        <w:t>they</w:t>
      </w:r>
      <w:r w:rsidR="007E7FB2" w:rsidRPr="00250A54">
        <w:rPr>
          <w:noProof/>
        </w:rPr>
        <w:t xml:space="preserve"> are porous, hydrophilic</w:t>
      </w:r>
      <w:r w:rsidR="005A05DB" w:rsidRPr="00250A54">
        <w:rPr>
          <w:noProof/>
        </w:rPr>
        <w:t xml:space="preserve"> and</w:t>
      </w:r>
      <w:r w:rsidR="007E7FB2" w:rsidRPr="00250A54">
        <w:rPr>
          <w:noProof/>
        </w:rPr>
        <w:t xml:space="preserve"> compatible in </w:t>
      </w:r>
      <w:r w:rsidR="00830C7A">
        <w:rPr>
          <w:noProof/>
        </w:rPr>
        <w:t xml:space="preserve">the </w:t>
      </w:r>
      <w:r w:rsidR="007E7FB2" w:rsidRPr="00830C7A">
        <w:rPr>
          <w:noProof/>
        </w:rPr>
        <w:t>polymer</w:t>
      </w:r>
      <w:r w:rsidR="007E7FB2" w:rsidRPr="00250A54">
        <w:rPr>
          <w:noProof/>
        </w:rPr>
        <w:t xml:space="preserve"> phase.</w:t>
      </w:r>
    </w:p>
    <w:p w14:paraId="31AA2BC8" w14:textId="74D13666" w:rsidR="002B25BA" w:rsidRDefault="00900B15" w:rsidP="002B25BA">
      <w:pPr>
        <w:rPr>
          <w:lang w:val="en"/>
        </w:rPr>
      </w:pPr>
      <w:r w:rsidRPr="00250A54">
        <w:rPr>
          <w:noProof/>
        </w:rPr>
        <w:t>CO</w:t>
      </w:r>
      <w:r w:rsidR="00AE7AB9" w:rsidRPr="00250A54">
        <w:rPr>
          <w:noProof/>
        </w:rPr>
        <w:t>Fs</w:t>
      </w:r>
      <w:r w:rsidRPr="00250A54">
        <w:rPr>
          <w:noProof/>
        </w:rPr>
        <w:t xml:space="preserve"> </w:t>
      </w:r>
      <w:r w:rsidRPr="00250A54">
        <w:rPr>
          <w:bCs/>
          <w:noProof/>
        </w:rPr>
        <w:t xml:space="preserve">are </w:t>
      </w:r>
      <w:r w:rsidR="00D40F13" w:rsidRPr="00250A54">
        <w:rPr>
          <w:bCs/>
          <w:noProof/>
        </w:rPr>
        <w:t>two</w:t>
      </w:r>
      <w:r w:rsidR="00007781">
        <w:rPr>
          <w:bCs/>
          <w:noProof/>
        </w:rPr>
        <w:t xml:space="preserve"> or </w:t>
      </w:r>
      <w:r w:rsidRPr="00250A54">
        <w:rPr>
          <w:bCs/>
          <w:noProof/>
        </w:rPr>
        <w:t>three-dimensional</w:t>
      </w:r>
      <w:r w:rsidR="00D40F13" w:rsidRPr="00250A54">
        <w:rPr>
          <w:bCs/>
          <w:noProof/>
        </w:rPr>
        <w:t xml:space="preserve"> crystalline</w:t>
      </w:r>
      <w:r w:rsidRPr="00250A54">
        <w:rPr>
          <w:bCs/>
          <w:noProof/>
        </w:rPr>
        <w:t xml:space="preserve"> organic nanoporous solids with extended structures of functional groups that are linked by strong covalent bonds </w:t>
      </w:r>
      <w:r w:rsidR="003D3E91">
        <w:rPr>
          <w:bCs/>
          <w:noProof/>
        </w:rPr>
        <w:fldChar w:fldCharType="begin"/>
      </w:r>
      <w:r w:rsidR="003F556B">
        <w:rPr>
          <w:bCs/>
          <w:noProof/>
        </w:rPr>
        <w:instrText xml:space="preserve"> ADDIN EN.CITE &lt;EndNote&gt;&lt;Cite&gt;&lt;Author&gt;Feng&lt;/Author&gt;&lt;Year&gt;2012&lt;/Year&gt;&lt;RecNum&gt;728&lt;/RecNum&gt;&lt;DisplayText&gt;[33]&lt;/DisplayText&gt;&lt;record&gt;&lt;rec-number&gt;728&lt;/rec-number&gt;&lt;foreign-keys&gt;&lt;key app="EN" db-id="5xadzxz55sdspxefr04pwt5z0z2t5rtd2vwp" timestamp="1523322205"&gt;728&lt;/key&gt;&lt;/foreign-keys&gt;&lt;ref-type name="Journal Article"&gt;17&lt;/ref-type&gt;&lt;contributors&gt;&lt;authors&gt;&lt;author&gt;Feng, Xiao&lt;/author&gt;&lt;author&gt;Ding, Xuesong&lt;/author&gt;&lt;author&gt;Jiang, Donglin&lt;/author&gt;&lt;/authors&gt;&lt;/contributors&gt;&lt;titles&gt;&lt;title&gt;Covalent organic frameworks&lt;/title&gt;&lt;secondary-title&gt;Chemical Society Reviews&lt;/secondary-title&gt;&lt;/titles&gt;&lt;periodical&gt;&lt;full-title&gt;Chemical Society Reviews&lt;/full-title&gt;&lt;/periodical&gt;&lt;pages&gt;6010-6022&lt;/pages&gt;&lt;volume&gt;41&lt;/volume&gt;&lt;number&gt;18&lt;/number&gt;&lt;dates&gt;&lt;year&gt;2012&lt;/year&gt;&lt;/dates&gt;&lt;publisher&gt;The Royal Society of Chemistry&lt;/publisher&gt;&lt;isbn&gt;0306-0012&lt;/isbn&gt;&lt;work-type&gt;10.1039/C2CS35157A&lt;/work-type&gt;&lt;urls&gt;&lt;related-urls&gt;&lt;url&gt;http://dx.doi.org/10.1039/C2CS35157A&lt;/url&gt;&lt;/related-urls&gt;&lt;/urls&gt;&lt;electronic-resource-num&gt;10.1039/C2CS35157A&lt;/electronic-resource-num&gt;&lt;/record&gt;&lt;/Cite&gt;&lt;/EndNote&gt;</w:instrText>
      </w:r>
      <w:r w:rsidR="003D3E91">
        <w:rPr>
          <w:bCs/>
          <w:noProof/>
        </w:rPr>
        <w:fldChar w:fldCharType="separate"/>
      </w:r>
      <w:r w:rsidR="003F556B">
        <w:rPr>
          <w:bCs/>
          <w:noProof/>
        </w:rPr>
        <w:t>[</w:t>
      </w:r>
      <w:hyperlink w:anchor="_ENREF_33" w:tooltip="Feng, 2012 #728" w:history="1">
        <w:r w:rsidR="000F4480">
          <w:rPr>
            <w:bCs/>
            <w:noProof/>
          </w:rPr>
          <w:t>33</w:t>
        </w:r>
      </w:hyperlink>
      <w:r w:rsidR="003F556B">
        <w:rPr>
          <w:bCs/>
          <w:noProof/>
        </w:rPr>
        <w:t>]</w:t>
      </w:r>
      <w:r w:rsidR="003D3E91">
        <w:rPr>
          <w:bCs/>
          <w:noProof/>
        </w:rPr>
        <w:fldChar w:fldCharType="end"/>
      </w:r>
      <w:r w:rsidR="0039186A" w:rsidRPr="00250A54">
        <w:rPr>
          <w:bCs/>
          <w:noProof/>
        </w:rPr>
        <w:t xml:space="preserve">. </w:t>
      </w:r>
      <w:r w:rsidR="00DE116B" w:rsidRPr="00250A54">
        <w:rPr>
          <w:noProof/>
        </w:rPr>
        <w:t xml:space="preserve">COFs </w:t>
      </w:r>
      <w:r w:rsidRPr="00250A54">
        <w:rPr>
          <w:noProof/>
        </w:rPr>
        <w:t xml:space="preserve">have been </w:t>
      </w:r>
      <w:r w:rsidR="00C44329">
        <w:rPr>
          <w:noProof/>
        </w:rPr>
        <w:t>studied</w:t>
      </w:r>
      <w:r w:rsidR="00C44329" w:rsidRPr="00250A54">
        <w:rPr>
          <w:noProof/>
        </w:rPr>
        <w:t xml:space="preserve"> </w:t>
      </w:r>
      <w:r w:rsidR="00C44329">
        <w:rPr>
          <w:noProof/>
        </w:rPr>
        <w:t xml:space="preserve">as membrane fillers for </w:t>
      </w:r>
      <w:r w:rsidR="00817358" w:rsidRPr="00250A54">
        <w:rPr>
          <w:noProof/>
        </w:rPr>
        <w:t>several</w:t>
      </w:r>
      <w:r w:rsidRPr="00250A54">
        <w:rPr>
          <w:noProof/>
        </w:rPr>
        <w:t xml:space="preserve"> applications like gas separation</w:t>
      </w:r>
      <w:r w:rsidR="00007781">
        <w:rPr>
          <w:noProof/>
        </w:rPr>
        <w:t xml:space="preserve">, </w:t>
      </w:r>
      <w:r w:rsidR="00D40F13" w:rsidRPr="00250A54">
        <w:rPr>
          <w:noProof/>
        </w:rPr>
        <w:t xml:space="preserve">adsorption </w:t>
      </w:r>
      <w:r w:rsidR="00D40F13" w:rsidRPr="0076372F">
        <w:rPr>
          <w:noProof/>
        </w:rPr>
        <w:t>and</w:t>
      </w:r>
      <w:r w:rsidR="00D40F13" w:rsidRPr="00250A54">
        <w:rPr>
          <w:noProof/>
        </w:rPr>
        <w:t xml:space="preserve"> storage </w:t>
      </w:r>
      <w:r w:rsidR="00D40F13" w:rsidRPr="00250A54">
        <w:rPr>
          <w:noProof/>
        </w:rPr>
        <w:lastRenderedPageBreak/>
        <w:fldChar w:fldCharType="begin"/>
      </w:r>
      <w:r w:rsidR="003F556B">
        <w:rPr>
          <w:noProof/>
        </w:rPr>
        <w:instrText xml:space="preserve"> ADDIN EN.CITE &lt;EndNote&gt;&lt;Cite&gt;&lt;Author&gt;Furukawa&lt;/Author&gt;&lt;Year&gt;2009&lt;/Year&gt;&lt;RecNum&gt;724&lt;/RecNum&gt;&lt;DisplayText&gt;[34]&lt;/DisplayText&gt;&lt;record&gt;&lt;rec-number&gt;724&lt;/rec-number&gt;&lt;foreign-keys&gt;&lt;key app="EN" db-id="5xadzxz55sdspxefr04pwt5z0z2t5rtd2vwp" timestamp="1523321612"&gt;724&lt;/key&gt;&lt;/foreign-keys&gt;&lt;ref-type name="Journal Article"&gt;17&lt;/ref-type&gt;&lt;contributors&gt;&lt;authors&gt;&lt;author&gt;Furukawa, Hiroyasu&lt;/author&gt;&lt;author&gt;Yaghi, Omar M.&lt;/author&gt;&lt;/authors&gt;&lt;/contributors&gt;&lt;titles&gt;&lt;title&gt;Storage of hydrogen, methane, and carbon dioxide in highly porous covalent organic frameworks for clean energy applications&lt;/title&gt;&lt;secondary-title&gt;Journal of the American Chemical Society&lt;/secondary-title&gt;&lt;/titles&gt;&lt;periodical&gt;&lt;full-title&gt;Journal of the American Chemical Society&lt;/full-title&gt;&lt;/periodical&gt;&lt;pages&gt;8875-8883&lt;/pages&gt;&lt;volume&gt;131&lt;/volume&gt;&lt;number&gt;25&lt;/number&gt;&lt;dates&gt;&lt;year&gt;2009&lt;/year&gt;&lt;pub-dates&gt;&lt;date&gt;2009/07/01&lt;/date&gt;&lt;/pub-dates&gt;&lt;/dates&gt;&lt;publisher&gt;American Chemical Society&lt;/publisher&gt;&lt;isbn&gt;0002-7863&lt;/isbn&gt;&lt;urls&gt;&lt;related-urls&gt;&lt;url&gt;https://doi.org/10.1021/ja9015765&lt;/url&gt;&lt;/related-urls&gt;&lt;/urls&gt;&lt;electronic-resource-num&gt;10.1021/ja9015765&lt;/electronic-resource-num&gt;&lt;/record&gt;&lt;/Cite&gt;&lt;/EndNote&gt;</w:instrText>
      </w:r>
      <w:r w:rsidR="00D40F13" w:rsidRPr="00250A54">
        <w:rPr>
          <w:noProof/>
        </w:rPr>
        <w:fldChar w:fldCharType="separate"/>
      </w:r>
      <w:r w:rsidR="003F556B">
        <w:rPr>
          <w:noProof/>
        </w:rPr>
        <w:t>[</w:t>
      </w:r>
      <w:hyperlink w:anchor="_ENREF_34" w:tooltip="Furukawa, 2009 #724" w:history="1">
        <w:r w:rsidR="000F4480">
          <w:rPr>
            <w:noProof/>
          </w:rPr>
          <w:t>34</w:t>
        </w:r>
      </w:hyperlink>
      <w:r w:rsidR="003F556B">
        <w:rPr>
          <w:noProof/>
        </w:rPr>
        <w:t>]</w:t>
      </w:r>
      <w:r w:rsidR="00D40F13" w:rsidRPr="00250A54">
        <w:rPr>
          <w:noProof/>
        </w:rPr>
        <w:fldChar w:fldCharType="end"/>
      </w:r>
      <w:r w:rsidRPr="00250A54">
        <w:rPr>
          <w:noProof/>
        </w:rPr>
        <w:t xml:space="preserve">, </w:t>
      </w:r>
      <w:r w:rsidR="00DE116B" w:rsidRPr="00250A54">
        <w:rPr>
          <w:noProof/>
        </w:rPr>
        <w:t>photo</w:t>
      </w:r>
      <w:r w:rsidR="00D40F13" w:rsidRPr="00250A54">
        <w:rPr>
          <w:noProof/>
        </w:rPr>
        <w:t xml:space="preserve">conduction </w:t>
      </w:r>
      <w:r w:rsidR="00D40F13" w:rsidRPr="00250A54">
        <w:rPr>
          <w:noProof/>
        </w:rPr>
        <w:fldChar w:fldCharType="begin"/>
      </w:r>
      <w:r w:rsidR="003F556B">
        <w:rPr>
          <w:noProof/>
        </w:rPr>
        <w:instrText xml:space="preserve"> ADDIN EN.CITE &lt;EndNote&gt;&lt;Cite&gt;&lt;Author&gt;Wan&lt;/Author&gt;&lt;Year&gt;2009&lt;/Year&gt;&lt;RecNum&gt;726&lt;/RecNum&gt;&lt;DisplayText&gt;[35]&lt;/DisplayText&gt;&lt;record&gt;&lt;rec-number&gt;726&lt;/rec-number&gt;&lt;foreign-keys&gt;&lt;key app="EN" db-id="5xadzxz55sdspxefr04pwt5z0z2t5rtd2vwp" timestamp="1523321826"&gt;726&lt;/key&gt;&lt;/foreign-keys&gt;&lt;ref-type name="Journal Article"&gt;17&lt;/ref-type&gt;&lt;contributors&gt;&lt;authors&gt;&lt;author&gt;Shun Wan&lt;/author&gt;&lt;author&gt;Jia Guo&lt;/author&gt;&lt;author&gt;Jangbae Kim&lt;/author&gt;&lt;author&gt;Hyotcherl Ihee&lt;/author&gt;&lt;author&gt;Donglin Jiang&lt;/author&gt;&lt;/authors&gt;&lt;/contributors&gt;&lt;titles&gt;&lt;title&gt;A photoconductive covalent organic framework: Self‐condensed arene cubes composed of eclipsed 2D polypyrene sheets for photocurrent generation&lt;/title&gt;&lt;secondary-title&gt;Angewandte Chemie International Edition&lt;/secondary-title&gt;&lt;/titles&gt;&lt;periodical&gt;&lt;full-title&gt;Angewandte Chemie International Edition&lt;/full-title&gt;&lt;/periodical&gt;&lt;pages&gt;5439-5442&lt;/pages&gt;&lt;volume&gt;48&lt;/volume&gt;&lt;number&gt;30&lt;/number&gt;&lt;dates&gt;&lt;year&gt;2009&lt;/year&gt;&lt;/dates&gt;&lt;urls&gt;&lt;related-urls&gt;&lt;url&gt;https://onlinelibrary.wiley.com/doi/abs/10.1002/anie.200900881&lt;/url&gt;&lt;/related-urls&gt;&lt;/urls&gt;&lt;electronic-resource-num&gt;doi:10.1002/anie.200900881&lt;/electronic-resource-num&gt;&lt;/record&gt;&lt;/Cite&gt;&lt;/EndNote&gt;</w:instrText>
      </w:r>
      <w:r w:rsidR="00D40F13" w:rsidRPr="00250A54">
        <w:rPr>
          <w:noProof/>
        </w:rPr>
        <w:fldChar w:fldCharType="separate"/>
      </w:r>
      <w:r w:rsidR="003F556B">
        <w:rPr>
          <w:noProof/>
        </w:rPr>
        <w:t>[</w:t>
      </w:r>
      <w:hyperlink w:anchor="_ENREF_35" w:tooltip="Wan, 2009 #726" w:history="1">
        <w:r w:rsidR="000F4480">
          <w:rPr>
            <w:noProof/>
          </w:rPr>
          <w:t>35</w:t>
        </w:r>
      </w:hyperlink>
      <w:r w:rsidR="003F556B">
        <w:rPr>
          <w:noProof/>
        </w:rPr>
        <w:t>]</w:t>
      </w:r>
      <w:r w:rsidR="00D40F13" w:rsidRPr="00250A54">
        <w:rPr>
          <w:noProof/>
        </w:rPr>
        <w:fldChar w:fldCharType="end"/>
      </w:r>
      <w:r w:rsidR="00DE116B" w:rsidRPr="00250A54">
        <w:rPr>
          <w:noProof/>
        </w:rPr>
        <w:t xml:space="preserve">, </w:t>
      </w:r>
      <w:r w:rsidRPr="00250A54">
        <w:rPr>
          <w:noProof/>
        </w:rPr>
        <w:t xml:space="preserve">nanofiltration </w:t>
      </w:r>
      <w:r w:rsidR="00AF31FE" w:rsidRPr="00250A54">
        <w:rPr>
          <w:noProof/>
        </w:rPr>
        <w:fldChar w:fldCharType="begin"/>
      </w:r>
      <w:r w:rsidR="003F556B">
        <w:rPr>
          <w:noProof/>
        </w:rPr>
        <w:instrText xml:space="preserve"> ADDIN EN.CITE &lt;EndNote&gt;&lt;Cite&gt;&lt;Author&gt;Fan&lt;/Author&gt;&lt;Year&gt;2018&lt;/Year&gt;&lt;RecNum&gt;727&lt;/RecNum&gt;&lt;DisplayText&gt;[36]&lt;/DisplayText&gt;&lt;record&gt;&lt;rec-number&gt;727&lt;/rec-number&gt;&lt;foreign-keys&gt;&lt;key app="EN" db-id="5xadzxz55sdspxefr04pwt5z0z2t5rtd2vwp" timestamp="1523322101"&gt;727&lt;/key&gt;&lt;/foreign-keys&gt;&lt;ref-type name="Journal Article"&gt;17&lt;/ref-type&gt;&lt;contributors&gt;&lt;authors&gt;&lt;author&gt;Hongwei Fan&lt;/author&gt;&lt;author&gt;Jiahui Gu&lt;/author&gt;&lt;author&gt;Hong Meng&lt;/author&gt;&lt;author&gt;Alexander Knebel&lt;/author&gt;&lt;author&gt;Jürgen Caro&lt;/author&gt;&lt;/authors&gt;&lt;/contributors&gt;&lt;titles&gt;&lt;title&gt;High‐flux membranes based on the covalent organic framework COF‐LZU1 for selective dye separation by nanofiltration&lt;/title&gt;&lt;secondary-title&gt;Angewandte Chemie International Edition&lt;/secondary-title&gt;&lt;/titles&gt;&lt;periodical&gt;&lt;full-title&gt;Angewandte Chemie International Edition&lt;/full-title&gt;&lt;/periodical&gt;&lt;pages&gt;4083-4087&lt;/pages&gt;&lt;volume&gt;57&lt;/volume&gt;&lt;number&gt;15&lt;/number&gt;&lt;dates&gt;&lt;year&gt;2018&lt;/year&gt;&lt;/dates&gt;&lt;urls&gt;&lt;related-urls&gt;&lt;url&gt;https://onlinelibrary.wiley.com/doi/abs/10.1002/anie.201712816&lt;/url&gt;&lt;/related-urls&gt;&lt;/urls&gt;&lt;electronic-resource-num&gt;doi:10.1002/anie.201712816&lt;/electronic-resource-num&gt;&lt;/record&gt;&lt;/Cite&gt;&lt;/EndNote&gt;</w:instrText>
      </w:r>
      <w:r w:rsidR="00AF31FE" w:rsidRPr="00250A54">
        <w:rPr>
          <w:noProof/>
        </w:rPr>
        <w:fldChar w:fldCharType="separate"/>
      </w:r>
      <w:r w:rsidR="003F556B">
        <w:rPr>
          <w:noProof/>
        </w:rPr>
        <w:t>[</w:t>
      </w:r>
      <w:hyperlink w:anchor="_ENREF_36" w:tooltip="Fan, 2018 #727" w:history="1">
        <w:r w:rsidR="000F4480">
          <w:rPr>
            <w:noProof/>
          </w:rPr>
          <w:t>36</w:t>
        </w:r>
      </w:hyperlink>
      <w:r w:rsidR="003F556B">
        <w:rPr>
          <w:noProof/>
        </w:rPr>
        <w:t>]</w:t>
      </w:r>
      <w:r w:rsidR="00AF31FE" w:rsidRPr="00250A54">
        <w:rPr>
          <w:noProof/>
        </w:rPr>
        <w:fldChar w:fldCharType="end"/>
      </w:r>
      <w:r w:rsidR="00AF31FE" w:rsidRPr="00250A54">
        <w:rPr>
          <w:noProof/>
        </w:rPr>
        <w:t xml:space="preserve"> </w:t>
      </w:r>
      <w:r w:rsidR="00DE116B" w:rsidRPr="00250A54">
        <w:rPr>
          <w:noProof/>
        </w:rPr>
        <w:t xml:space="preserve">and catalysis </w:t>
      </w:r>
      <w:r w:rsidR="00D40F13" w:rsidRPr="00250A54">
        <w:rPr>
          <w:noProof/>
        </w:rPr>
        <w:fldChar w:fldCharType="begin"/>
      </w:r>
      <w:r w:rsidR="003F556B">
        <w:rPr>
          <w:noProof/>
        </w:rPr>
        <w:instrText xml:space="preserve"> ADDIN EN.CITE &lt;EndNote&gt;&lt;Cite&gt;&lt;Author&gt;Ding&lt;/Author&gt;&lt;Year&gt;2011&lt;/Year&gt;&lt;RecNum&gt;725&lt;/RecNum&gt;&lt;DisplayText&gt;[37]&lt;/DisplayText&gt;&lt;record&gt;&lt;rec-number&gt;725&lt;/rec-number&gt;&lt;foreign-keys&gt;&lt;key app="EN" db-id="5xadzxz55sdspxefr04pwt5z0z2t5rtd2vwp" timestamp="1523321705"&gt;725&lt;/key&gt;&lt;/foreign-keys&gt;&lt;ref-type name="Journal Article"&gt;17&lt;/ref-type&gt;&lt;contributors&gt;&lt;authors&gt;&lt;author&gt;Ding, San-Yuan&lt;/author&gt;&lt;author&gt;Gao, Jia&lt;/author&gt;&lt;author&gt;Wang, Qiong&lt;/author&gt;&lt;author&gt;Zhang, Yuan&lt;/author&gt;&lt;author&gt;Song, Wei-Guo&lt;/author&gt;&lt;author&gt;Su, Cheng-Yong&lt;/author&gt;&lt;author&gt;Wang, Wei&lt;/author&gt;&lt;/authors&gt;&lt;/contributors&gt;&lt;titles&gt;&lt;title&gt;Construction of covalent organic framework for catalysis: Pd/COF-LZU1 in Suzuki–Miyaura coupling reaction&lt;/title&gt;&lt;secondary-title&gt;Journal of the American Chemical Society&lt;/secondary-title&gt;&lt;/titles&gt;&lt;periodical&gt;&lt;full-title&gt;Journal of the American Chemical Society&lt;/full-title&gt;&lt;/periodical&gt;&lt;pages&gt;19816-19822&lt;/pages&gt;&lt;volume&gt;133&lt;/volume&gt;&lt;number&gt;49&lt;/number&gt;&lt;dates&gt;&lt;year&gt;2011&lt;/year&gt;&lt;pub-dates&gt;&lt;date&gt;2011/12/14&lt;/date&gt;&lt;/pub-dates&gt;&lt;/dates&gt;&lt;publisher&gt;American Chemical Society&lt;/publisher&gt;&lt;isbn&gt;0002-7863&lt;/isbn&gt;&lt;urls&gt;&lt;related-urls&gt;&lt;url&gt;https://doi.org/10.1021/ja206846p&lt;/url&gt;&lt;/related-urls&gt;&lt;/urls&gt;&lt;electronic-resource-num&gt;10.1021/ja206846p&lt;/electronic-resource-num&gt;&lt;/record&gt;&lt;/Cite&gt;&lt;/EndNote&gt;</w:instrText>
      </w:r>
      <w:r w:rsidR="00D40F13" w:rsidRPr="00250A54">
        <w:rPr>
          <w:noProof/>
        </w:rPr>
        <w:fldChar w:fldCharType="separate"/>
      </w:r>
      <w:r w:rsidR="003F556B">
        <w:rPr>
          <w:noProof/>
        </w:rPr>
        <w:t>[</w:t>
      </w:r>
      <w:hyperlink w:anchor="_ENREF_37" w:tooltip="Ding, 2011 #725" w:history="1">
        <w:r w:rsidR="000F4480">
          <w:rPr>
            <w:noProof/>
          </w:rPr>
          <w:t>37</w:t>
        </w:r>
      </w:hyperlink>
      <w:r w:rsidR="003F556B">
        <w:rPr>
          <w:noProof/>
        </w:rPr>
        <w:t>]</w:t>
      </w:r>
      <w:r w:rsidR="00D40F13" w:rsidRPr="00250A54">
        <w:rPr>
          <w:noProof/>
        </w:rPr>
        <w:fldChar w:fldCharType="end"/>
      </w:r>
      <w:r w:rsidR="00D40F13" w:rsidRPr="00250A54">
        <w:rPr>
          <w:noProof/>
        </w:rPr>
        <w:t xml:space="preserve"> </w:t>
      </w:r>
      <w:r w:rsidR="00DE116B" w:rsidRPr="00250A54">
        <w:rPr>
          <w:noProof/>
        </w:rPr>
        <w:t>due to their favorable characteristics like thermal stability, porosity, polymer-phase compatibility and low density</w:t>
      </w:r>
      <w:r w:rsidR="00AE7AB9" w:rsidRPr="00250A54">
        <w:rPr>
          <w:noProof/>
        </w:rPr>
        <w:t xml:space="preserve"> </w:t>
      </w:r>
      <w:r w:rsidR="00AE7AB9" w:rsidRPr="00250A54">
        <w:rPr>
          <w:noProof/>
        </w:rPr>
        <w:fldChar w:fldCharType="begin"/>
      </w:r>
      <w:r w:rsidR="003F556B">
        <w:rPr>
          <w:noProof/>
        </w:rPr>
        <w:instrText xml:space="preserve"> ADDIN EN.CITE &lt;EndNote&gt;&lt;Cite&gt;&lt;Author&gt;Feng&lt;/Author&gt;&lt;Year&gt;2012&lt;/Year&gt;&lt;RecNum&gt;728&lt;/RecNum&gt;&lt;DisplayText&gt;[33]&lt;/DisplayText&gt;&lt;record&gt;&lt;rec-number&gt;728&lt;/rec-number&gt;&lt;foreign-keys&gt;&lt;key app="EN" db-id="5xadzxz55sdspxefr04pwt5z0z2t5rtd2vwp" timestamp="1523322205"&gt;728&lt;/key&gt;&lt;/foreign-keys&gt;&lt;ref-type name="Journal Article"&gt;17&lt;/ref-type&gt;&lt;contributors&gt;&lt;authors&gt;&lt;author&gt;Feng, Xiao&lt;/author&gt;&lt;author&gt;Ding, Xuesong&lt;/author&gt;&lt;author&gt;Jiang, Donglin&lt;/author&gt;&lt;/authors&gt;&lt;/contributors&gt;&lt;titles&gt;&lt;title&gt;Covalent organic frameworks&lt;/title&gt;&lt;secondary-title&gt;Chemical Society Reviews&lt;/secondary-title&gt;&lt;/titles&gt;&lt;periodical&gt;&lt;full-title&gt;Chemical Society Reviews&lt;/full-title&gt;&lt;/periodical&gt;&lt;pages&gt;6010-6022&lt;/pages&gt;&lt;volume&gt;41&lt;/volume&gt;&lt;number&gt;18&lt;/number&gt;&lt;dates&gt;&lt;year&gt;2012&lt;/year&gt;&lt;/dates&gt;&lt;publisher&gt;The Royal Society of Chemistry&lt;/publisher&gt;&lt;isbn&gt;0306-0012&lt;/isbn&gt;&lt;work-type&gt;10.1039/C2CS35157A&lt;/work-type&gt;&lt;urls&gt;&lt;related-urls&gt;&lt;url&gt;http://dx.doi.org/10.1039/C2CS35157A&lt;/url&gt;&lt;/related-urls&gt;&lt;/urls&gt;&lt;electronic-resource-num&gt;10.1039/C2CS35157A&lt;/electronic-resource-num&gt;&lt;/record&gt;&lt;/Cite&gt;&lt;/EndNote&gt;</w:instrText>
      </w:r>
      <w:r w:rsidR="00AE7AB9" w:rsidRPr="00250A54">
        <w:rPr>
          <w:noProof/>
        </w:rPr>
        <w:fldChar w:fldCharType="separate"/>
      </w:r>
      <w:r w:rsidR="003F556B">
        <w:rPr>
          <w:noProof/>
        </w:rPr>
        <w:t>[</w:t>
      </w:r>
      <w:hyperlink w:anchor="_ENREF_33" w:tooltip="Feng, 2012 #728" w:history="1">
        <w:r w:rsidR="000F4480">
          <w:rPr>
            <w:noProof/>
          </w:rPr>
          <w:t>33</w:t>
        </w:r>
      </w:hyperlink>
      <w:r w:rsidR="003F556B">
        <w:rPr>
          <w:noProof/>
        </w:rPr>
        <w:t>]</w:t>
      </w:r>
      <w:r w:rsidR="00AE7AB9" w:rsidRPr="00250A54">
        <w:rPr>
          <w:noProof/>
        </w:rPr>
        <w:fldChar w:fldCharType="end"/>
      </w:r>
      <w:r w:rsidRPr="00250A54">
        <w:rPr>
          <w:noProof/>
        </w:rPr>
        <w:t>.</w:t>
      </w:r>
      <w:r w:rsidRPr="00250A54">
        <w:t xml:space="preserve"> </w:t>
      </w:r>
      <w:r w:rsidR="008055C3" w:rsidRPr="00250A54">
        <w:t xml:space="preserve">Additionally, the structure of COFs can be </w:t>
      </w:r>
      <w:r w:rsidR="008055C3" w:rsidRPr="00250A54">
        <w:rPr>
          <w:noProof/>
        </w:rPr>
        <w:t>customized to</w:t>
      </w:r>
      <w:r w:rsidR="005F4E80" w:rsidRPr="00250A54">
        <w:t xml:space="preserve"> achieve </w:t>
      </w:r>
      <w:r w:rsidR="008E3DA4">
        <w:t xml:space="preserve">the </w:t>
      </w:r>
      <w:r w:rsidR="005F4E80" w:rsidRPr="008E3DA4">
        <w:rPr>
          <w:noProof/>
        </w:rPr>
        <w:t>desired</w:t>
      </w:r>
      <w:r w:rsidR="005F4E80" w:rsidRPr="00250A54">
        <w:t xml:space="preserve"> pore structure and pore size to </w:t>
      </w:r>
      <w:r w:rsidR="005F4E80" w:rsidRPr="00250A54">
        <w:rPr>
          <w:lang w:val="en"/>
        </w:rPr>
        <w:t xml:space="preserve">provide passageways for </w:t>
      </w:r>
      <w:r w:rsidR="00C44329">
        <w:rPr>
          <w:lang w:val="en"/>
        </w:rPr>
        <w:t>solvent</w:t>
      </w:r>
      <w:r w:rsidR="005F4E80" w:rsidRPr="00250A54">
        <w:rPr>
          <w:lang w:val="en"/>
        </w:rPr>
        <w:t xml:space="preserve"> molecules</w:t>
      </w:r>
      <w:r w:rsidR="008055C3" w:rsidRPr="00250A54">
        <w:t xml:space="preserve">. </w:t>
      </w:r>
      <w:r w:rsidR="00C44329">
        <w:t>Moreover, t</w:t>
      </w:r>
      <w:r w:rsidR="008055C3" w:rsidRPr="00250A54">
        <w:t xml:space="preserve">he </w:t>
      </w:r>
      <w:r w:rsidR="00C44329">
        <w:t xml:space="preserve">presence </w:t>
      </w:r>
      <w:r w:rsidR="008055C3" w:rsidRPr="00250A54">
        <w:t>of organic linkers in COFs</w:t>
      </w:r>
      <w:r w:rsidR="001C3D2C">
        <w:t xml:space="preserve"> make them compatible</w:t>
      </w:r>
      <w:r w:rsidR="008055C3" w:rsidRPr="00250A54">
        <w:t xml:space="preserve"> with organic polymer</w:t>
      </w:r>
      <w:r w:rsidR="00C44329">
        <w:t>s</w:t>
      </w:r>
      <w:r w:rsidR="008055C3" w:rsidRPr="00250A54">
        <w:t xml:space="preserve"> </w:t>
      </w:r>
      <w:r w:rsidR="00F26500">
        <w:t xml:space="preserve">when </w:t>
      </w:r>
      <w:r w:rsidR="008055C3" w:rsidRPr="00250A54">
        <w:t>compared to inorgan</w:t>
      </w:r>
      <w:r w:rsidR="00F26500">
        <w:t>ic nanomaterials</w:t>
      </w:r>
      <w:r w:rsidR="008055C3" w:rsidRPr="00250A54">
        <w:t xml:space="preserve">; thereby, </w:t>
      </w:r>
      <w:r w:rsidR="00C44329">
        <w:t xml:space="preserve">minimizing </w:t>
      </w:r>
      <w:r w:rsidR="008055C3" w:rsidRPr="00250A54">
        <w:t xml:space="preserve">the formation of non-selective voids between COFs and polymer matrix in composite membranes </w:t>
      </w:r>
      <w:r w:rsidRPr="00250A54">
        <w:fldChar w:fldCharType="begin"/>
      </w:r>
      <w:r w:rsidR="003F556B">
        <w:instrText xml:space="preserve"> ADDIN EN.CITE &lt;EndNote&gt;&lt;Cite&gt;&lt;Author&gt;Li&lt;/Author&gt;&lt;Year&gt;2012&lt;/Year&gt;&lt;RecNum&gt;643&lt;/RecNum&gt;&lt;DisplayText&gt;[38]&lt;/DisplayText&gt;&lt;record&gt;&lt;rec-number&gt;643&lt;/rec-number&gt;&lt;foreign-keys&gt;&lt;key app="EN" db-id="5xadzxz55sdspxefr04pwt5z0z2t5rtd2vwp" timestamp="1513928565"&gt;643&lt;/key&gt;&lt;/foreign-keys&gt;&lt;ref-type name="Journal Article"&gt;17&lt;/ref-type&gt;&lt;contributors&gt;&lt;authors&gt;&lt;author&gt;Li, Jian-Rong&lt;/author&gt;&lt;author&gt;Sculley, Julian&lt;/author&gt;&lt;author&gt;Zhou, Hong-Cai&lt;/author&gt;&lt;/authors&gt;&lt;/contributors&gt;&lt;titles&gt;&lt;title&gt;Metal–organic frameworks for separations&lt;/title&gt;&lt;secondary-title&gt;Chemical Reviews&lt;/secondary-title&gt;&lt;/titles&gt;&lt;periodical&gt;&lt;full-title&gt;Chemical Reviews&lt;/full-title&gt;&lt;/periodical&gt;&lt;pages&gt;869-932&lt;/pages&gt;&lt;volume&gt;112&lt;/volume&gt;&lt;number&gt;2&lt;/number&gt;&lt;dates&gt;&lt;year&gt;2012&lt;/year&gt;&lt;pub-dates&gt;&lt;date&gt;2012/02/08&lt;/date&gt;&lt;/pub-dates&gt;&lt;/dates&gt;&lt;publisher&gt;American Chemical Society&lt;/publisher&gt;&lt;isbn&gt;0009-2665&lt;/isbn&gt;&lt;urls&gt;&lt;related-urls&gt;&lt;url&gt;http://dx.doi.org/10.1021/cr200190s&lt;/url&gt;&lt;/related-urls&gt;&lt;/urls&gt;&lt;electronic-resource-num&gt;10.1021/cr200190s&lt;/electronic-resource-num&gt;&lt;/record&gt;&lt;/Cite&gt;&lt;/EndNote&gt;</w:instrText>
      </w:r>
      <w:r w:rsidRPr="00250A54">
        <w:fldChar w:fldCharType="separate"/>
      </w:r>
      <w:r w:rsidR="003F556B">
        <w:rPr>
          <w:noProof/>
        </w:rPr>
        <w:t>[</w:t>
      </w:r>
      <w:hyperlink w:anchor="_ENREF_38" w:tooltip="Li, 2012 #643" w:history="1">
        <w:r w:rsidR="000F4480">
          <w:rPr>
            <w:noProof/>
          </w:rPr>
          <w:t>38</w:t>
        </w:r>
      </w:hyperlink>
      <w:r w:rsidR="003F556B">
        <w:rPr>
          <w:noProof/>
        </w:rPr>
        <w:t>]</w:t>
      </w:r>
      <w:r w:rsidRPr="00250A54">
        <w:fldChar w:fldCharType="end"/>
      </w:r>
      <w:r w:rsidRPr="00250A54">
        <w:t xml:space="preserve">. </w:t>
      </w:r>
      <w:r w:rsidR="00286A31" w:rsidRPr="00250A54">
        <w:t xml:space="preserve">Furthermore, the </w:t>
      </w:r>
      <w:r w:rsidR="00286A31" w:rsidRPr="00250A54">
        <w:rPr>
          <w:lang w:val="en"/>
        </w:rPr>
        <w:t xml:space="preserve">high water stability and chemical stability of </w:t>
      </w:r>
      <w:r w:rsidR="002B25BA" w:rsidRPr="00250A54">
        <w:rPr>
          <w:lang w:val="en"/>
        </w:rPr>
        <w:t xml:space="preserve">COFs </w:t>
      </w:r>
      <w:r w:rsidR="00C44329">
        <w:rPr>
          <w:lang w:val="en"/>
        </w:rPr>
        <w:t>facilitate the</w:t>
      </w:r>
      <w:r w:rsidR="00286A31" w:rsidRPr="00250A54">
        <w:rPr>
          <w:lang w:val="en"/>
        </w:rPr>
        <w:t xml:space="preserve"> synthesis of</w:t>
      </w:r>
      <w:r w:rsidR="002B25BA" w:rsidRPr="00250A54">
        <w:rPr>
          <w:lang w:val="en"/>
        </w:rPr>
        <w:t xml:space="preserve"> highly stable </w:t>
      </w:r>
      <w:r w:rsidR="002B25BA" w:rsidRPr="00250A54">
        <w:rPr>
          <w:noProof/>
          <w:lang w:val="en"/>
        </w:rPr>
        <w:t>membranes</w:t>
      </w:r>
      <w:r w:rsidR="002B25BA" w:rsidRPr="00250A54">
        <w:rPr>
          <w:lang w:val="en"/>
        </w:rPr>
        <w:t xml:space="preserve">. </w:t>
      </w:r>
      <w:r w:rsidR="00286A31" w:rsidRPr="00250A54">
        <w:rPr>
          <w:lang w:val="en"/>
        </w:rPr>
        <w:t>Therefore</w:t>
      </w:r>
      <w:r w:rsidR="002B25BA" w:rsidRPr="00250A54">
        <w:rPr>
          <w:lang w:val="en"/>
        </w:rPr>
        <w:t>, COF</w:t>
      </w:r>
      <w:r w:rsidR="00286A31" w:rsidRPr="00250A54">
        <w:rPr>
          <w:lang w:val="en"/>
        </w:rPr>
        <w:t xml:space="preserve">-incorporated nanocomposite membranes have the potential for application in </w:t>
      </w:r>
      <w:r w:rsidR="009B4078">
        <w:rPr>
          <w:lang w:val="en"/>
        </w:rPr>
        <w:t>FO</w:t>
      </w:r>
      <w:r w:rsidR="00286A31" w:rsidRPr="00250A54">
        <w:rPr>
          <w:lang w:val="en"/>
        </w:rPr>
        <w:t xml:space="preserve"> </w:t>
      </w:r>
      <w:r w:rsidR="009B4078">
        <w:rPr>
          <w:lang w:val="en"/>
        </w:rPr>
        <w:t xml:space="preserve">separation </w:t>
      </w:r>
      <w:r w:rsidR="00286A31" w:rsidRPr="00250A54">
        <w:rPr>
          <w:lang w:val="en"/>
        </w:rPr>
        <w:t>processes</w:t>
      </w:r>
      <w:r w:rsidR="002B25BA" w:rsidRPr="00250A54">
        <w:rPr>
          <w:lang w:val="en"/>
        </w:rPr>
        <w:t>.</w:t>
      </w:r>
    </w:p>
    <w:p w14:paraId="685E7251" w14:textId="1396D2F1" w:rsidR="005C670B" w:rsidRDefault="00FC39AB" w:rsidP="005A334F">
      <w:pPr>
        <w:rPr>
          <w:lang w:val="en"/>
        </w:rPr>
      </w:pPr>
      <w:r w:rsidRPr="00250A54">
        <w:t xml:space="preserve">In </w:t>
      </w:r>
      <w:r w:rsidR="00DF582E">
        <w:t>this work</w:t>
      </w:r>
      <w:r w:rsidRPr="00250A54">
        <w:t xml:space="preserve">, </w:t>
      </w:r>
      <w:r w:rsidR="00B404A7">
        <w:t xml:space="preserve">amine-rich </w:t>
      </w:r>
      <w:r w:rsidRPr="00250A54">
        <w:t xml:space="preserve">melamine-based COF </w:t>
      </w:r>
      <w:r w:rsidR="00212EDA">
        <w:t xml:space="preserve">nanoparticles </w:t>
      </w:r>
      <w:r w:rsidRPr="00250A54">
        <w:t>called</w:t>
      </w:r>
      <w:r w:rsidR="00212EDA" w:rsidRPr="00250A54" w:rsidDel="00212EDA">
        <w:t xml:space="preserve"> </w:t>
      </w:r>
      <w:r w:rsidRPr="00250A54">
        <w:t xml:space="preserve">SNW-1 </w:t>
      </w:r>
      <w:r w:rsidR="008B1647" w:rsidRPr="00001FFC">
        <w:rPr>
          <w:noProof/>
        </w:rPr>
        <w:t>w</w:t>
      </w:r>
      <w:r w:rsidR="00212EDA" w:rsidRPr="00C140D0">
        <w:rPr>
          <w:noProof/>
        </w:rPr>
        <w:t>ere</w:t>
      </w:r>
      <w:r w:rsidRPr="00C140D0">
        <w:rPr>
          <w:noProof/>
        </w:rPr>
        <w:t xml:space="preserve"> incorporated</w:t>
      </w:r>
      <w:r w:rsidR="00212EDA">
        <w:rPr>
          <w:noProof/>
        </w:rPr>
        <w:t xml:space="preserve"> as fillers</w:t>
      </w:r>
      <w:r w:rsidRPr="00250A54">
        <w:t xml:space="preserve"> in the </w:t>
      </w:r>
      <w:r w:rsidR="002F16BF" w:rsidRPr="00250A54">
        <w:t>PA</w:t>
      </w:r>
      <w:r w:rsidR="00DF582E">
        <w:t xml:space="preserve"> </w:t>
      </w:r>
      <w:r w:rsidRPr="00250A54">
        <w:t>layer of thin-film nanocomposite (TFN) membrane</w:t>
      </w:r>
      <w:r w:rsidR="00212EDA">
        <w:t>s</w:t>
      </w:r>
      <w:r w:rsidRPr="00250A54">
        <w:t xml:space="preserve"> through </w:t>
      </w:r>
      <w:r w:rsidR="006200CC">
        <w:t xml:space="preserve">the </w:t>
      </w:r>
      <w:r w:rsidRPr="00250A54">
        <w:t xml:space="preserve">interfacial </w:t>
      </w:r>
      <w:r w:rsidR="00610259" w:rsidRPr="00250A54">
        <w:t>polymerization (</w:t>
      </w:r>
      <w:r w:rsidR="001C3D2C">
        <w:t>IP)</w:t>
      </w:r>
      <w:r w:rsidRPr="00250A54">
        <w:t xml:space="preserve"> </w:t>
      </w:r>
      <w:r w:rsidR="002F16BF" w:rsidRPr="00250A54">
        <w:t>of</w:t>
      </w:r>
      <w:r w:rsidR="001C3D2C">
        <w:rPr>
          <w:lang w:val="en"/>
        </w:rPr>
        <w:t xml:space="preserve"> </w:t>
      </w:r>
      <w:r w:rsidR="001B635A">
        <w:t>m</w:t>
      </w:r>
      <w:r w:rsidR="001B635A" w:rsidRPr="00250A54">
        <w:t>-</w:t>
      </w:r>
      <w:proofErr w:type="spellStart"/>
      <w:r w:rsidR="001B635A" w:rsidRPr="00250A54">
        <w:t>phenylenediamine</w:t>
      </w:r>
      <w:proofErr w:type="spellEnd"/>
      <w:r w:rsidR="001B635A" w:rsidRPr="00250A54">
        <w:t xml:space="preserve"> </w:t>
      </w:r>
      <w:r w:rsidR="001B635A" w:rsidRPr="00250A54">
        <w:rPr>
          <w:lang w:val="en"/>
        </w:rPr>
        <w:t>(MPD</w:t>
      </w:r>
      <w:r w:rsidR="001B635A">
        <w:rPr>
          <w:lang w:val="en"/>
        </w:rPr>
        <w:t>)</w:t>
      </w:r>
      <w:r w:rsidR="001C3D2C" w:rsidRPr="00250A54">
        <w:rPr>
          <w:lang w:val="en"/>
        </w:rPr>
        <w:t xml:space="preserve"> </w:t>
      </w:r>
      <w:r w:rsidR="00212EDA">
        <w:rPr>
          <w:lang w:val="en"/>
        </w:rPr>
        <w:t xml:space="preserve">and </w:t>
      </w:r>
      <w:proofErr w:type="spellStart"/>
      <w:r w:rsidR="00212EDA" w:rsidRPr="00250A54">
        <w:rPr>
          <w:lang w:val="en"/>
        </w:rPr>
        <w:t>trimesoyl</w:t>
      </w:r>
      <w:proofErr w:type="spellEnd"/>
      <w:r w:rsidR="00212EDA" w:rsidRPr="00250A54">
        <w:rPr>
          <w:lang w:val="en"/>
        </w:rPr>
        <w:t xml:space="preserve"> chloride (TMC)</w:t>
      </w:r>
      <w:r w:rsidR="00212EDA">
        <w:rPr>
          <w:lang w:val="en"/>
        </w:rPr>
        <w:t xml:space="preserve"> </w:t>
      </w:r>
      <w:r w:rsidR="002F16BF" w:rsidRPr="00250A54">
        <w:rPr>
          <w:lang w:val="en"/>
        </w:rPr>
        <w:t>monomers</w:t>
      </w:r>
      <w:r w:rsidR="002F16BF" w:rsidRPr="00250A54">
        <w:t xml:space="preserve"> on</w:t>
      </w:r>
      <w:r w:rsidRPr="00250A54">
        <w:t xml:space="preserve"> </w:t>
      </w:r>
      <w:proofErr w:type="spellStart"/>
      <w:r w:rsidRPr="00250A54">
        <w:t>polysulfone</w:t>
      </w:r>
      <w:proofErr w:type="spellEnd"/>
      <w:r w:rsidRPr="00250A54">
        <w:t xml:space="preserve"> (</w:t>
      </w:r>
      <w:proofErr w:type="spellStart"/>
      <w:r w:rsidRPr="00250A54">
        <w:t>PSf</w:t>
      </w:r>
      <w:proofErr w:type="spellEnd"/>
      <w:r w:rsidRPr="00250A54">
        <w:t>) substrate</w:t>
      </w:r>
      <w:r w:rsidR="00212EDA">
        <w:t xml:space="preserve">s </w:t>
      </w:r>
      <w:r w:rsidR="007B084B" w:rsidRPr="00250A54">
        <w:t xml:space="preserve">to </w:t>
      </w:r>
      <w:r w:rsidR="00DF582E">
        <w:t>enhance</w:t>
      </w:r>
      <w:r w:rsidR="007B084B" w:rsidRPr="00250A54">
        <w:t xml:space="preserve"> the </w:t>
      </w:r>
      <w:r w:rsidR="00194C85" w:rsidRPr="00250A54">
        <w:t xml:space="preserve">FO </w:t>
      </w:r>
      <w:r w:rsidR="007B084B" w:rsidRPr="00250A54">
        <w:t>membrane performance</w:t>
      </w:r>
      <w:r w:rsidRPr="00250A54">
        <w:t>.</w:t>
      </w:r>
      <w:r w:rsidR="00BC2413" w:rsidRPr="00250A54">
        <w:t xml:space="preserve"> </w:t>
      </w:r>
      <w:r w:rsidR="00EA4906" w:rsidRPr="00250A54">
        <w:t xml:space="preserve">The </w:t>
      </w:r>
      <w:r w:rsidR="00D871ED" w:rsidRPr="00D871ED">
        <w:rPr>
          <w:color w:val="0070C0"/>
        </w:rPr>
        <w:t>SNW-1 nanoparticle</w:t>
      </w:r>
      <w:r w:rsidR="00FF0F6C" w:rsidRPr="00250A54">
        <w:t xml:space="preserve"> </w:t>
      </w:r>
      <w:r w:rsidR="00DF582E" w:rsidRPr="00250A54">
        <w:t>structure</w:t>
      </w:r>
      <w:r w:rsidR="00DF582E" w:rsidRPr="00250A54">
        <w:rPr>
          <w:noProof/>
        </w:rPr>
        <w:t xml:space="preserve"> </w:t>
      </w:r>
      <w:r w:rsidR="00EA4906" w:rsidRPr="00250A54">
        <w:rPr>
          <w:noProof/>
        </w:rPr>
        <w:t>is</w:t>
      </w:r>
      <w:r w:rsidR="00FF0F6C" w:rsidRPr="00250A54">
        <w:rPr>
          <w:noProof/>
        </w:rPr>
        <w:t xml:space="preserve"> shown</w:t>
      </w:r>
      <w:r w:rsidR="00FF0F6C" w:rsidRPr="00250A54">
        <w:t xml:space="preserve"> in </w:t>
      </w:r>
      <w:r w:rsidR="00220781" w:rsidRPr="00250A54">
        <w:t xml:space="preserve">Figure </w:t>
      </w:r>
      <w:r w:rsidR="00220781" w:rsidRPr="00250A54">
        <w:rPr>
          <w:noProof/>
        </w:rPr>
        <w:t>1</w:t>
      </w:r>
      <w:r w:rsidR="00FF0F6C" w:rsidRPr="00250A54">
        <w:t xml:space="preserve">. </w:t>
      </w:r>
      <w:r w:rsidR="001D4FC6" w:rsidRPr="00250A54">
        <w:t xml:space="preserve">The </w:t>
      </w:r>
      <w:r w:rsidR="00D871ED" w:rsidRPr="00D871ED">
        <w:rPr>
          <w:color w:val="0070C0"/>
        </w:rPr>
        <w:t>SNW-1 nanoparticles</w:t>
      </w:r>
      <w:r w:rsidR="00BC2413" w:rsidRPr="00250A54">
        <w:t xml:space="preserve"> </w:t>
      </w:r>
      <w:r w:rsidR="00212EDA">
        <w:t>were</w:t>
      </w:r>
      <w:r w:rsidR="00BC2413" w:rsidRPr="00250A54">
        <w:t xml:space="preserve"> </w:t>
      </w:r>
      <w:r w:rsidR="00D8071D">
        <w:t>chosen</w:t>
      </w:r>
      <w:r w:rsidR="00BC2413" w:rsidRPr="00250A54">
        <w:t xml:space="preserve"> as </w:t>
      </w:r>
      <w:r w:rsidR="00D8071D">
        <w:t xml:space="preserve">membrane </w:t>
      </w:r>
      <w:r w:rsidR="001D4FC6" w:rsidRPr="00250A54">
        <w:t>filler</w:t>
      </w:r>
      <w:r w:rsidR="00212EDA">
        <w:t>s</w:t>
      </w:r>
      <w:r w:rsidR="00BC2413" w:rsidRPr="00250A54">
        <w:t xml:space="preserve"> </w:t>
      </w:r>
      <w:r w:rsidR="00D8071D">
        <w:t>as they possess several favorable properties:</w:t>
      </w:r>
      <w:r w:rsidR="00BC2413" w:rsidRPr="00250A54">
        <w:t xml:space="preserve"> </w:t>
      </w:r>
      <w:r w:rsidR="00802FAF" w:rsidRPr="00250A54">
        <w:t>porous structure</w:t>
      </w:r>
      <w:r w:rsidR="007372FF" w:rsidRPr="00250A54">
        <w:t xml:space="preserve"> </w:t>
      </w:r>
      <w:r w:rsidR="00002296">
        <w:t>can</w:t>
      </w:r>
      <w:r w:rsidR="007372FF" w:rsidRPr="00250A54">
        <w:t xml:space="preserve"> provide </w:t>
      </w:r>
      <w:r w:rsidR="00DF582E">
        <w:t>more</w:t>
      </w:r>
      <w:r w:rsidR="007372FF" w:rsidRPr="00250A54">
        <w:t xml:space="preserve"> channels for </w:t>
      </w:r>
      <w:r w:rsidR="00DF582E">
        <w:t xml:space="preserve">transport of </w:t>
      </w:r>
      <w:r w:rsidR="007372FF" w:rsidRPr="00250A54">
        <w:t>water molecules</w:t>
      </w:r>
      <w:r w:rsidR="00802FAF" w:rsidRPr="00250A54">
        <w:t>,</w:t>
      </w:r>
      <w:r w:rsidR="00BC2413" w:rsidRPr="00250A54">
        <w:rPr>
          <w:noProof/>
        </w:rPr>
        <w:t xml:space="preserve"> small</w:t>
      </w:r>
      <w:r w:rsidR="00BC2413" w:rsidRPr="00250A54">
        <w:t xml:space="preserve"> </w:t>
      </w:r>
      <w:r w:rsidR="00912B4C" w:rsidRPr="00250A54">
        <w:t xml:space="preserve">spherical </w:t>
      </w:r>
      <w:r w:rsidR="00BC2413" w:rsidRPr="00250A54">
        <w:t>size</w:t>
      </w:r>
      <w:r w:rsidRPr="00250A54">
        <w:t xml:space="preserve"> </w:t>
      </w:r>
      <w:r w:rsidR="0045059D">
        <w:t>reduce</w:t>
      </w:r>
      <w:r w:rsidR="00D8071D">
        <w:t>s</w:t>
      </w:r>
      <w:r w:rsidR="0045059D">
        <w:t xml:space="preserve"> defects in </w:t>
      </w:r>
      <w:r w:rsidR="00BC2413" w:rsidRPr="00250A54">
        <w:t>PA layer,</w:t>
      </w:r>
      <w:r w:rsidR="00F1330B" w:rsidRPr="00250A54">
        <w:t xml:space="preserve"> </w:t>
      </w:r>
      <w:r w:rsidR="001D4FC6" w:rsidRPr="00250A54">
        <w:t xml:space="preserve">secondary </w:t>
      </w:r>
      <w:r w:rsidR="00BC2413" w:rsidRPr="00250A54">
        <w:t>amine-groups</w:t>
      </w:r>
      <w:r w:rsidR="00D8071D">
        <w:t xml:space="preserve"> improve </w:t>
      </w:r>
      <w:r w:rsidR="00316D22">
        <w:t xml:space="preserve">membrane </w:t>
      </w:r>
      <w:r w:rsidR="00D8071D">
        <w:t>hydrophilicity</w:t>
      </w:r>
      <w:r w:rsidR="00BC2413" w:rsidRPr="00250A54">
        <w:t xml:space="preserve">, </w:t>
      </w:r>
      <w:r w:rsidR="001D4FC6" w:rsidRPr="00250A54">
        <w:t>good dispersi</w:t>
      </w:r>
      <w:r w:rsidR="00D8071D">
        <w:t>on</w:t>
      </w:r>
      <w:r w:rsidR="001E7F7C" w:rsidRPr="00250A54">
        <w:t xml:space="preserve"> </w:t>
      </w:r>
      <w:r w:rsidR="001E7F7C" w:rsidRPr="00001FFC">
        <w:rPr>
          <w:noProof/>
        </w:rPr>
        <w:t>and</w:t>
      </w:r>
      <w:r w:rsidR="001E7F7C" w:rsidRPr="00250A54">
        <w:t xml:space="preserve"> stability</w:t>
      </w:r>
      <w:r w:rsidR="00BC2413" w:rsidRPr="00250A54">
        <w:t xml:space="preserve"> in </w:t>
      </w:r>
      <w:r w:rsidR="00BC2413" w:rsidRPr="00001FFC">
        <w:rPr>
          <w:noProof/>
        </w:rPr>
        <w:t>both</w:t>
      </w:r>
      <w:r w:rsidR="00BC2413" w:rsidRPr="00250A54">
        <w:t xml:space="preserve"> organic and aqueous phase</w:t>
      </w:r>
      <w:r w:rsidR="001E7F7C" w:rsidRPr="00250A54">
        <w:t xml:space="preserve">. </w:t>
      </w:r>
      <w:r w:rsidR="001D4FC6" w:rsidRPr="00105B95">
        <w:rPr>
          <w:lang w:val="en"/>
        </w:rPr>
        <w:t>The</w:t>
      </w:r>
      <w:r w:rsidR="00AF7934" w:rsidRPr="00105B95">
        <w:rPr>
          <w:lang w:val="en"/>
        </w:rPr>
        <w:t xml:space="preserve"> </w:t>
      </w:r>
      <w:r w:rsidR="001D4FC6" w:rsidRPr="00105B95">
        <w:rPr>
          <w:lang w:val="en"/>
        </w:rPr>
        <w:t>secondary amine groups (</w:t>
      </w:r>
      <w:r w:rsidR="00806914" w:rsidRPr="00105B95">
        <w:rPr>
          <w:lang w:val="en"/>
        </w:rPr>
        <w:t>-NH</w:t>
      </w:r>
      <w:r w:rsidR="00983129">
        <w:rPr>
          <w:lang w:val="en"/>
        </w:rPr>
        <w:t xml:space="preserve">) </w:t>
      </w:r>
      <w:r w:rsidR="00D871ED">
        <w:rPr>
          <w:lang w:val="en"/>
        </w:rPr>
        <w:t xml:space="preserve">of SNW-1 nanoparticles </w:t>
      </w:r>
      <w:r w:rsidR="001D4FC6" w:rsidRPr="00105B95">
        <w:rPr>
          <w:lang w:val="en"/>
        </w:rPr>
        <w:t xml:space="preserve">react with the </w:t>
      </w:r>
      <w:r w:rsidR="00DF582E">
        <w:rPr>
          <w:lang w:val="en"/>
        </w:rPr>
        <w:t>acyl chloride groups (-</w:t>
      </w:r>
      <w:proofErr w:type="spellStart"/>
      <w:r w:rsidR="00DF582E">
        <w:rPr>
          <w:lang w:val="en"/>
        </w:rPr>
        <w:t>COCl</w:t>
      </w:r>
      <w:proofErr w:type="spellEnd"/>
      <w:r w:rsidR="00DF582E">
        <w:rPr>
          <w:lang w:val="en"/>
        </w:rPr>
        <w:t>)</w:t>
      </w:r>
      <w:r w:rsidR="001D4FC6" w:rsidRPr="00105B95">
        <w:rPr>
          <w:lang w:val="en"/>
        </w:rPr>
        <w:t xml:space="preserve"> </w:t>
      </w:r>
      <w:r w:rsidR="00316D22">
        <w:rPr>
          <w:lang w:val="en"/>
        </w:rPr>
        <w:t xml:space="preserve">of TMC </w:t>
      </w:r>
      <w:r w:rsidR="001D4FC6" w:rsidRPr="00105B95">
        <w:rPr>
          <w:lang w:val="en"/>
        </w:rPr>
        <w:t xml:space="preserve">during </w:t>
      </w:r>
      <w:r w:rsidR="00876B61">
        <w:rPr>
          <w:lang w:val="en"/>
        </w:rPr>
        <w:t xml:space="preserve">the </w:t>
      </w:r>
      <w:r w:rsidR="001D4FC6" w:rsidRPr="00105B95">
        <w:rPr>
          <w:lang w:val="en"/>
        </w:rPr>
        <w:t>IP</w:t>
      </w:r>
      <w:r w:rsidR="00D81700" w:rsidRPr="00105B95">
        <w:rPr>
          <w:lang w:val="en"/>
        </w:rPr>
        <w:t xml:space="preserve"> reaction</w:t>
      </w:r>
      <w:r w:rsidR="00876B61">
        <w:rPr>
          <w:lang w:val="en"/>
        </w:rPr>
        <w:t xml:space="preserve"> and form</w:t>
      </w:r>
      <w:r w:rsidR="00876B61" w:rsidRPr="00105B95">
        <w:rPr>
          <w:lang w:val="en"/>
        </w:rPr>
        <w:t xml:space="preserve"> strong covalent bonds</w:t>
      </w:r>
      <w:r w:rsidR="00876B61">
        <w:rPr>
          <w:lang w:val="en"/>
        </w:rPr>
        <w:t xml:space="preserve"> </w:t>
      </w:r>
      <w:r w:rsidR="001D4FC6" w:rsidRPr="00105B95">
        <w:rPr>
          <w:lang w:val="en"/>
        </w:rPr>
        <w:t xml:space="preserve">to provide structurally stable </w:t>
      </w:r>
      <w:r w:rsidR="00002296">
        <w:rPr>
          <w:lang w:val="en"/>
        </w:rPr>
        <w:t xml:space="preserve">TFN </w:t>
      </w:r>
      <w:r w:rsidR="001D4FC6" w:rsidRPr="00105B95">
        <w:rPr>
          <w:lang w:val="en"/>
        </w:rPr>
        <w:t>membranes.</w:t>
      </w:r>
      <w:r w:rsidR="00D81700" w:rsidRPr="00105B95">
        <w:rPr>
          <w:lang w:val="en"/>
        </w:rPr>
        <w:t xml:space="preserve"> The </w:t>
      </w:r>
      <w:r w:rsidR="00876B61">
        <w:rPr>
          <w:lang w:val="en"/>
        </w:rPr>
        <w:t>effect</w:t>
      </w:r>
      <w:r w:rsidR="00876B61" w:rsidRPr="00250A54">
        <w:rPr>
          <w:lang w:val="en"/>
        </w:rPr>
        <w:t xml:space="preserve"> </w:t>
      </w:r>
      <w:r w:rsidR="00D81700" w:rsidRPr="00250A54">
        <w:rPr>
          <w:lang w:val="en"/>
        </w:rPr>
        <w:t>of</w:t>
      </w:r>
      <w:r w:rsidR="00B404A7">
        <w:rPr>
          <w:lang w:val="en"/>
        </w:rPr>
        <w:t xml:space="preserve"> varying the concentrations of </w:t>
      </w:r>
      <w:r w:rsidR="00D871ED" w:rsidRPr="00D871ED">
        <w:rPr>
          <w:color w:val="0070C0"/>
          <w:lang w:val="en"/>
        </w:rPr>
        <w:t>SNW-1 nanoparticles</w:t>
      </w:r>
      <w:r w:rsidR="00D81700" w:rsidRPr="00250A54">
        <w:rPr>
          <w:lang w:val="en"/>
        </w:rPr>
        <w:t xml:space="preserve"> on the membrane morphology, roughness, hydrophilicity, intrinsic transport </w:t>
      </w:r>
      <w:r w:rsidR="005F6F53">
        <w:rPr>
          <w:lang w:val="en"/>
        </w:rPr>
        <w:t>traits</w:t>
      </w:r>
      <w:r w:rsidR="00AC4914" w:rsidRPr="00250A54">
        <w:rPr>
          <w:lang w:val="en"/>
        </w:rPr>
        <w:t xml:space="preserve">, and FO performance </w:t>
      </w:r>
      <w:r w:rsidR="00AC4914" w:rsidRPr="00250A54">
        <w:rPr>
          <w:noProof/>
          <w:lang w:val="en"/>
        </w:rPr>
        <w:t>w</w:t>
      </w:r>
      <w:r w:rsidR="008B1647" w:rsidRPr="00250A54">
        <w:rPr>
          <w:noProof/>
          <w:lang w:val="en"/>
        </w:rPr>
        <w:t>as</w:t>
      </w:r>
      <w:r w:rsidR="005F6F53">
        <w:rPr>
          <w:lang w:val="en"/>
        </w:rPr>
        <w:t xml:space="preserve"> investigated. This work is the first to </w:t>
      </w:r>
      <w:r w:rsidR="001B635A">
        <w:rPr>
          <w:lang w:val="en"/>
        </w:rPr>
        <w:t>consider</w:t>
      </w:r>
      <w:r w:rsidR="005F6F53">
        <w:rPr>
          <w:lang w:val="en"/>
        </w:rPr>
        <w:t xml:space="preserve"> the influence of melamine-based </w:t>
      </w:r>
      <w:r w:rsidR="00D871ED" w:rsidRPr="00D871ED">
        <w:rPr>
          <w:color w:val="0070C0"/>
          <w:lang w:val="en"/>
        </w:rPr>
        <w:t>SNW-1 nanoparticles</w:t>
      </w:r>
      <w:r w:rsidR="005F6F53">
        <w:rPr>
          <w:lang w:val="en"/>
        </w:rPr>
        <w:t xml:space="preserve"> </w:t>
      </w:r>
      <w:r w:rsidR="00876B61">
        <w:rPr>
          <w:lang w:val="en"/>
        </w:rPr>
        <w:t xml:space="preserve">fillers </w:t>
      </w:r>
      <w:r w:rsidR="005F6F53">
        <w:rPr>
          <w:lang w:val="en"/>
        </w:rPr>
        <w:t>o</w:t>
      </w:r>
      <w:r w:rsidR="00FB78AB">
        <w:rPr>
          <w:lang w:val="en"/>
        </w:rPr>
        <w:t>n the</w:t>
      </w:r>
      <w:r w:rsidR="005F6F53">
        <w:rPr>
          <w:lang w:val="en"/>
        </w:rPr>
        <w:t xml:space="preserve"> </w:t>
      </w:r>
      <w:r w:rsidR="00876B61">
        <w:rPr>
          <w:lang w:val="en"/>
        </w:rPr>
        <w:t xml:space="preserve">performance of </w:t>
      </w:r>
      <w:r w:rsidR="00D81700" w:rsidRPr="00250A54">
        <w:rPr>
          <w:lang w:val="en"/>
        </w:rPr>
        <w:t>TFN FO membr</w:t>
      </w:r>
      <w:r w:rsidR="005F6F53">
        <w:rPr>
          <w:lang w:val="en"/>
        </w:rPr>
        <w:t>ane</w:t>
      </w:r>
      <w:r w:rsidR="00876B61">
        <w:rPr>
          <w:lang w:val="en"/>
        </w:rPr>
        <w:t xml:space="preserve">s </w:t>
      </w:r>
      <w:r w:rsidR="005F6F53">
        <w:rPr>
          <w:lang w:val="en"/>
        </w:rPr>
        <w:t>t</w:t>
      </w:r>
      <w:r w:rsidR="005F6F53" w:rsidRPr="00250A54">
        <w:rPr>
          <w:lang w:val="en"/>
        </w:rPr>
        <w:t>o the best of our knowledge</w:t>
      </w:r>
      <w:r w:rsidR="005F6F53">
        <w:rPr>
          <w:lang w:val="en"/>
        </w:rPr>
        <w:t>.</w:t>
      </w:r>
    </w:p>
    <w:p w14:paraId="678DF962" w14:textId="77777777" w:rsidR="0088369D" w:rsidRPr="00250A54" w:rsidRDefault="00EA4906" w:rsidP="00C6374E">
      <w:pPr>
        <w:ind w:firstLine="720"/>
        <w:jc w:val="center"/>
      </w:pPr>
      <w:r w:rsidRPr="00250A54">
        <w:rPr>
          <w:noProof/>
          <w:lang w:val="en-AU"/>
        </w:rPr>
        <w:lastRenderedPageBreak/>
        <w:drawing>
          <wp:inline distT="0" distB="0" distL="0" distR="0" wp14:anchorId="1FFE12AF" wp14:editId="711F8DAD">
            <wp:extent cx="2412932" cy="1925320"/>
            <wp:effectExtent l="0" t="0" r="6985" b="0"/>
            <wp:docPr id="222" name="Picture 2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2" name="SNW-1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20983" cy="1931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A51D50" w14:textId="1E4C1E23" w:rsidR="0088369D" w:rsidRPr="00250A54" w:rsidRDefault="00AC6E2A" w:rsidP="00785930">
      <w:pPr>
        <w:pStyle w:val="Caption"/>
        <w:rPr>
          <w:color w:val="auto"/>
        </w:rPr>
      </w:pPr>
      <w:bookmarkStart w:id="1" w:name="_Ref508985084"/>
      <w:bookmarkStart w:id="2" w:name="_Toc509410139"/>
      <w:r w:rsidRPr="00250A54">
        <w:rPr>
          <w:color w:val="auto"/>
        </w:rPr>
        <w:t xml:space="preserve">Figure </w:t>
      </w:r>
      <w:r w:rsidR="00D10EED" w:rsidRPr="00250A54">
        <w:rPr>
          <w:color w:val="auto"/>
        </w:rPr>
        <w:fldChar w:fldCharType="begin"/>
      </w:r>
      <w:r w:rsidR="00D10EED" w:rsidRPr="00250A54">
        <w:rPr>
          <w:color w:val="auto"/>
        </w:rPr>
        <w:instrText xml:space="preserve"> SEQ Figure \* ARABIC </w:instrText>
      </w:r>
      <w:r w:rsidR="00D10EED" w:rsidRPr="00250A54">
        <w:rPr>
          <w:color w:val="auto"/>
        </w:rPr>
        <w:fldChar w:fldCharType="separate"/>
      </w:r>
      <w:r w:rsidR="00EB1E41">
        <w:rPr>
          <w:noProof/>
          <w:color w:val="auto"/>
        </w:rPr>
        <w:t>1</w:t>
      </w:r>
      <w:r w:rsidR="00D10EED" w:rsidRPr="00250A54">
        <w:rPr>
          <w:noProof/>
          <w:color w:val="auto"/>
        </w:rPr>
        <w:fldChar w:fldCharType="end"/>
      </w:r>
      <w:bookmarkEnd w:id="1"/>
      <w:r w:rsidR="00EA4906" w:rsidRPr="00250A54">
        <w:rPr>
          <w:color w:val="auto"/>
        </w:rPr>
        <w:t>:</w:t>
      </w:r>
      <w:r w:rsidR="00B24B7C" w:rsidRPr="00250A54">
        <w:rPr>
          <w:color w:val="auto"/>
        </w:rPr>
        <w:t xml:space="preserve"> </w:t>
      </w:r>
      <w:r w:rsidRPr="00250A54">
        <w:rPr>
          <w:color w:val="auto"/>
        </w:rPr>
        <w:t xml:space="preserve">The structure of </w:t>
      </w:r>
      <w:r w:rsidR="00411451">
        <w:rPr>
          <w:color w:val="auto"/>
        </w:rPr>
        <w:t xml:space="preserve">the </w:t>
      </w:r>
      <w:r w:rsidR="00E66AB2" w:rsidRPr="00411451">
        <w:rPr>
          <w:noProof/>
          <w:color w:val="auto"/>
        </w:rPr>
        <w:t>amine</w:t>
      </w:r>
      <w:r w:rsidRPr="00411451">
        <w:rPr>
          <w:noProof/>
          <w:color w:val="auto"/>
        </w:rPr>
        <w:t>-rich</w:t>
      </w:r>
      <w:r w:rsidRPr="00250A54">
        <w:rPr>
          <w:color w:val="auto"/>
        </w:rPr>
        <w:t xml:space="preserve"> SNW-1 covalent organic framework</w:t>
      </w:r>
      <w:bookmarkEnd w:id="2"/>
      <w:r w:rsidR="00454309">
        <w:rPr>
          <w:color w:val="auto"/>
        </w:rPr>
        <w:t>.</w:t>
      </w:r>
    </w:p>
    <w:p w14:paraId="75625170" w14:textId="77777777" w:rsidR="00AC6E2A" w:rsidRPr="00250A54" w:rsidRDefault="00AC6E2A" w:rsidP="006A1079">
      <w:pPr>
        <w:rPr>
          <w:rFonts w:eastAsiaTheme="majorEastAsia"/>
          <w:sz w:val="32"/>
          <w:szCs w:val="32"/>
        </w:rPr>
      </w:pPr>
    </w:p>
    <w:p w14:paraId="57DB2B8C" w14:textId="77777777" w:rsidR="00AC31DC" w:rsidRPr="00250A54" w:rsidRDefault="00AC31DC" w:rsidP="00AC31DC">
      <w:pPr>
        <w:pStyle w:val="Heading1"/>
      </w:pPr>
      <w:r w:rsidRPr="00250A54">
        <w:t>Materials and</w:t>
      </w:r>
      <w:r w:rsidR="00A74048" w:rsidRPr="00250A54">
        <w:t xml:space="preserve"> </w:t>
      </w:r>
      <w:r w:rsidR="005F11F2" w:rsidRPr="00250A54">
        <w:t>methods</w:t>
      </w:r>
    </w:p>
    <w:p w14:paraId="0E228F6D" w14:textId="77777777" w:rsidR="000D41E6" w:rsidRPr="00250A54" w:rsidRDefault="000D41E6" w:rsidP="00AC31DC">
      <w:pPr>
        <w:pStyle w:val="Heading2"/>
      </w:pPr>
      <w:r w:rsidRPr="00250A54">
        <w:t>Materials</w:t>
      </w:r>
    </w:p>
    <w:p w14:paraId="5EE4FBD9" w14:textId="0B6E7B24" w:rsidR="000D41E6" w:rsidRPr="00250A54" w:rsidRDefault="007C4329" w:rsidP="001B635A">
      <w:r>
        <w:t>Melamine</w:t>
      </w:r>
      <w:r w:rsidRPr="00FA3072">
        <w:rPr>
          <w:color w:val="2E74B5" w:themeColor="accent1" w:themeShade="BF"/>
        </w:rPr>
        <w:t>,</w:t>
      </w:r>
      <w:r>
        <w:t xml:space="preserve"> </w:t>
      </w:r>
      <w:r w:rsidR="004B7534" w:rsidRPr="00250A54">
        <w:rPr>
          <w:noProof/>
        </w:rPr>
        <w:t>terephthalaldehyde</w:t>
      </w:r>
      <w:r w:rsidR="004B7534" w:rsidRPr="00250A54">
        <w:t xml:space="preserve"> </w:t>
      </w:r>
      <w:r w:rsidR="004B7534">
        <w:t>(99%</w:t>
      </w:r>
      <w:r w:rsidR="004B7534" w:rsidRPr="00537B07">
        <w:t>, Sigma-Aldrich</w:t>
      </w:r>
      <w:r w:rsidR="004B7534">
        <w:t xml:space="preserve">), </w:t>
      </w:r>
      <w:r w:rsidR="00AD3A01" w:rsidRPr="00537B07">
        <w:t>acetone (99.8%, Merck),</w:t>
      </w:r>
      <w:r w:rsidR="004E7399">
        <w:t xml:space="preserve"> </w:t>
      </w:r>
      <w:r w:rsidR="004E7399" w:rsidRPr="00537B07">
        <w:t>dimethyl sulfoxide (DMSO, 99.9%, Sig</w:t>
      </w:r>
      <w:r w:rsidR="004E7399">
        <w:t>ma-Aldrich),</w:t>
      </w:r>
      <w:r w:rsidR="00AD3A01" w:rsidRPr="00537B07">
        <w:t xml:space="preserve"> dichloromethane (DCM, 99.99%, VWR) and tetrahydrofuran (THF, 99%, VWR) were purchased and used without further purifications</w:t>
      </w:r>
      <w:r>
        <w:t xml:space="preserve"> </w:t>
      </w:r>
      <w:r w:rsidRPr="00FA3072">
        <w:rPr>
          <w:color w:val="2E74B5" w:themeColor="accent1" w:themeShade="BF"/>
        </w:rPr>
        <w:t xml:space="preserve">for the synthesis of </w:t>
      </w:r>
      <w:r w:rsidR="00D871ED" w:rsidRPr="00D871ED">
        <w:rPr>
          <w:color w:val="0070C0"/>
          <w14:textFill>
            <w14:solidFill>
              <w14:srgbClr w14:val="0070C0">
                <w14:lumMod w14:val="75000"/>
              </w14:srgbClr>
            </w14:solidFill>
          </w14:textFill>
        </w:rPr>
        <w:t>SNW-1 nanoparticles</w:t>
      </w:r>
      <w:r w:rsidR="00AD3A01" w:rsidRPr="00FA3072">
        <w:rPr>
          <w:color w:val="2E74B5" w:themeColor="accent1" w:themeShade="BF"/>
        </w:rPr>
        <w:t xml:space="preserve">. </w:t>
      </w:r>
      <w:proofErr w:type="spellStart"/>
      <w:r w:rsidR="00974958" w:rsidRPr="00537B07">
        <w:t>Polysulfone</w:t>
      </w:r>
      <w:proofErr w:type="spellEnd"/>
      <w:r w:rsidR="009105FE" w:rsidRPr="00537B07">
        <w:t xml:space="preserve"> pellets</w:t>
      </w:r>
      <w:r w:rsidR="00974958" w:rsidRPr="00537B07">
        <w:t xml:space="preserve"> (</w:t>
      </w:r>
      <w:proofErr w:type="spellStart"/>
      <w:r w:rsidR="00392A17" w:rsidRPr="00537B07">
        <w:t>PS</w:t>
      </w:r>
      <w:r w:rsidR="00EE236E" w:rsidRPr="00537B07">
        <w:t>f</w:t>
      </w:r>
      <w:proofErr w:type="spellEnd"/>
      <w:r w:rsidR="00974958" w:rsidRPr="00537B07">
        <w:t xml:space="preserve">, </w:t>
      </w:r>
      <w:proofErr w:type="spellStart"/>
      <w:r w:rsidR="00974958" w:rsidRPr="00537B07">
        <w:t>Udel</w:t>
      </w:r>
      <w:proofErr w:type="spellEnd"/>
      <w:r w:rsidR="00392A17" w:rsidRPr="00537B07">
        <w:t>®</w:t>
      </w:r>
      <w:r w:rsidR="00974958" w:rsidRPr="00537B07">
        <w:t xml:space="preserve"> P-3500, Solvay</w:t>
      </w:r>
      <w:r w:rsidR="000D41E6" w:rsidRPr="00537B07">
        <w:t>)</w:t>
      </w:r>
      <w:r w:rsidR="009105FE" w:rsidRPr="00537B07">
        <w:t xml:space="preserve"> were </w:t>
      </w:r>
      <w:r w:rsidR="000D41E6" w:rsidRPr="00537B07">
        <w:t xml:space="preserve">used </w:t>
      </w:r>
      <w:r w:rsidR="00392A17" w:rsidRPr="00537B07">
        <w:t xml:space="preserve">for </w:t>
      </w:r>
      <w:r w:rsidR="009105FE" w:rsidRPr="00537B07">
        <w:t xml:space="preserve">fabricating microporous </w:t>
      </w:r>
      <w:r w:rsidR="005758FE">
        <w:t xml:space="preserve">polymer </w:t>
      </w:r>
      <w:r w:rsidR="00392A17" w:rsidRPr="00537B07">
        <w:t>membrane substrates</w:t>
      </w:r>
      <w:r w:rsidR="00974958" w:rsidRPr="00250A54">
        <w:t xml:space="preserve"> </w:t>
      </w:r>
      <w:r w:rsidR="00974958" w:rsidRPr="00250A54">
        <w:rPr>
          <w:noProof/>
        </w:rPr>
        <w:t>and</w:t>
      </w:r>
      <w:r w:rsidR="009105FE" w:rsidRPr="00250A54">
        <w:rPr>
          <w:noProof/>
        </w:rPr>
        <w:t xml:space="preserve"> were</w:t>
      </w:r>
      <w:r w:rsidR="00974958" w:rsidRPr="00250A54">
        <w:t xml:space="preserve"> </w:t>
      </w:r>
      <w:r w:rsidR="009105FE" w:rsidRPr="00250A54">
        <w:rPr>
          <w:lang w:val="en"/>
        </w:rPr>
        <w:t xml:space="preserve">dried at 50°C for </w:t>
      </w:r>
      <w:r w:rsidR="005758FE">
        <w:rPr>
          <w:lang w:val="en"/>
        </w:rPr>
        <w:t>24 hours</w:t>
      </w:r>
      <w:r w:rsidR="009105FE" w:rsidRPr="00250A54">
        <w:rPr>
          <w:lang w:val="en"/>
        </w:rPr>
        <w:t xml:space="preserve"> before preparing polymer </w:t>
      </w:r>
      <w:r w:rsidR="006E308C" w:rsidRPr="00250A54">
        <w:rPr>
          <w:lang w:val="en"/>
        </w:rPr>
        <w:t>dope solutions using</w:t>
      </w:r>
      <w:r w:rsidR="009105FE" w:rsidRPr="00250A54">
        <w:rPr>
          <w:lang w:val="en"/>
        </w:rPr>
        <w:t xml:space="preserve"> </w:t>
      </w:r>
      <w:r w:rsidR="0073619A" w:rsidRPr="00250A54">
        <w:t>1-methyl-2pyrrolidone (NMP,</w:t>
      </w:r>
      <w:r w:rsidR="006E308C" w:rsidRPr="00250A54">
        <w:t xml:space="preserve"> ≥99.5%, </w:t>
      </w:r>
      <w:r w:rsidR="00974958" w:rsidRPr="00250A54">
        <w:t xml:space="preserve">Merck) </w:t>
      </w:r>
      <w:r w:rsidR="000D41E6" w:rsidRPr="00250A54">
        <w:t xml:space="preserve">as </w:t>
      </w:r>
      <w:r w:rsidR="00974958" w:rsidRPr="00250A54">
        <w:t>the polymer solvent</w:t>
      </w:r>
      <w:r w:rsidR="000D41E6" w:rsidRPr="00250A54">
        <w:t xml:space="preserve">. </w:t>
      </w:r>
      <w:r w:rsidR="00E50DF5" w:rsidRPr="00250A54">
        <w:t>The precursors used for</w:t>
      </w:r>
      <w:r w:rsidR="005E6F80">
        <w:t xml:space="preserve"> the formation of</w:t>
      </w:r>
      <w:r w:rsidR="00E50DF5" w:rsidRPr="00250A54">
        <w:t xml:space="preserve"> </w:t>
      </w:r>
      <w:r w:rsidR="0036641D">
        <w:t xml:space="preserve">the </w:t>
      </w:r>
      <w:r w:rsidR="00E50DF5" w:rsidRPr="00FA3072">
        <w:rPr>
          <w:noProof/>
        </w:rPr>
        <w:t>PA</w:t>
      </w:r>
      <w:r w:rsidR="00E50DF5" w:rsidRPr="00250A54">
        <w:t xml:space="preserve"> layer included </w:t>
      </w:r>
      <w:proofErr w:type="spellStart"/>
      <w:r w:rsidR="0005570F">
        <w:rPr>
          <w:lang w:val="en"/>
        </w:rPr>
        <w:t>trimesoyl</w:t>
      </w:r>
      <w:proofErr w:type="spellEnd"/>
      <w:r w:rsidR="0005570F">
        <w:rPr>
          <w:lang w:val="en"/>
        </w:rPr>
        <w:t xml:space="preserve"> chloride</w:t>
      </w:r>
      <w:r w:rsidR="00E03302" w:rsidRPr="00250A54">
        <w:t xml:space="preserve"> </w:t>
      </w:r>
      <w:r w:rsidR="0005570F">
        <w:t>(</w:t>
      </w:r>
      <w:r w:rsidR="00974958" w:rsidRPr="00250A54">
        <w:t>98%</w:t>
      </w:r>
      <w:r w:rsidR="00E03302" w:rsidRPr="00250A54">
        <w:t>,</w:t>
      </w:r>
      <w:r w:rsidR="00974958" w:rsidRPr="00250A54">
        <w:t xml:space="preserve"> Sigma-</w:t>
      </w:r>
      <w:r w:rsidR="002624D5" w:rsidRPr="00250A54">
        <w:rPr>
          <w:noProof/>
        </w:rPr>
        <w:t>A</w:t>
      </w:r>
      <w:r w:rsidR="00974958" w:rsidRPr="00250A54">
        <w:rPr>
          <w:noProof/>
        </w:rPr>
        <w:t>ldrich</w:t>
      </w:r>
      <w:r w:rsidR="00974958" w:rsidRPr="00250A54">
        <w:t>)</w:t>
      </w:r>
      <w:r w:rsidR="00E66DFF">
        <w:t xml:space="preserve">, </w:t>
      </w:r>
      <w:r w:rsidR="0005570F">
        <w:t>m-phenylenediamine flakes (</w:t>
      </w:r>
      <w:r w:rsidR="00E66DFF" w:rsidRPr="00250A54">
        <w:t>99%,</w:t>
      </w:r>
      <w:r w:rsidR="00E66DFF">
        <w:t xml:space="preserve"> Sigma-Aldrich)</w:t>
      </w:r>
      <w:r w:rsidR="00C71CAF">
        <w:t xml:space="preserve"> and n-hexane (98.5%, Merck). </w:t>
      </w:r>
      <w:r w:rsidR="00C71CAF" w:rsidRPr="00250A54">
        <w:t>Deionized water (DI, Milli-Q</w:t>
      </w:r>
      <w:r w:rsidR="00385421">
        <w:t>®</w:t>
      </w:r>
      <w:r w:rsidR="00C71CAF" w:rsidRPr="00250A54">
        <w:t xml:space="preserve">, </w:t>
      </w:r>
      <w:r w:rsidR="00385421">
        <w:t>Merck</w:t>
      </w:r>
      <w:r w:rsidR="00C71CAF" w:rsidRPr="00250A54">
        <w:t xml:space="preserve">) </w:t>
      </w:r>
      <w:r w:rsidR="00E62AEB">
        <w:t>and s</w:t>
      </w:r>
      <w:r w:rsidR="00E62AEB" w:rsidRPr="00250A54">
        <w:t>odium chloride (NaCl, Chem Supply)</w:t>
      </w:r>
      <w:r w:rsidR="00E62AEB">
        <w:t xml:space="preserve"> were</w:t>
      </w:r>
      <w:r w:rsidR="00C71CAF" w:rsidRPr="00250A54">
        <w:t xml:space="preserve"> </w:t>
      </w:r>
      <w:r w:rsidR="00E62AEB">
        <w:t xml:space="preserve">utilized </w:t>
      </w:r>
      <w:r w:rsidR="00C71CAF">
        <w:t>as</w:t>
      </w:r>
      <w:r w:rsidR="001B635A">
        <w:t xml:space="preserve"> FS </w:t>
      </w:r>
      <w:r w:rsidR="00E62AEB">
        <w:t>and</w:t>
      </w:r>
      <w:r w:rsidR="001B635A">
        <w:t xml:space="preserve"> DS for the FO tests</w:t>
      </w:r>
      <w:r w:rsidR="00E62AEB">
        <w:t>, respectively</w:t>
      </w:r>
      <w:r w:rsidR="001B635A">
        <w:t>.</w:t>
      </w:r>
      <w:r w:rsidR="000D41E6" w:rsidRPr="00250A54">
        <w:t xml:space="preserve"> </w:t>
      </w:r>
    </w:p>
    <w:p w14:paraId="119E96F7" w14:textId="77777777" w:rsidR="00BB6CC3" w:rsidRPr="00250A54" w:rsidRDefault="00BB6CC3" w:rsidP="00BB6CC3">
      <w:pPr>
        <w:pStyle w:val="Heading2"/>
      </w:pPr>
      <w:r w:rsidRPr="00250A54">
        <w:t xml:space="preserve">Synthesis of </w:t>
      </w:r>
      <w:r w:rsidR="001D75BC" w:rsidRPr="00250A54">
        <w:t>SNW-1</w:t>
      </w:r>
    </w:p>
    <w:p w14:paraId="0C124120" w14:textId="51AEFD05" w:rsidR="001D75BC" w:rsidRPr="00250A54" w:rsidRDefault="00DA18D8" w:rsidP="004721C1">
      <w:r>
        <w:t>A</w:t>
      </w:r>
      <w:r w:rsidR="00276C29" w:rsidRPr="00250A54">
        <w:t xml:space="preserve"> </w:t>
      </w:r>
      <w:hyperlink r:id="rId9" w:tooltip="Learn more about solvothermal method" w:history="1">
        <w:r w:rsidR="00334DA3" w:rsidRPr="00250A54">
          <w:rPr>
            <w:rStyle w:val="Hyperlink"/>
            <w:color w:val="auto"/>
            <w:u w:val="none"/>
          </w:rPr>
          <w:t>solvothermal method</w:t>
        </w:r>
      </w:hyperlink>
      <w:r w:rsidR="00276C29" w:rsidRPr="00250A54">
        <w:t>, which has been described elsewhere</w:t>
      </w:r>
      <w:r>
        <w:t>, was used to synthesize t</w:t>
      </w:r>
      <w:r w:rsidRPr="00250A54">
        <w:t>he SNW-1 </w:t>
      </w:r>
      <w:hyperlink r:id="rId10" w:tooltip="Learn more about Nanoparticles" w:history="1">
        <w:r w:rsidRPr="00250A54">
          <w:rPr>
            <w:rStyle w:val="Hyperlink"/>
            <w:color w:val="auto"/>
            <w:u w:val="none"/>
          </w:rPr>
          <w:t>nanoparticles</w:t>
        </w:r>
      </w:hyperlink>
      <w:r w:rsidRPr="00250A54">
        <w:t> </w:t>
      </w:r>
      <w:r w:rsidR="00276C29" w:rsidRPr="00250A54">
        <w:fldChar w:fldCharType="begin"/>
      </w:r>
      <w:r w:rsidR="003F556B">
        <w:instrText xml:space="preserve"> ADDIN EN.CITE &lt;EndNote&gt;&lt;Cite&gt;&lt;Author&gt;Schwab&lt;/Author&gt;&lt;Year&gt;2009&lt;/Year&gt;&lt;RecNum&gt;735&lt;/RecNum&gt;&lt;DisplayText&gt;[39]&lt;/DisplayText&gt;&lt;record&gt;&lt;rec-number&gt;735&lt;/rec-number&gt;&lt;foreign-keys&gt;&lt;key app="EN" db-id="5xadzxz55sdspxefr04pwt5z0z2t5rtd2vwp" timestamp="1525521756"&gt;735&lt;/key&gt;&lt;/foreign-keys&gt;&lt;ref-type name="Journal Article"&gt;17&lt;/ref-type&gt;&lt;contributors&gt;&lt;authors&gt;&lt;author&gt;Schwab, Matthias Georg&lt;/author&gt;&lt;author&gt;Fassbender, Birgit&lt;/author&gt;&lt;author&gt;Spiess, Hans Wolfgang&lt;/author&gt;&lt;author&gt;Thomas, Arne&lt;/author&gt;&lt;author&gt;Feng, Xinliang&lt;/author&gt;&lt;author&gt;Müllen, Klaus&lt;/author&gt;&lt;/authors&gt;&lt;/contributors&gt;&lt;titles&gt;&lt;title&gt;Catalyst-free preparation of melamine-based microporous polymer networks through Schiff base chemistry&lt;/title&gt;&lt;secondary-title&gt;Journal of the American Chemical Society&lt;/secondary-title&gt;&lt;/titles&gt;&lt;periodical&gt;&lt;full-title&gt;Journal of the American Chemical Society&lt;/full-title&gt;&lt;/periodical&gt;&lt;pages&gt;7216-7217&lt;/pages&gt;&lt;volume&gt;131&lt;/volume&gt;&lt;number&gt;21&lt;/number&gt;&lt;dates&gt;&lt;year&gt;2009&lt;/year&gt;&lt;pub-dates&gt;&lt;date&gt;2009/06/03&lt;/date&gt;&lt;/pub-dates&gt;&lt;/dates&gt;&lt;publisher&gt;American Chemical Society&lt;/publisher&gt;&lt;isbn&gt;0002-7863&lt;/isbn&gt;&lt;urls&gt;&lt;related-urls&gt;&lt;url&gt;https://doi.org/10.1021/ja902116f&lt;/url&gt;&lt;/related-urls&gt;&lt;/urls&gt;&lt;electronic-resource-num&gt;10.1021/ja902116f&lt;/electronic-resource-num&gt;&lt;/record&gt;&lt;/Cite&gt;&lt;/EndNote&gt;</w:instrText>
      </w:r>
      <w:r w:rsidR="00276C29" w:rsidRPr="00250A54">
        <w:fldChar w:fldCharType="separate"/>
      </w:r>
      <w:r w:rsidR="003F556B">
        <w:rPr>
          <w:noProof/>
        </w:rPr>
        <w:t>[</w:t>
      </w:r>
      <w:hyperlink w:anchor="_ENREF_39" w:tooltip="Schwab, 2009 #735" w:history="1">
        <w:r w:rsidR="000F4480">
          <w:rPr>
            <w:noProof/>
          </w:rPr>
          <w:t>39</w:t>
        </w:r>
      </w:hyperlink>
      <w:r w:rsidR="003F556B">
        <w:rPr>
          <w:noProof/>
        </w:rPr>
        <w:t>]</w:t>
      </w:r>
      <w:r w:rsidR="00276C29" w:rsidRPr="00250A54">
        <w:fldChar w:fldCharType="end"/>
      </w:r>
      <w:r w:rsidR="00334DA3" w:rsidRPr="00250A54">
        <w:t xml:space="preserve">. </w:t>
      </w:r>
      <w:r w:rsidR="00547B6F">
        <w:t>Briefly</w:t>
      </w:r>
      <w:r w:rsidR="00334DA3" w:rsidRPr="00250A54">
        <w:t xml:space="preserve">, </w:t>
      </w:r>
      <w:r w:rsidR="00547B6F">
        <w:t xml:space="preserve">1.00 g </w:t>
      </w:r>
      <w:r w:rsidR="002E41FA" w:rsidRPr="00250A54">
        <w:rPr>
          <w:noProof/>
        </w:rPr>
        <w:t>terephthalaldehyde</w:t>
      </w:r>
      <w:r w:rsidR="00547B6F">
        <w:rPr>
          <w:noProof/>
        </w:rPr>
        <w:t xml:space="preserve"> </w:t>
      </w:r>
      <w:r w:rsidR="00547B6F">
        <w:t xml:space="preserve">and 0.63 g </w:t>
      </w:r>
      <w:r w:rsidR="00547B6F" w:rsidRPr="00250A54">
        <w:t xml:space="preserve">melamine </w:t>
      </w:r>
      <w:r w:rsidR="00334DA3" w:rsidRPr="00250A54">
        <w:t xml:space="preserve">were </w:t>
      </w:r>
      <w:r w:rsidR="008B3EED">
        <w:t>dispersed</w:t>
      </w:r>
      <w:r w:rsidR="008B3EED" w:rsidRPr="00250A54">
        <w:t xml:space="preserve"> </w:t>
      </w:r>
      <w:r w:rsidR="00385421">
        <w:t xml:space="preserve">in </w:t>
      </w:r>
      <w:r w:rsidR="00334DA3" w:rsidRPr="00250A54">
        <w:t xml:space="preserve">DMSO </w:t>
      </w:r>
      <w:r w:rsidR="00385421">
        <w:t xml:space="preserve">(31 mL) </w:t>
      </w:r>
      <w:r w:rsidR="00334DA3" w:rsidRPr="00250A54">
        <w:t xml:space="preserve">and </w:t>
      </w:r>
      <w:r w:rsidR="00385421">
        <w:t>transferred to</w:t>
      </w:r>
      <w:r w:rsidR="00334DA3" w:rsidRPr="00250A54">
        <w:t xml:space="preserve"> a</w:t>
      </w:r>
      <w:r w:rsidR="00B15EE9">
        <w:t xml:space="preserve"> </w:t>
      </w:r>
      <w:r w:rsidR="00B15EE9" w:rsidRPr="00250A54">
        <w:t>condenser tube</w:t>
      </w:r>
      <w:r w:rsidR="00B15EE9">
        <w:t xml:space="preserve"> fitted Schlenk flask</w:t>
      </w:r>
      <w:r w:rsidR="00334DA3" w:rsidRPr="00250A54">
        <w:t xml:space="preserve">. </w:t>
      </w:r>
      <w:r w:rsidR="002E41FA" w:rsidRPr="00250A54">
        <w:t>Th</w:t>
      </w:r>
      <w:r w:rsidR="00385421">
        <w:t xml:space="preserve">e mixer was </w:t>
      </w:r>
      <w:r w:rsidR="00385421" w:rsidRPr="00385421">
        <w:lastRenderedPageBreak/>
        <w:t xml:space="preserve">continuously </w:t>
      </w:r>
      <w:r w:rsidR="00FE3688">
        <w:t>mixed and</w:t>
      </w:r>
      <w:r w:rsidR="00385421" w:rsidRPr="00385421">
        <w:t xml:space="preserve"> </w:t>
      </w:r>
      <w:r w:rsidR="00385421">
        <w:t xml:space="preserve">heated to 180°C </w:t>
      </w:r>
      <w:r w:rsidR="008B3EED">
        <w:t xml:space="preserve">in </w:t>
      </w:r>
      <w:r w:rsidR="002E41FA" w:rsidRPr="00250A54">
        <w:t>a</w:t>
      </w:r>
      <w:r w:rsidR="00DA772D" w:rsidRPr="00250A54">
        <w:t>n inert</w:t>
      </w:r>
      <w:r w:rsidR="002E41FA" w:rsidRPr="00250A54">
        <w:t xml:space="preserve"> </w:t>
      </w:r>
      <w:r w:rsidR="00FE3688">
        <w:t>environment of nitrogen</w:t>
      </w:r>
      <w:r w:rsidR="008B3EED">
        <w:t xml:space="preserve"> </w:t>
      </w:r>
      <w:r w:rsidR="008B3EED" w:rsidRPr="00250A54">
        <w:t xml:space="preserve">for </w:t>
      </w:r>
      <w:r w:rsidR="00FE3688">
        <w:t>3 days</w:t>
      </w:r>
      <w:r w:rsidR="00DA772D" w:rsidRPr="00250A54">
        <w:t>.</w:t>
      </w:r>
      <w:r w:rsidR="00644986" w:rsidRPr="00250A54">
        <w:t xml:space="preserve"> </w:t>
      </w:r>
      <w:r w:rsidR="000C0F08">
        <w:t xml:space="preserve">The suspension was </w:t>
      </w:r>
      <w:r w:rsidR="00195CD2">
        <w:t>cooled</w:t>
      </w:r>
      <w:r w:rsidR="000C0F08">
        <w:t xml:space="preserve"> </w:t>
      </w:r>
      <w:r w:rsidR="00644986" w:rsidRPr="00250A54">
        <w:t xml:space="preserve">to </w:t>
      </w:r>
      <w:r w:rsidR="000C0F08">
        <w:t xml:space="preserve">ambient temperature. </w:t>
      </w:r>
      <w:r w:rsidR="00D871ED" w:rsidRPr="00D871ED">
        <w:rPr>
          <w:color w:val="0070C0"/>
        </w:rPr>
        <w:t>SNW-1 nanoparticles</w:t>
      </w:r>
      <w:r w:rsidR="006E3CC7">
        <w:t xml:space="preserve"> </w:t>
      </w:r>
      <w:r w:rsidR="000C0F08">
        <w:t>w</w:t>
      </w:r>
      <w:r w:rsidR="005E6F80">
        <w:t>ere</w:t>
      </w:r>
      <w:r w:rsidR="000C0F08">
        <w:t xml:space="preserve"> then </w:t>
      </w:r>
      <w:r w:rsidR="00CC692E" w:rsidRPr="00250A54">
        <w:t>isolated</w:t>
      </w:r>
      <w:r w:rsidR="00644986" w:rsidRPr="00250A54">
        <w:t xml:space="preserve"> </w:t>
      </w:r>
      <w:r w:rsidR="000C0F08">
        <w:t xml:space="preserve">from the suspension </w:t>
      </w:r>
      <w:r w:rsidR="00644986" w:rsidRPr="00250A54">
        <w:t>by</w:t>
      </w:r>
      <w:r w:rsidR="00CC692E" w:rsidRPr="00250A54">
        <w:t xml:space="preserve"> filt</w:t>
      </w:r>
      <w:r w:rsidR="00195CD2">
        <w:t>er</w:t>
      </w:r>
      <w:r w:rsidR="00CC692E" w:rsidRPr="00250A54">
        <w:t>i</w:t>
      </w:r>
      <w:r w:rsidR="00195CD2">
        <w:t>ng</w:t>
      </w:r>
      <w:r w:rsidR="00CC692E" w:rsidRPr="00250A54">
        <w:t xml:space="preserve"> using a Buchner funnel</w:t>
      </w:r>
      <w:r w:rsidR="000C0F08">
        <w:t xml:space="preserve">. </w:t>
      </w:r>
      <w:r w:rsidR="00346F30">
        <w:t xml:space="preserve">The </w:t>
      </w:r>
      <w:r w:rsidR="000C0F08" w:rsidRPr="00346F30">
        <w:rPr>
          <w:noProof/>
        </w:rPr>
        <w:t>SNW-1</w:t>
      </w:r>
      <w:r w:rsidR="000C0F08">
        <w:t xml:space="preserve"> residue was finally </w:t>
      </w:r>
      <w:r w:rsidR="00FB5137">
        <w:t>rinsed</w:t>
      </w:r>
      <w:r w:rsidR="000C0F08">
        <w:t xml:space="preserve"> using</w:t>
      </w:r>
      <w:r w:rsidR="00644986" w:rsidRPr="00250A54">
        <w:t xml:space="preserve"> </w:t>
      </w:r>
      <w:r w:rsidR="00FB5137">
        <w:t xml:space="preserve">surplus </w:t>
      </w:r>
      <w:r w:rsidR="006E3CC7">
        <w:t>THF, acetone and</w:t>
      </w:r>
      <w:r w:rsidR="00CC692E" w:rsidRPr="00250A54">
        <w:t xml:space="preserve"> </w:t>
      </w:r>
      <w:r w:rsidR="000C0F08">
        <w:t>DCM</w:t>
      </w:r>
      <w:r w:rsidR="00CC692E" w:rsidRPr="00250A54">
        <w:t xml:space="preserve">. Lastly, the extracted SNW-1 </w:t>
      </w:r>
      <w:r w:rsidR="00B05164">
        <w:t>nanoparticles were</w:t>
      </w:r>
      <w:r w:rsidR="00CC692E" w:rsidRPr="00250A54">
        <w:t xml:space="preserve"> </w:t>
      </w:r>
      <w:r w:rsidR="00BB2675">
        <w:t>left to dry</w:t>
      </w:r>
      <w:r w:rsidR="00CC692E" w:rsidRPr="00250A54">
        <w:t xml:space="preserve"> in a vacuum oven </w:t>
      </w:r>
      <w:r w:rsidR="000C0F08" w:rsidRPr="00250A54">
        <w:t xml:space="preserve">at 120 °C </w:t>
      </w:r>
      <w:r w:rsidR="00CC692E" w:rsidRPr="00250A54">
        <w:t xml:space="preserve">for </w:t>
      </w:r>
      <w:r w:rsidR="000C0F08">
        <w:t>1 day</w:t>
      </w:r>
      <w:r w:rsidR="0061750E" w:rsidRPr="00250A54">
        <w:t xml:space="preserve">. </w:t>
      </w:r>
    </w:p>
    <w:p w14:paraId="33590F5D" w14:textId="77777777" w:rsidR="000D41E6" w:rsidRPr="00250A54" w:rsidRDefault="001E06BF" w:rsidP="00AC31DC">
      <w:pPr>
        <w:pStyle w:val="Heading2"/>
      </w:pPr>
      <w:r w:rsidRPr="00250A54">
        <w:t xml:space="preserve">Preparation of </w:t>
      </w:r>
      <w:proofErr w:type="spellStart"/>
      <w:r w:rsidRPr="00250A54">
        <w:t>polysulfone</w:t>
      </w:r>
      <w:proofErr w:type="spellEnd"/>
      <w:r w:rsidR="00BE4F41" w:rsidRPr="00250A54">
        <w:t xml:space="preserve"> membrane substrates</w:t>
      </w:r>
    </w:p>
    <w:p w14:paraId="7AAF3919" w14:textId="1AB4525B" w:rsidR="000D41E6" w:rsidRPr="00250A54" w:rsidRDefault="00BE4F41" w:rsidP="007E1D1F">
      <w:r w:rsidRPr="00250A54">
        <w:t xml:space="preserve">Polymer dope was </w:t>
      </w:r>
      <w:r w:rsidR="00EC54E0">
        <w:t>made</w:t>
      </w:r>
      <w:r w:rsidR="00EC54E0" w:rsidRPr="00250A54">
        <w:t xml:space="preserve"> </w:t>
      </w:r>
      <w:r w:rsidRPr="00250A54">
        <w:t xml:space="preserve">by dissolving 15 wt.% </w:t>
      </w:r>
      <w:proofErr w:type="spellStart"/>
      <w:r w:rsidRPr="00250A54">
        <w:t>PSf</w:t>
      </w:r>
      <w:proofErr w:type="spellEnd"/>
      <w:r w:rsidRPr="00250A54">
        <w:t xml:space="preserve"> pellets in 85 wt.% NMP under continuous stirring at </w:t>
      </w:r>
      <w:r w:rsidR="009E1AE9">
        <w:t>500 rpm at 60°C for 1 day</w:t>
      </w:r>
      <w:r w:rsidR="00D42D56" w:rsidRPr="00250A54">
        <w:t xml:space="preserve"> </w:t>
      </w:r>
      <w:r w:rsidR="001E3D7F">
        <w:rPr>
          <w:lang w:val="en"/>
        </w:rPr>
        <w:t>to achieve</w:t>
      </w:r>
      <w:r w:rsidR="00D42D56" w:rsidRPr="00250A54">
        <w:rPr>
          <w:lang w:val="en"/>
        </w:rPr>
        <w:t xml:space="preserve"> </w:t>
      </w:r>
      <w:r w:rsidR="00EC54E0">
        <w:rPr>
          <w:lang w:val="en"/>
        </w:rPr>
        <w:t>a</w:t>
      </w:r>
      <w:r w:rsidR="00D42D56" w:rsidRPr="00250A54">
        <w:rPr>
          <w:lang w:val="en"/>
        </w:rPr>
        <w:t xml:space="preserve"> </w:t>
      </w:r>
      <w:r w:rsidR="001E3D7F">
        <w:rPr>
          <w:lang w:val="en"/>
        </w:rPr>
        <w:t>well-mixed solution</w:t>
      </w:r>
      <w:r w:rsidR="000D41E6" w:rsidRPr="00250A54">
        <w:t xml:space="preserve">. </w:t>
      </w:r>
      <w:r w:rsidRPr="00250A54">
        <w:t xml:space="preserve">The </w:t>
      </w:r>
      <w:r w:rsidR="00753EE8">
        <w:t>polymer dope</w:t>
      </w:r>
      <w:r w:rsidRPr="00250A54">
        <w:t xml:space="preserve"> was pre-filtered using PET mesh </w:t>
      </w:r>
      <w:r w:rsidR="00EC54E0">
        <w:t xml:space="preserve">and left </w:t>
      </w:r>
      <w:r w:rsidR="005E6F80">
        <w:t>to degas</w:t>
      </w:r>
      <w:r w:rsidRPr="00250A54">
        <w:t xml:space="preserve"> at 34°C for </w:t>
      </w:r>
      <w:r w:rsidR="008244DD">
        <w:t>1 day</w:t>
      </w:r>
      <w:r w:rsidR="00D42D56" w:rsidRPr="00250A54">
        <w:t xml:space="preserve">. The </w:t>
      </w:r>
      <w:r w:rsidR="00361B2A" w:rsidRPr="00250A54">
        <w:t>dope solution</w:t>
      </w:r>
      <w:r w:rsidR="00D42D56" w:rsidRPr="00250A54">
        <w:t xml:space="preserve"> was then </w:t>
      </w:r>
      <w:r w:rsidR="00335911">
        <w:t>applied</w:t>
      </w:r>
      <w:r w:rsidR="00335911" w:rsidRPr="00250A54">
        <w:t xml:space="preserve"> </w:t>
      </w:r>
      <w:r w:rsidR="00335911">
        <w:t>on</w:t>
      </w:r>
      <w:r w:rsidRPr="00250A54">
        <w:t xml:space="preserve"> the glass plate </w:t>
      </w:r>
      <w:r w:rsidR="00E34172">
        <w:t xml:space="preserve">by means of </w:t>
      </w:r>
      <w:r w:rsidR="00EC54E0">
        <w:t>a motorized film applicator</w:t>
      </w:r>
      <w:r w:rsidRPr="00250A54">
        <w:t xml:space="preserve"> (</w:t>
      </w:r>
      <w:proofErr w:type="spellStart"/>
      <w:r w:rsidRPr="00250A54">
        <w:t>Elco</w:t>
      </w:r>
      <w:r w:rsidR="00EC54E0">
        <w:t>meter</w:t>
      </w:r>
      <w:proofErr w:type="spellEnd"/>
      <w:r w:rsidR="00EC54E0">
        <w:t xml:space="preserve"> 4340</w:t>
      </w:r>
      <w:r w:rsidRPr="00250A54">
        <w:t xml:space="preserve">) </w:t>
      </w:r>
      <w:r w:rsidR="00D42D56" w:rsidRPr="00250A54">
        <w:t>and setting the</w:t>
      </w:r>
      <w:r w:rsidRPr="00250A54">
        <w:t xml:space="preserve"> casting knife </w:t>
      </w:r>
      <w:r w:rsidR="00D42D56" w:rsidRPr="00250A54">
        <w:t>height</w:t>
      </w:r>
      <w:r w:rsidR="00361B2A" w:rsidRPr="00250A54">
        <w:t xml:space="preserve"> at 1</w:t>
      </w:r>
      <w:r w:rsidR="00895808" w:rsidRPr="00250A54">
        <w:t>2</w:t>
      </w:r>
      <w:r w:rsidR="00361B2A" w:rsidRPr="00250A54">
        <w:t>0 µ</w:t>
      </w:r>
      <w:r w:rsidR="00D42D56" w:rsidRPr="00250A54">
        <w:t>m under</w:t>
      </w:r>
      <w:r w:rsidRPr="00250A54">
        <w:t xml:space="preserve"> ambient laboratory condition</w:t>
      </w:r>
      <w:r w:rsidR="00D42D56" w:rsidRPr="00250A54">
        <w:t>s</w:t>
      </w:r>
      <w:r w:rsidRPr="00250A54">
        <w:t>. The</w:t>
      </w:r>
      <w:r w:rsidR="00361B2A" w:rsidRPr="00250A54">
        <w:t xml:space="preserve"> cast</w:t>
      </w:r>
      <w:r w:rsidRPr="00250A54">
        <w:t xml:space="preserve"> </w:t>
      </w:r>
      <w:proofErr w:type="spellStart"/>
      <w:r w:rsidR="00753EE8">
        <w:t>PSf</w:t>
      </w:r>
      <w:proofErr w:type="spellEnd"/>
      <w:r w:rsidR="00753EE8">
        <w:t xml:space="preserve"> polymer</w:t>
      </w:r>
      <w:r w:rsidRPr="00250A54">
        <w:t xml:space="preserve"> film</w:t>
      </w:r>
      <w:r w:rsidR="00D42D56" w:rsidRPr="00250A54">
        <w:t xml:space="preserve"> was</w:t>
      </w:r>
      <w:r w:rsidR="00361B2A" w:rsidRPr="00250A54">
        <w:t xml:space="preserve"> then</w:t>
      </w:r>
      <w:r w:rsidRPr="00250A54">
        <w:t xml:space="preserve"> </w:t>
      </w:r>
      <w:r w:rsidR="00753EE8">
        <w:t>instantaneously</w:t>
      </w:r>
      <w:r w:rsidR="00F17C5B" w:rsidRPr="00250A54">
        <w:t xml:space="preserve"> submerged</w:t>
      </w:r>
      <w:r w:rsidR="00753EE8">
        <w:t xml:space="preserve"> </w:t>
      </w:r>
      <w:r w:rsidR="00C72998">
        <w:t xml:space="preserve">into </w:t>
      </w:r>
      <w:r w:rsidR="00753EE8">
        <w:t>a</w:t>
      </w:r>
      <w:r w:rsidR="007E1D1F" w:rsidRPr="00250A54">
        <w:t xml:space="preserve"> water bath</w:t>
      </w:r>
      <w:r w:rsidR="00EC54E0">
        <w:t xml:space="preserve"> </w:t>
      </w:r>
      <w:r w:rsidR="00EC54E0" w:rsidRPr="00250A54">
        <w:t xml:space="preserve">at </w:t>
      </w:r>
      <w:r w:rsidR="00753EE8">
        <w:t>ambient</w:t>
      </w:r>
      <w:r w:rsidR="00EC54E0" w:rsidRPr="00250A54">
        <w:t xml:space="preserve"> temperature</w:t>
      </w:r>
      <w:r w:rsidR="007E1D1F" w:rsidRPr="00250A54">
        <w:t xml:space="preserve"> for 30 min </w:t>
      </w:r>
      <w:r w:rsidR="00C444F7">
        <w:t>to</w:t>
      </w:r>
      <w:r w:rsidR="005E6F80">
        <w:t xml:space="preserve"> complete</w:t>
      </w:r>
      <w:r w:rsidR="00F17C5B" w:rsidRPr="00250A54">
        <w:t xml:space="preserve"> </w:t>
      </w:r>
      <w:r w:rsidR="00CB0CCE">
        <w:t xml:space="preserve">the </w:t>
      </w:r>
      <w:r w:rsidR="00D42D56" w:rsidRPr="009F4976">
        <w:rPr>
          <w:noProof/>
        </w:rPr>
        <w:t>phase</w:t>
      </w:r>
      <w:r w:rsidR="00753EE8">
        <w:t xml:space="preserve"> </w:t>
      </w:r>
      <w:r w:rsidR="00D42D56" w:rsidRPr="00250A54">
        <w:t>inversion</w:t>
      </w:r>
      <w:r w:rsidR="005E6F80">
        <w:t xml:space="preserve"> process</w:t>
      </w:r>
      <w:r w:rsidR="00FA73E0">
        <w:t>.</w:t>
      </w:r>
      <w:r w:rsidRPr="00250A54">
        <w:t xml:space="preserve"> </w:t>
      </w:r>
      <w:r w:rsidR="006916D1" w:rsidRPr="00250A54">
        <w:t>Coagulated</w:t>
      </w:r>
      <w:r w:rsidRPr="00250A54">
        <w:t xml:space="preserve"> </w:t>
      </w:r>
      <w:proofErr w:type="spellStart"/>
      <w:r w:rsidR="006916D1">
        <w:t>PSf</w:t>
      </w:r>
      <w:proofErr w:type="spellEnd"/>
      <w:r w:rsidR="006916D1">
        <w:t xml:space="preserve"> </w:t>
      </w:r>
      <w:r w:rsidRPr="00250A54">
        <w:t>substrate</w:t>
      </w:r>
      <w:r w:rsidR="00753EE8">
        <w:t>s were</w:t>
      </w:r>
      <w:r w:rsidRPr="00250A54">
        <w:t xml:space="preserve"> then</w:t>
      </w:r>
      <w:r w:rsidR="007E1D1F" w:rsidRPr="00250A54">
        <w:t xml:space="preserve"> </w:t>
      </w:r>
      <w:r w:rsidR="00C444F7">
        <w:t>rinsed</w:t>
      </w:r>
      <w:r w:rsidR="007E1D1F" w:rsidRPr="00250A54">
        <w:t xml:space="preserve"> and</w:t>
      </w:r>
      <w:r w:rsidRPr="00250A54">
        <w:t xml:space="preserve"> </w:t>
      </w:r>
      <w:r w:rsidR="00C56C03">
        <w:t>placed</w:t>
      </w:r>
      <w:r w:rsidRPr="00250A54">
        <w:t xml:space="preserve"> in DI water for </w:t>
      </w:r>
      <w:r w:rsidR="00753EE8">
        <w:t>1 day</w:t>
      </w:r>
      <w:r w:rsidRPr="00250A54">
        <w:t xml:space="preserve"> </w:t>
      </w:r>
      <w:r w:rsidRPr="00250A54">
        <w:rPr>
          <w:noProof/>
        </w:rPr>
        <w:t xml:space="preserve">to </w:t>
      </w:r>
      <w:r w:rsidR="00CC48CD" w:rsidRPr="00250A54">
        <w:rPr>
          <w:noProof/>
        </w:rPr>
        <w:t xml:space="preserve">eradicate the </w:t>
      </w:r>
      <w:r w:rsidR="00A35BE5" w:rsidRPr="00250A54">
        <w:rPr>
          <w:noProof/>
        </w:rPr>
        <w:t>remaining</w:t>
      </w:r>
      <w:r w:rsidR="00CC48CD" w:rsidRPr="00250A54">
        <w:rPr>
          <w:noProof/>
        </w:rPr>
        <w:t xml:space="preserve"> solvents</w:t>
      </w:r>
      <w:r w:rsidRPr="00250A54">
        <w:t>.</w:t>
      </w:r>
    </w:p>
    <w:p w14:paraId="2F2E7DE0" w14:textId="1E36EC75" w:rsidR="000D41E6" w:rsidRPr="00250A54" w:rsidRDefault="001E06BF" w:rsidP="00AC31DC">
      <w:pPr>
        <w:pStyle w:val="Heading2"/>
      </w:pPr>
      <w:r w:rsidRPr="00250A54">
        <w:t>Fabrication</w:t>
      </w:r>
      <w:r w:rsidR="000D41E6" w:rsidRPr="00250A54">
        <w:t xml:space="preserve"> of </w:t>
      </w:r>
      <w:r w:rsidR="00C61F0F">
        <w:t>TFC and TFN membranes</w:t>
      </w:r>
    </w:p>
    <w:p w14:paraId="6513A40F" w14:textId="074EC856" w:rsidR="00B0488C" w:rsidRPr="009F4976" w:rsidRDefault="00C61F0F" w:rsidP="009717DF">
      <w:r w:rsidRPr="009F4976">
        <w:t>The PA</w:t>
      </w:r>
      <w:r w:rsidR="00E5613A" w:rsidRPr="009F4976">
        <w:t xml:space="preserve"> layer</w:t>
      </w:r>
      <w:r w:rsidR="005E6F80" w:rsidRPr="009F4976">
        <w:t>s were</w:t>
      </w:r>
      <w:r w:rsidR="00E5613A" w:rsidRPr="009F4976">
        <w:t xml:space="preserve"> </w:t>
      </w:r>
      <w:r w:rsidR="00012FF1" w:rsidRPr="009F4976">
        <w:t>assembled</w:t>
      </w:r>
      <w:r w:rsidR="00E5613A" w:rsidRPr="009F4976">
        <w:t xml:space="preserve"> on </w:t>
      </w:r>
      <w:r w:rsidR="00586B75" w:rsidRPr="009F4976">
        <w:t>the</w:t>
      </w:r>
      <w:r w:rsidR="00E5613A" w:rsidRPr="009F4976">
        <w:t xml:space="preserve"> </w:t>
      </w:r>
      <w:proofErr w:type="spellStart"/>
      <w:r w:rsidR="00012FF1" w:rsidRPr="009F4976">
        <w:t>PSf</w:t>
      </w:r>
      <w:proofErr w:type="spellEnd"/>
      <w:r w:rsidR="00012FF1" w:rsidRPr="009F4976">
        <w:t xml:space="preserve"> </w:t>
      </w:r>
      <w:r w:rsidR="00E5613A" w:rsidRPr="009F4976">
        <w:t>substrate</w:t>
      </w:r>
      <w:r w:rsidR="005E6F80" w:rsidRPr="009F4976">
        <w:t>s</w:t>
      </w:r>
      <w:r w:rsidR="00E5613A" w:rsidRPr="009F4976">
        <w:t xml:space="preserve"> by IP. </w:t>
      </w:r>
      <w:r w:rsidR="00953D99" w:rsidRPr="009F4976">
        <w:t xml:space="preserve">Firstly, </w:t>
      </w:r>
      <w:r w:rsidR="005E6F80" w:rsidRPr="009F4976">
        <w:t>an</w:t>
      </w:r>
      <w:r w:rsidR="00346F30" w:rsidRPr="009F4976">
        <w:t xml:space="preserve"> </w:t>
      </w:r>
      <w:r w:rsidR="00953D99" w:rsidRPr="009F4976">
        <w:rPr>
          <w:noProof/>
        </w:rPr>
        <w:t>a</w:t>
      </w:r>
      <w:r w:rsidR="00A7381F" w:rsidRPr="009F4976">
        <w:rPr>
          <w:noProof/>
        </w:rPr>
        <w:t>ir</w:t>
      </w:r>
      <w:r w:rsidR="00A7381F" w:rsidRPr="009F4976">
        <w:t xml:space="preserve"> knife was </w:t>
      </w:r>
      <w:r w:rsidR="006E3737" w:rsidRPr="009F4976">
        <w:t xml:space="preserve">employed </w:t>
      </w:r>
      <w:r w:rsidR="00012FF1" w:rsidRPr="009F4976">
        <w:t xml:space="preserve">to eliminate </w:t>
      </w:r>
      <w:r w:rsidR="005E6F80" w:rsidRPr="009F4976">
        <w:t>any</w:t>
      </w:r>
      <w:r w:rsidR="00012FF1" w:rsidRPr="009F4976">
        <w:t xml:space="preserve"> remaining </w:t>
      </w:r>
      <w:r w:rsidR="00E5613A" w:rsidRPr="009F4976">
        <w:t xml:space="preserve">water </w:t>
      </w:r>
      <w:r w:rsidR="00012FF1" w:rsidRPr="009F4976">
        <w:t xml:space="preserve">from </w:t>
      </w:r>
      <w:r w:rsidR="006E3737" w:rsidRPr="009F4976">
        <w:t>the</w:t>
      </w:r>
      <w:r w:rsidR="00E5613A" w:rsidRPr="009F4976">
        <w:t xml:space="preserve"> substrate</w:t>
      </w:r>
      <w:r w:rsidR="005E6F80" w:rsidRPr="009F4976">
        <w:t>s</w:t>
      </w:r>
      <w:r w:rsidR="00E5613A" w:rsidRPr="009F4976">
        <w:t xml:space="preserve">. </w:t>
      </w:r>
      <w:r w:rsidR="001C44C6" w:rsidRPr="009F4976">
        <w:t>Then t</w:t>
      </w:r>
      <w:r w:rsidR="00E5613A" w:rsidRPr="009F4976">
        <w:t>he substrate</w:t>
      </w:r>
      <w:r w:rsidR="005E6F80" w:rsidRPr="009F4976">
        <w:t>s were</w:t>
      </w:r>
      <w:r w:rsidR="00E5613A" w:rsidRPr="009F4976">
        <w:t xml:space="preserve"> </w:t>
      </w:r>
      <w:r w:rsidR="006E3737" w:rsidRPr="009F4976">
        <w:t>saturated</w:t>
      </w:r>
      <w:r w:rsidR="003979A6" w:rsidRPr="009F4976">
        <w:t xml:space="preserve"> </w:t>
      </w:r>
      <w:r w:rsidR="006E3737" w:rsidRPr="009F4976">
        <w:t>with</w:t>
      </w:r>
      <w:r w:rsidR="00E5613A" w:rsidRPr="009F4976">
        <w:t xml:space="preserve"> </w:t>
      </w:r>
      <w:r w:rsidR="001C44C6" w:rsidRPr="009F4976">
        <w:t xml:space="preserve">4.0 wt.% </w:t>
      </w:r>
      <w:r w:rsidR="00F32515" w:rsidRPr="009F4976">
        <w:t xml:space="preserve">aqueous MPD </w:t>
      </w:r>
      <w:r w:rsidR="001C44C6" w:rsidRPr="009F4976">
        <w:t>solution</w:t>
      </w:r>
      <w:r w:rsidR="005E6F80" w:rsidRPr="009F4976">
        <w:t xml:space="preserve"> for 2.5 min</w:t>
      </w:r>
      <w:r w:rsidR="00D71CB0" w:rsidRPr="009F4976">
        <w:t>.</w:t>
      </w:r>
      <w:r w:rsidR="00E5613A" w:rsidRPr="009F4976">
        <w:t xml:space="preserve"> </w:t>
      </w:r>
      <w:r w:rsidR="00F32515" w:rsidRPr="009F4976">
        <w:t>Surplus</w:t>
      </w:r>
      <w:r w:rsidR="00292C0C" w:rsidRPr="009F4976">
        <w:t xml:space="preserve"> </w:t>
      </w:r>
      <w:r w:rsidR="001C44C6" w:rsidRPr="009F4976">
        <w:t>amine</w:t>
      </w:r>
      <w:r w:rsidR="00292C0C" w:rsidRPr="009F4976">
        <w:t xml:space="preserve"> solution was </w:t>
      </w:r>
      <w:r w:rsidR="00F32515" w:rsidRPr="009F4976">
        <w:t xml:space="preserve">eliminated </w:t>
      </w:r>
      <w:r w:rsidR="00292C0C" w:rsidRPr="009F4976">
        <w:t>from the</w:t>
      </w:r>
      <w:r w:rsidR="003979A6" w:rsidRPr="009F4976">
        <w:t xml:space="preserve"> substrate</w:t>
      </w:r>
      <w:r w:rsidR="00586B75" w:rsidRPr="009F4976">
        <w:t xml:space="preserve"> surface</w:t>
      </w:r>
      <w:r w:rsidR="005E6F80" w:rsidRPr="009F4976">
        <w:t>s</w:t>
      </w:r>
      <w:r w:rsidR="00586B75" w:rsidRPr="009F4976">
        <w:t xml:space="preserve"> </w:t>
      </w:r>
      <w:r w:rsidR="005E6F80" w:rsidRPr="009F4976">
        <w:t xml:space="preserve">using </w:t>
      </w:r>
      <w:r w:rsidR="00411451" w:rsidRPr="009F4976">
        <w:t xml:space="preserve">a </w:t>
      </w:r>
      <w:r w:rsidR="00292C0C" w:rsidRPr="009F4976">
        <w:rPr>
          <w:noProof/>
        </w:rPr>
        <w:t>nitrogen</w:t>
      </w:r>
      <w:r w:rsidR="00292C0C" w:rsidRPr="009F4976">
        <w:t xml:space="preserve"> knife. Next, the </w:t>
      </w:r>
      <w:r w:rsidR="003B2294" w:rsidRPr="009F4976">
        <w:t>amine-impregnated</w:t>
      </w:r>
      <w:r w:rsidR="00292C0C" w:rsidRPr="009F4976">
        <w:t xml:space="preserve"> substrate</w:t>
      </w:r>
      <w:r w:rsidR="005E6F80" w:rsidRPr="009F4976">
        <w:t>s were</w:t>
      </w:r>
      <w:r w:rsidR="001C44C6" w:rsidRPr="009F4976">
        <w:t xml:space="preserve"> dipped into</w:t>
      </w:r>
      <w:r w:rsidR="00D71CB0" w:rsidRPr="009F4976">
        <w:rPr>
          <w:lang w:val="en"/>
        </w:rPr>
        <w:t xml:space="preserve"> the organic phase</w:t>
      </w:r>
      <w:r w:rsidR="00292C0C" w:rsidRPr="009F4976">
        <w:t xml:space="preserve"> </w:t>
      </w:r>
      <w:r w:rsidR="005E6F80" w:rsidRPr="009F4976">
        <w:t>(</w:t>
      </w:r>
      <w:r w:rsidR="005E6F80" w:rsidRPr="009F4976">
        <w:rPr>
          <w:lang w:val="en"/>
        </w:rPr>
        <w:t xml:space="preserve">0.1 wt.% TMC </w:t>
      </w:r>
      <w:r w:rsidR="005E6F80" w:rsidRPr="009F4976">
        <w:rPr>
          <w:noProof/>
          <w:lang w:val="en"/>
        </w:rPr>
        <w:t xml:space="preserve">in </w:t>
      </w:r>
      <w:r w:rsidR="005E6F80" w:rsidRPr="009F4976">
        <w:rPr>
          <w:lang w:val="en"/>
        </w:rPr>
        <w:t>n-hexane</w:t>
      </w:r>
      <w:r w:rsidR="005E6F80" w:rsidRPr="009F4976">
        <w:t xml:space="preserve">) </w:t>
      </w:r>
      <w:r w:rsidR="00292C0C" w:rsidRPr="009F4976">
        <w:t>for</w:t>
      </w:r>
      <w:r w:rsidR="00E5613A" w:rsidRPr="009F4976">
        <w:t xml:space="preserve"> </w:t>
      </w:r>
      <w:r w:rsidR="00D71CB0" w:rsidRPr="009F4976">
        <w:t>1 min</w:t>
      </w:r>
      <w:r w:rsidR="00292C0C" w:rsidRPr="009F4976">
        <w:t xml:space="preserve"> </w:t>
      </w:r>
      <w:r w:rsidR="00EE1D1C" w:rsidRPr="009F4976">
        <w:rPr>
          <w:lang w:val="en"/>
        </w:rPr>
        <w:t>for</w:t>
      </w:r>
      <w:r w:rsidR="00C72998">
        <w:rPr>
          <w:lang w:val="en"/>
        </w:rPr>
        <w:t xml:space="preserve"> the</w:t>
      </w:r>
      <w:r w:rsidR="00EE1D1C" w:rsidRPr="009F4976">
        <w:rPr>
          <w:lang w:val="en"/>
        </w:rPr>
        <w:t xml:space="preserve"> </w:t>
      </w:r>
      <w:r w:rsidR="00D71CB0" w:rsidRPr="009F4976">
        <w:rPr>
          <w:lang w:val="en"/>
        </w:rPr>
        <w:t>PA layer</w:t>
      </w:r>
      <w:r w:rsidR="00EE1D1C" w:rsidRPr="009F4976">
        <w:rPr>
          <w:lang w:val="en"/>
        </w:rPr>
        <w:t xml:space="preserve"> </w:t>
      </w:r>
      <w:r w:rsidR="003644A5" w:rsidRPr="009F4976">
        <w:rPr>
          <w:lang w:val="en"/>
        </w:rPr>
        <w:t>formation</w:t>
      </w:r>
      <w:r w:rsidR="00D71CB0" w:rsidRPr="009F4976">
        <w:rPr>
          <w:lang w:val="en"/>
        </w:rPr>
        <w:t xml:space="preserve">. </w:t>
      </w:r>
      <w:r w:rsidR="001C44C6" w:rsidRPr="009F4976">
        <w:rPr>
          <w:lang w:val="en"/>
        </w:rPr>
        <w:t>T</w:t>
      </w:r>
      <w:r w:rsidR="00D71CB0" w:rsidRPr="009F4976">
        <w:rPr>
          <w:lang w:val="en"/>
        </w:rPr>
        <w:t xml:space="preserve">he </w:t>
      </w:r>
      <w:r w:rsidR="00C74A52" w:rsidRPr="009F4976">
        <w:rPr>
          <w:lang w:val="en"/>
        </w:rPr>
        <w:t xml:space="preserve">reacted </w:t>
      </w:r>
      <w:r w:rsidR="00D71CB0" w:rsidRPr="009F4976">
        <w:rPr>
          <w:lang w:val="en"/>
        </w:rPr>
        <w:t>membrane</w:t>
      </w:r>
      <w:r w:rsidR="005E6F80" w:rsidRPr="009F4976">
        <w:rPr>
          <w:lang w:val="en"/>
        </w:rPr>
        <w:t>s were</w:t>
      </w:r>
      <w:r w:rsidR="003C4DE3" w:rsidRPr="009F4976">
        <w:rPr>
          <w:lang w:val="en"/>
        </w:rPr>
        <w:t xml:space="preserve"> </w:t>
      </w:r>
      <w:r w:rsidR="001C44C6" w:rsidRPr="009F4976">
        <w:rPr>
          <w:lang w:val="en"/>
        </w:rPr>
        <w:t xml:space="preserve">then </w:t>
      </w:r>
      <w:r w:rsidR="003644A5" w:rsidRPr="009F4976">
        <w:rPr>
          <w:lang w:val="en"/>
        </w:rPr>
        <w:t xml:space="preserve">cured </w:t>
      </w:r>
      <w:r w:rsidR="00066858" w:rsidRPr="009F4976">
        <w:rPr>
          <w:lang w:val="en"/>
        </w:rPr>
        <w:t xml:space="preserve">for 20 min </w:t>
      </w:r>
      <w:r w:rsidR="005E6F80" w:rsidRPr="009F4976">
        <w:rPr>
          <w:lang w:val="en"/>
        </w:rPr>
        <w:t xml:space="preserve">in the air </w:t>
      </w:r>
      <w:r w:rsidR="001C44C6" w:rsidRPr="009F4976">
        <w:rPr>
          <w:lang w:val="en"/>
        </w:rPr>
        <w:t>at ambient</w:t>
      </w:r>
      <w:r w:rsidR="00D71CB0" w:rsidRPr="009F4976">
        <w:rPr>
          <w:lang w:val="en"/>
        </w:rPr>
        <w:t xml:space="preserve"> te</w:t>
      </w:r>
      <w:r w:rsidR="003C4DE3" w:rsidRPr="009F4976">
        <w:rPr>
          <w:lang w:val="en"/>
        </w:rPr>
        <w:t>mperature</w:t>
      </w:r>
      <w:r w:rsidR="001C44C6" w:rsidRPr="009F4976">
        <w:rPr>
          <w:lang w:val="en"/>
        </w:rPr>
        <w:t xml:space="preserve">. </w:t>
      </w:r>
      <w:r w:rsidR="00770B47" w:rsidRPr="009F4976">
        <w:rPr>
          <w:lang w:val="en"/>
        </w:rPr>
        <w:t>T</w:t>
      </w:r>
      <w:r w:rsidR="001C44C6" w:rsidRPr="009F4976">
        <w:rPr>
          <w:lang w:val="en"/>
        </w:rPr>
        <w:t xml:space="preserve">he </w:t>
      </w:r>
      <w:r w:rsidR="00770B47" w:rsidRPr="009F4976">
        <w:rPr>
          <w:lang w:val="en"/>
        </w:rPr>
        <w:t xml:space="preserve">fabricated </w:t>
      </w:r>
      <w:r w:rsidR="001C44C6" w:rsidRPr="009F4976">
        <w:rPr>
          <w:lang w:val="en"/>
        </w:rPr>
        <w:t>membrane</w:t>
      </w:r>
      <w:r w:rsidR="005E6F80" w:rsidRPr="009F4976">
        <w:rPr>
          <w:lang w:val="en"/>
        </w:rPr>
        <w:t>s were</w:t>
      </w:r>
      <w:r w:rsidR="001C44C6" w:rsidRPr="009F4976">
        <w:rPr>
          <w:lang w:val="en"/>
        </w:rPr>
        <w:t xml:space="preserve"> </w:t>
      </w:r>
      <w:r w:rsidR="00770B47" w:rsidRPr="009F4976">
        <w:rPr>
          <w:lang w:val="en"/>
        </w:rPr>
        <w:t xml:space="preserve">finally </w:t>
      </w:r>
      <w:r w:rsidR="001C44C6" w:rsidRPr="009F4976">
        <w:rPr>
          <w:lang w:val="en"/>
        </w:rPr>
        <w:t>washed</w:t>
      </w:r>
      <w:r w:rsidR="00112D49" w:rsidRPr="009F4976">
        <w:rPr>
          <w:lang w:val="en"/>
        </w:rPr>
        <w:t xml:space="preserve"> </w:t>
      </w:r>
      <w:r w:rsidR="00D71CB0" w:rsidRPr="009F4976">
        <w:rPr>
          <w:lang w:val="en"/>
        </w:rPr>
        <w:t xml:space="preserve">with </w:t>
      </w:r>
      <w:r w:rsidR="003C4DE3" w:rsidRPr="009F4976">
        <w:rPr>
          <w:lang w:val="en"/>
        </w:rPr>
        <w:t>DI</w:t>
      </w:r>
      <w:r w:rsidR="00112D49" w:rsidRPr="009F4976">
        <w:rPr>
          <w:lang w:val="en"/>
        </w:rPr>
        <w:t xml:space="preserve"> water to eliminate</w:t>
      </w:r>
      <w:r w:rsidR="003B2294" w:rsidRPr="009F4976">
        <w:t xml:space="preserve"> any </w:t>
      </w:r>
      <w:r w:rsidR="001C44C6" w:rsidRPr="009F4976">
        <w:t>surplus</w:t>
      </w:r>
      <w:r w:rsidR="003B2294" w:rsidRPr="009F4976">
        <w:t xml:space="preserve"> monomers</w:t>
      </w:r>
      <w:r w:rsidR="00066858" w:rsidRPr="009F4976">
        <w:t>. The membranes were</w:t>
      </w:r>
      <w:r w:rsidR="003B2294" w:rsidRPr="009F4976">
        <w:t xml:space="preserve"> </w:t>
      </w:r>
      <w:r w:rsidR="00770B47" w:rsidRPr="009F4976">
        <w:t xml:space="preserve">then </w:t>
      </w:r>
      <w:r w:rsidR="00C72998">
        <w:t xml:space="preserve">stored </w:t>
      </w:r>
      <w:r w:rsidR="003B2294" w:rsidRPr="009F4976">
        <w:t xml:space="preserve">in DI water at 4°C </w:t>
      </w:r>
      <w:r w:rsidR="00C72998">
        <w:t xml:space="preserve">for </w:t>
      </w:r>
      <w:r w:rsidR="00B0488C" w:rsidRPr="009F4976">
        <w:t xml:space="preserve">at least </w:t>
      </w:r>
      <w:r w:rsidR="0073299D" w:rsidRPr="009F4976">
        <w:t>one</w:t>
      </w:r>
      <w:r w:rsidR="00E3560B" w:rsidRPr="009F4976">
        <w:t xml:space="preserve"> day</w:t>
      </w:r>
      <w:r w:rsidR="00112D49" w:rsidRPr="009F4976">
        <w:t xml:space="preserve"> </w:t>
      </w:r>
      <w:r w:rsidR="0073299D" w:rsidRPr="009F4976">
        <w:t>before</w:t>
      </w:r>
      <w:r w:rsidR="00112D49" w:rsidRPr="009F4976">
        <w:t xml:space="preserve"> con</w:t>
      </w:r>
      <w:r w:rsidR="003B2294" w:rsidRPr="009F4976">
        <w:t xml:space="preserve">ducting </w:t>
      </w:r>
      <w:r w:rsidR="00C72998">
        <w:t xml:space="preserve">the </w:t>
      </w:r>
      <w:r w:rsidR="003B2294" w:rsidRPr="009F4976">
        <w:t xml:space="preserve">FO tests. </w:t>
      </w:r>
    </w:p>
    <w:p w14:paraId="259FD5B7" w14:textId="74683F51" w:rsidR="000D41E6" w:rsidRPr="009F4976" w:rsidRDefault="001951B4" w:rsidP="009717DF">
      <w:r w:rsidRPr="009F4976">
        <w:lastRenderedPageBreak/>
        <w:t xml:space="preserve">The TFN membranes </w:t>
      </w:r>
      <w:r w:rsidR="00B0488C" w:rsidRPr="009F4976">
        <w:t xml:space="preserve">with SNW-1 nanoparticle fillers </w:t>
      </w:r>
      <w:r w:rsidRPr="009F4976">
        <w:t xml:space="preserve">were </w:t>
      </w:r>
      <w:r w:rsidR="00E410EA" w:rsidRPr="009F4976">
        <w:t>made</w:t>
      </w:r>
      <w:r w:rsidRPr="009F4976">
        <w:t xml:space="preserve"> in a similar </w:t>
      </w:r>
      <w:r w:rsidR="00E410EA" w:rsidRPr="009F4976">
        <w:t>fashion</w:t>
      </w:r>
      <w:r w:rsidRPr="009F4976">
        <w:t xml:space="preserve"> to TFC membranes</w:t>
      </w:r>
      <w:r w:rsidR="002624D5" w:rsidRPr="009F4976">
        <w:t>,</w:t>
      </w:r>
      <w:r w:rsidRPr="009F4976">
        <w:t xml:space="preserve"> </w:t>
      </w:r>
      <w:r w:rsidRPr="009F4976">
        <w:rPr>
          <w:noProof/>
        </w:rPr>
        <w:t>but</w:t>
      </w:r>
      <w:r w:rsidRPr="009F4976">
        <w:t xml:space="preserve"> different loadings of </w:t>
      </w:r>
      <w:r w:rsidR="00D871ED" w:rsidRPr="009F4976">
        <w:t>SNW-1 nanoparticles</w:t>
      </w:r>
      <w:r w:rsidRPr="009F4976">
        <w:t xml:space="preserve"> </w:t>
      </w:r>
      <w:r w:rsidR="006E1049" w:rsidRPr="009F4976">
        <w:t>(</w:t>
      </w:r>
      <w:r w:rsidR="00DD6159" w:rsidRPr="009F4976">
        <w:t xml:space="preserve">0.005, </w:t>
      </w:r>
      <w:r w:rsidR="006E1049" w:rsidRPr="009F4976">
        <w:t>0.01, 0.02 and 0.0</w:t>
      </w:r>
      <w:r w:rsidR="00070883" w:rsidRPr="009F4976">
        <w:t>4 wt.</w:t>
      </w:r>
      <w:r w:rsidR="006E1049" w:rsidRPr="009F4976">
        <w:t xml:space="preserve">%) </w:t>
      </w:r>
      <w:r w:rsidRPr="009F4976">
        <w:t xml:space="preserve">were </w:t>
      </w:r>
      <w:r w:rsidR="00B13B04" w:rsidRPr="009F4976">
        <w:t>incorporated into the</w:t>
      </w:r>
      <w:r w:rsidRPr="009F4976">
        <w:t xml:space="preserve"> MPD solution. </w:t>
      </w:r>
      <w:r w:rsidR="00D37C06" w:rsidRPr="009F4976">
        <w:t xml:space="preserve">SNW-1 </w:t>
      </w:r>
      <w:r w:rsidR="007450C9" w:rsidRPr="009F4976">
        <w:t xml:space="preserve">nanoparticles were </w:t>
      </w:r>
      <w:r w:rsidR="002A76CD" w:rsidRPr="009F4976">
        <w:t>uniformly dispersed in</w:t>
      </w:r>
      <w:r w:rsidR="007450C9" w:rsidRPr="009F4976">
        <w:t xml:space="preserve"> DI water </w:t>
      </w:r>
      <w:r w:rsidR="002A76CD" w:rsidRPr="009F4976">
        <w:t xml:space="preserve">by sonicating </w:t>
      </w:r>
      <w:r w:rsidR="00D37C06" w:rsidRPr="009F4976">
        <w:t xml:space="preserve">for 4 h followed by </w:t>
      </w:r>
      <w:r w:rsidR="00C140D0">
        <w:t xml:space="preserve">the </w:t>
      </w:r>
      <w:r w:rsidR="002A76CD" w:rsidRPr="009F4976">
        <w:rPr>
          <w:noProof/>
        </w:rPr>
        <w:t>addition</w:t>
      </w:r>
      <w:r w:rsidR="002A76CD" w:rsidRPr="009F4976">
        <w:t xml:space="preserve"> of MPD into the SNW-1 </w:t>
      </w:r>
      <w:r w:rsidR="00B031AB">
        <w:t xml:space="preserve">particle </w:t>
      </w:r>
      <w:r w:rsidR="002A76CD" w:rsidRPr="009F4976">
        <w:t xml:space="preserve">dispersion, which was stirred </w:t>
      </w:r>
      <w:r w:rsidR="00E3560B" w:rsidRPr="009F4976">
        <w:t xml:space="preserve">at </w:t>
      </w:r>
      <w:r w:rsidR="00B0488C" w:rsidRPr="009F4976">
        <w:t xml:space="preserve">room </w:t>
      </w:r>
      <w:r w:rsidR="00D37C06" w:rsidRPr="009F4976">
        <w:t>temperature</w:t>
      </w:r>
      <w:r w:rsidR="00195211" w:rsidRPr="009F4976">
        <w:t xml:space="preserve"> for </w:t>
      </w:r>
      <w:r w:rsidR="00E3560B" w:rsidRPr="009F4976">
        <w:t>2</w:t>
      </w:r>
      <w:r w:rsidR="00195211" w:rsidRPr="009F4976">
        <w:t>0 min</w:t>
      </w:r>
      <w:r w:rsidR="00D37C06" w:rsidRPr="009F4976">
        <w:t xml:space="preserve">. The </w:t>
      </w:r>
      <w:r w:rsidR="00195211" w:rsidRPr="009F4976">
        <w:t>subsequent</w:t>
      </w:r>
      <w:r w:rsidR="00D37C06" w:rsidRPr="009F4976">
        <w:t xml:space="preserve"> </w:t>
      </w:r>
      <w:r w:rsidR="00195211" w:rsidRPr="009F4976">
        <w:t xml:space="preserve">MPD/SNW-1 </w:t>
      </w:r>
      <w:r w:rsidR="00E81BA1" w:rsidRPr="009F4976">
        <w:t>saturated substrate</w:t>
      </w:r>
      <w:r w:rsidR="00B0488C" w:rsidRPr="009F4976">
        <w:t>s were</w:t>
      </w:r>
      <w:r w:rsidR="00D37C06" w:rsidRPr="009F4976">
        <w:t xml:space="preserve"> reacted with</w:t>
      </w:r>
      <w:r w:rsidR="002624D5" w:rsidRPr="009F4976">
        <w:t xml:space="preserve"> the</w:t>
      </w:r>
      <w:r w:rsidR="00D37C06" w:rsidRPr="009F4976">
        <w:t xml:space="preserve"> </w:t>
      </w:r>
      <w:r w:rsidR="00242DBE" w:rsidRPr="009F4976">
        <w:rPr>
          <w:noProof/>
        </w:rPr>
        <w:t>TMC</w:t>
      </w:r>
      <w:r w:rsidR="00E3560B" w:rsidRPr="009F4976">
        <w:rPr>
          <w:noProof/>
        </w:rPr>
        <w:t xml:space="preserve"> solution to </w:t>
      </w:r>
      <w:r w:rsidR="003B7B4D">
        <w:rPr>
          <w:noProof/>
        </w:rPr>
        <w:t>initiate</w:t>
      </w:r>
      <w:r w:rsidR="003B7B4D" w:rsidRPr="003E1B2D" w:rsidDel="003B7B4D">
        <w:rPr>
          <w:noProof/>
        </w:rPr>
        <w:t xml:space="preserve"> </w:t>
      </w:r>
      <w:r w:rsidR="003B7B4D">
        <w:rPr>
          <w:noProof/>
        </w:rPr>
        <w:t xml:space="preserve">the </w:t>
      </w:r>
      <w:r w:rsidR="00242DBE" w:rsidRPr="009F4976">
        <w:rPr>
          <w:noProof/>
        </w:rPr>
        <w:t>IP</w:t>
      </w:r>
      <w:r w:rsidR="003B7B4D">
        <w:rPr>
          <w:noProof/>
        </w:rPr>
        <w:t xml:space="preserve"> process</w:t>
      </w:r>
      <w:r w:rsidR="00D37C06" w:rsidRPr="009F4976">
        <w:t xml:space="preserve">. </w:t>
      </w:r>
      <w:r w:rsidR="000121D0" w:rsidRPr="009F4976">
        <w:t>The resultant PA layer</w:t>
      </w:r>
      <w:r w:rsidR="00B0488C" w:rsidRPr="009F4976">
        <w:t>s</w:t>
      </w:r>
      <w:r w:rsidR="000121D0" w:rsidRPr="009F4976">
        <w:t xml:space="preserve"> had the </w:t>
      </w:r>
      <w:r w:rsidR="00321B07" w:rsidRPr="009F4976">
        <w:t xml:space="preserve">SNW-1 </w:t>
      </w:r>
      <w:r w:rsidR="000121D0" w:rsidRPr="009F4976">
        <w:t xml:space="preserve">nanoparticles embedded </w:t>
      </w:r>
      <w:r w:rsidR="00B0488C" w:rsidRPr="009F4976">
        <w:t>inside them</w:t>
      </w:r>
      <w:r w:rsidR="000121D0" w:rsidRPr="009F4976">
        <w:t xml:space="preserve">. </w:t>
      </w:r>
      <w:r w:rsidR="00D37C06" w:rsidRPr="009F4976">
        <w:t xml:space="preserve">The prepared TFN membranes </w:t>
      </w:r>
      <w:r w:rsidR="00E3560B" w:rsidRPr="009F4976">
        <w:t>were</w:t>
      </w:r>
      <w:r w:rsidR="00D37C06" w:rsidRPr="009F4976">
        <w:t xml:space="preserve"> </w:t>
      </w:r>
      <w:r w:rsidR="009717DF" w:rsidRPr="009F4976">
        <w:t>represented</w:t>
      </w:r>
      <w:r w:rsidR="00D37C06" w:rsidRPr="009F4976">
        <w:t xml:space="preserve"> as </w:t>
      </w:r>
      <w:r w:rsidR="00EB6405" w:rsidRPr="009F4976">
        <w:t>TFN</w:t>
      </w:r>
      <w:r w:rsidR="00DD6159" w:rsidRPr="009F4976">
        <w:t xml:space="preserve">0.005, </w:t>
      </w:r>
      <w:r w:rsidR="00EB6405" w:rsidRPr="009F4976">
        <w:t>TFN</w:t>
      </w:r>
      <w:r w:rsidR="00D37C06" w:rsidRPr="009F4976">
        <w:t xml:space="preserve">0.01, </w:t>
      </w:r>
      <w:r w:rsidR="00EB6405" w:rsidRPr="009F4976">
        <w:t>TFN</w:t>
      </w:r>
      <w:r w:rsidR="00D37C06" w:rsidRPr="009F4976">
        <w:t xml:space="preserve">0.02 </w:t>
      </w:r>
      <w:r w:rsidR="00D37C06" w:rsidRPr="009F4976">
        <w:rPr>
          <w:noProof/>
        </w:rPr>
        <w:t>and</w:t>
      </w:r>
      <w:r w:rsidR="00E3560B" w:rsidRPr="009F4976">
        <w:t xml:space="preserve"> </w:t>
      </w:r>
      <w:r w:rsidR="00EB6405" w:rsidRPr="009F4976">
        <w:t>TFN</w:t>
      </w:r>
      <w:r w:rsidR="00E3560B" w:rsidRPr="009F4976">
        <w:t xml:space="preserve">0.04 based on the </w:t>
      </w:r>
      <w:r w:rsidR="00B0488C" w:rsidRPr="009F4976">
        <w:t xml:space="preserve">loading of </w:t>
      </w:r>
      <w:r w:rsidR="00D871ED" w:rsidRPr="009F4976">
        <w:t>SNW-1 nanoparticles</w:t>
      </w:r>
      <w:r w:rsidR="00D37C06" w:rsidRPr="009F4976">
        <w:t xml:space="preserve">. </w:t>
      </w:r>
    </w:p>
    <w:p w14:paraId="75E3CC9B" w14:textId="02D8BF7F" w:rsidR="000D41E6" w:rsidRDefault="009408FD" w:rsidP="00AC31DC">
      <w:pPr>
        <w:pStyle w:val="Heading2"/>
      </w:pPr>
      <w:r w:rsidRPr="00250A54">
        <w:t>Characterization of</w:t>
      </w:r>
      <w:r w:rsidR="00185F2E">
        <w:t xml:space="preserve"> </w:t>
      </w:r>
      <w:r w:rsidR="00691665">
        <w:t xml:space="preserve">SNW-1 </w:t>
      </w:r>
      <w:r w:rsidR="00691665" w:rsidRPr="00FA3072">
        <w:rPr>
          <w:color w:val="0070C0"/>
        </w:rPr>
        <w:t>nanoparticles</w:t>
      </w:r>
      <w:r w:rsidR="00691665">
        <w:t xml:space="preserve">, </w:t>
      </w:r>
      <w:r w:rsidR="00185F2E">
        <w:t>TFC and TFN</w:t>
      </w:r>
      <w:r w:rsidRPr="00250A54">
        <w:t xml:space="preserve"> m</w:t>
      </w:r>
      <w:r w:rsidR="00185F2E">
        <w:t>embranes</w:t>
      </w:r>
    </w:p>
    <w:p w14:paraId="6F7C2AFB" w14:textId="7031F807" w:rsidR="00D86AC0" w:rsidRDefault="009F01D3" w:rsidP="00A3568D">
      <w:r>
        <w:t>T</w:t>
      </w:r>
      <w:r w:rsidR="002624D5" w:rsidRPr="00250A54">
        <w:t>he</w:t>
      </w:r>
      <w:r w:rsidR="000D41E6" w:rsidRPr="00250A54">
        <w:t xml:space="preserve"> </w:t>
      </w:r>
      <w:r w:rsidR="00D33A6D" w:rsidRPr="00250A54">
        <w:t xml:space="preserve">top </w:t>
      </w:r>
      <w:r w:rsidR="000D41E6" w:rsidRPr="00250A54">
        <w:t>surface</w:t>
      </w:r>
      <w:r w:rsidR="00D33A6D" w:rsidRPr="00250A54">
        <w:t xml:space="preserve"> (PA layer)</w:t>
      </w:r>
      <w:r w:rsidR="000D41E6" w:rsidRPr="00250A54">
        <w:t xml:space="preserve"> and cross-section</w:t>
      </w:r>
      <w:r>
        <w:t>al morphologies</w:t>
      </w:r>
      <w:r w:rsidR="000D41E6" w:rsidRPr="00250A54">
        <w:t xml:space="preserve"> </w:t>
      </w:r>
      <w:r>
        <w:t xml:space="preserve">of the membranes </w:t>
      </w:r>
      <w:r w:rsidR="000D41E6" w:rsidRPr="00250A54">
        <w:t xml:space="preserve">were </w:t>
      </w:r>
      <w:r w:rsidR="00096624" w:rsidRPr="00250A54">
        <w:t>analyzed</w:t>
      </w:r>
      <w:r w:rsidR="000D41E6" w:rsidRPr="00250A54">
        <w:t xml:space="preserve"> </w:t>
      </w:r>
      <w:r w:rsidR="003979A6">
        <w:t>with</w:t>
      </w:r>
      <w:r w:rsidR="000D41E6" w:rsidRPr="00250A54">
        <w:t xml:space="preserve"> a</w:t>
      </w:r>
      <w:r w:rsidR="00C74A52" w:rsidRPr="00C74A52">
        <w:t xml:space="preserve"> </w:t>
      </w:r>
      <w:r w:rsidR="000D41E6" w:rsidRPr="00250A54">
        <w:t>s</w:t>
      </w:r>
      <w:r w:rsidR="005C20D6">
        <w:t>canning electron microscope (</w:t>
      </w:r>
      <w:r w:rsidR="00C74A52">
        <w:t>SEM</w:t>
      </w:r>
      <w:r>
        <w:t xml:space="preserve">, </w:t>
      </w:r>
      <w:r w:rsidRPr="00250A54">
        <w:t>Zeiss Sup</w:t>
      </w:r>
      <w:r>
        <w:t>ra 55VP</w:t>
      </w:r>
      <w:r w:rsidR="00C74A52">
        <w:t>)</w:t>
      </w:r>
      <w:r>
        <w:t xml:space="preserve">, which was operated </w:t>
      </w:r>
      <w:r w:rsidR="000D41E6" w:rsidRPr="00250A54">
        <w:t xml:space="preserve">at </w:t>
      </w:r>
      <w:r w:rsidR="00895808" w:rsidRPr="00250A54">
        <w:t>5</w:t>
      </w:r>
      <w:r w:rsidR="00AF1F9E">
        <w:t>-10</w:t>
      </w:r>
      <w:r w:rsidR="000D41E6" w:rsidRPr="00250A54">
        <w:t xml:space="preserve"> kV.</w:t>
      </w:r>
      <w:r w:rsidR="00AF1F9E">
        <w:t xml:space="preserve"> P</w:t>
      </w:r>
      <w:r w:rsidR="00096624" w:rsidRPr="00250A54">
        <w:t xml:space="preserve">re-wetted membrane </w:t>
      </w:r>
      <w:r w:rsidR="00320D87">
        <w:t>segments</w:t>
      </w:r>
      <w:r w:rsidR="00096624" w:rsidRPr="00250A54">
        <w:t xml:space="preserve"> were </w:t>
      </w:r>
      <w:r w:rsidR="00E21BE4" w:rsidRPr="00250A54">
        <w:t>ruptured</w:t>
      </w:r>
      <w:r w:rsidR="00096624" w:rsidRPr="00250A54">
        <w:t xml:space="preserve"> in liquid nitrogen</w:t>
      </w:r>
      <w:r w:rsidR="00AF1F9E">
        <w:t xml:space="preserve"> f</w:t>
      </w:r>
      <w:r w:rsidR="00AF1F9E" w:rsidRPr="00250A54">
        <w:t xml:space="preserve">or </w:t>
      </w:r>
      <w:r>
        <w:t xml:space="preserve">the membrane </w:t>
      </w:r>
      <w:r w:rsidR="00AF1F9E" w:rsidRPr="00250A54">
        <w:t xml:space="preserve">cross-section </w:t>
      </w:r>
      <w:r w:rsidR="002D45FC" w:rsidRPr="00250A54">
        <w:t>study</w:t>
      </w:r>
      <w:r w:rsidR="00096624" w:rsidRPr="00250A54">
        <w:t xml:space="preserve">. </w:t>
      </w:r>
      <w:r w:rsidR="002D45FC">
        <w:t>The</w:t>
      </w:r>
      <w:r w:rsidR="000D41E6" w:rsidRPr="00250A54">
        <w:t xml:space="preserve"> </w:t>
      </w:r>
      <w:r w:rsidR="00AF1F9E">
        <w:t xml:space="preserve">membrane </w:t>
      </w:r>
      <w:r w:rsidR="000D41E6" w:rsidRPr="00250A54">
        <w:t>samples were</w:t>
      </w:r>
      <w:r w:rsidR="00AF1F9E">
        <w:t xml:space="preserve"> </w:t>
      </w:r>
      <w:r w:rsidR="00770B47">
        <w:t xml:space="preserve">sputter coated with 12 nm thick Au/Pd </w:t>
      </w:r>
      <w:r w:rsidR="00141329">
        <w:t>prior to</w:t>
      </w:r>
      <w:r w:rsidR="000D41E6" w:rsidRPr="00250A54">
        <w:t xml:space="preserve"> SEM analysis.</w:t>
      </w:r>
    </w:p>
    <w:p w14:paraId="2CFECC54" w14:textId="5E51E97B" w:rsidR="00057911" w:rsidRDefault="00141329" w:rsidP="00A3568D">
      <w:r>
        <w:t>The s</w:t>
      </w:r>
      <w:r w:rsidR="00096624" w:rsidRPr="00250A54">
        <w:t xml:space="preserve">urface roughness </w:t>
      </w:r>
      <w:r w:rsidR="00AF1F9E">
        <w:t>and morphology</w:t>
      </w:r>
      <w:r w:rsidR="00096624" w:rsidRPr="00250A54">
        <w:t xml:space="preserve"> of </w:t>
      </w:r>
      <w:r>
        <w:t xml:space="preserve">the </w:t>
      </w:r>
      <w:r w:rsidR="00096624" w:rsidRPr="00250A54">
        <w:t xml:space="preserve">FO membranes were </w:t>
      </w:r>
      <w:r w:rsidR="00AF1F9E" w:rsidRPr="00250A54">
        <w:rPr>
          <w:noProof/>
        </w:rPr>
        <w:t>studied</w:t>
      </w:r>
      <w:r w:rsidR="00096624" w:rsidRPr="00250A54">
        <w:t xml:space="preserve"> using</w:t>
      </w:r>
      <w:r w:rsidRPr="0036641D">
        <w:rPr>
          <w:noProof/>
        </w:rPr>
        <w:t xml:space="preserve"> </w:t>
      </w:r>
      <w:r w:rsidR="00096624" w:rsidRPr="0036641D">
        <w:rPr>
          <w:noProof/>
        </w:rPr>
        <w:t>atomic</w:t>
      </w:r>
      <w:r w:rsidR="00096624" w:rsidRPr="00250A54">
        <w:t xml:space="preserve"> force microscopy (AFM</w:t>
      </w:r>
      <w:r>
        <w:t xml:space="preserve">, </w:t>
      </w:r>
      <w:r w:rsidRPr="00250A54">
        <w:t>Dimension 3100, Bruker</w:t>
      </w:r>
      <w:r w:rsidR="00096624" w:rsidRPr="00250A54">
        <w:t xml:space="preserve">) </w:t>
      </w:r>
      <w:r>
        <w:t xml:space="preserve">equipped </w:t>
      </w:r>
      <w:r w:rsidR="00096624" w:rsidRPr="00250A54">
        <w:t xml:space="preserve">with a scanning probe microscope </w:t>
      </w:r>
      <w:r w:rsidR="000D2F6B">
        <w:t>in</w:t>
      </w:r>
      <w:r w:rsidR="000D2F6B" w:rsidRPr="00250A54">
        <w:t xml:space="preserve"> </w:t>
      </w:r>
      <w:r w:rsidR="00096624" w:rsidRPr="00250A54">
        <w:t>tapping mode.</w:t>
      </w:r>
      <w:r w:rsidR="000D500E" w:rsidRPr="00250A54">
        <w:t xml:space="preserve"> </w:t>
      </w:r>
    </w:p>
    <w:p w14:paraId="7E708F68" w14:textId="7946768E" w:rsidR="00903DAC" w:rsidRDefault="00042357" w:rsidP="00A3568D">
      <w:r>
        <w:t>T</w:t>
      </w:r>
      <w:r w:rsidR="00A905BC">
        <w:t xml:space="preserve">he static </w:t>
      </w:r>
      <w:r w:rsidR="00057911">
        <w:t xml:space="preserve">water </w:t>
      </w:r>
      <w:r w:rsidR="000D41E6" w:rsidRPr="00250A54">
        <w:t>contact angle</w:t>
      </w:r>
      <w:r w:rsidR="0036641D">
        <w:t>s</w:t>
      </w:r>
      <w:r w:rsidR="00D029A3">
        <w:t xml:space="preserve"> </w:t>
      </w:r>
      <w:r w:rsidR="00A905BC">
        <w:t xml:space="preserve">of the </w:t>
      </w:r>
      <w:r w:rsidR="00D029A3">
        <w:t>membrane</w:t>
      </w:r>
      <w:r w:rsidR="00057911">
        <w:t xml:space="preserve"> surfaces</w:t>
      </w:r>
      <w:r>
        <w:t xml:space="preserve"> </w:t>
      </w:r>
      <w:r w:rsidRPr="0036641D">
        <w:rPr>
          <w:noProof/>
        </w:rPr>
        <w:t>were</w:t>
      </w:r>
      <w:r>
        <w:t xml:space="preserve"> measured</w:t>
      </w:r>
      <w:r w:rsidR="00D029A3">
        <w:t xml:space="preserve"> </w:t>
      </w:r>
      <w:r w:rsidR="00AF1F9E" w:rsidRPr="00250A54">
        <w:t>with</w:t>
      </w:r>
      <w:r w:rsidR="000D41E6" w:rsidRPr="00250A54">
        <w:t xml:space="preserve"> an optical </w:t>
      </w:r>
      <w:proofErr w:type="spellStart"/>
      <w:r w:rsidR="000D41E6" w:rsidRPr="00250A54">
        <w:t>tensiometer</w:t>
      </w:r>
      <w:proofErr w:type="spellEnd"/>
      <w:r w:rsidR="000D41E6" w:rsidRPr="00250A54">
        <w:t xml:space="preserve"> (</w:t>
      </w:r>
      <w:proofErr w:type="spellStart"/>
      <w:r w:rsidR="000D41E6" w:rsidRPr="00250A54">
        <w:rPr>
          <w:noProof/>
        </w:rPr>
        <w:t>Attension</w:t>
      </w:r>
      <w:proofErr w:type="spellEnd"/>
      <w:r w:rsidR="000D41E6" w:rsidRPr="00250A54">
        <w:t xml:space="preserve"> Theta Lite 100, </w:t>
      </w:r>
      <w:r w:rsidR="000D41E6" w:rsidRPr="00250A54">
        <w:rPr>
          <w:noProof/>
        </w:rPr>
        <w:t>Biolin</w:t>
      </w:r>
      <w:r w:rsidR="000D41E6" w:rsidRPr="00250A54">
        <w:t xml:space="preserve"> Scientific)</w:t>
      </w:r>
      <w:r w:rsidR="00A905BC">
        <w:t xml:space="preserve"> at room temperature</w:t>
      </w:r>
      <w:r>
        <w:t xml:space="preserve"> to determine membrane</w:t>
      </w:r>
      <w:r w:rsidR="00AD186D">
        <w:t xml:space="preserve"> surface</w:t>
      </w:r>
      <w:r>
        <w:t xml:space="preserve"> hydrophilicity</w:t>
      </w:r>
      <w:r w:rsidR="00D27665" w:rsidRPr="00250A54">
        <w:t>.</w:t>
      </w:r>
      <w:r w:rsidR="00D27665" w:rsidRPr="00250A54">
        <w:rPr>
          <w:rFonts w:eastAsia="Times New Roman"/>
          <w:lang w:val="en" w:eastAsia="en-AU"/>
        </w:rPr>
        <w:t xml:space="preserve"> </w:t>
      </w:r>
      <w:r w:rsidR="007D0520">
        <w:rPr>
          <w:rFonts w:eastAsia="Times New Roman"/>
          <w:lang w:val="en" w:eastAsia="en-AU"/>
        </w:rPr>
        <w:t xml:space="preserve">Contact angle measurements </w:t>
      </w:r>
      <w:r w:rsidR="00AD186D">
        <w:rPr>
          <w:rFonts w:eastAsia="Times New Roman"/>
          <w:lang w:val="en" w:eastAsia="en-AU"/>
        </w:rPr>
        <w:t xml:space="preserve">for </w:t>
      </w:r>
      <w:r w:rsidR="00AD186D" w:rsidRPr="00250A54">
        <w:rPr>
          <w:rFonts w:eastAsia="Times New Roman"/>
          <w:lang w:val="en" w:eastAsia="en-AU"/>
        </w:rPr>
        <w:t xml:space="preserve">each sample </w:t>
      </w:r>
      <w:r w:rsidR="007D0520">
        <w:rPr>
          <w:rFonts w:eastAsia="Times New Roman"/>
          <w:lang w:val="en" w:eastAsia="en-AU"/>
        </w:rPr>
        <w:t>were made at f</w:t>
      </w:r>
      <w:r w:rsidR="00D27665" w:rsidRPr="00250A54">
        <w:rPr>
          <w:rFonts w:eastAsia="Times New Roman"/>
          <w:lang w:val="en" w:eastAsia="en-AU"/>
        </w:rPr>
        <w:t>ive</w:t>
      </w:r>
      <w:r w:rsidR="00320134">
        <w:rPr>
          <w:rFonts w:eastAsia="Times New Roman"/>
          <w:lang w:val="en" w:eastAsia="en-AU"/>
        </w:rPr>
        <w:t xml:space="preserve"> random</w:t>
      </w:r>
      <w:r w:rsidR="00D27665" w:rsidRPr="00250A54">
        <w:rPr>
          <w:rFonts w:eastAsia="Times New Roman"/>
          <w:lang w:val="en" w:eastAsia="en-AU"/>
        </w:rPr>
        <w:t xml:space="preserve"> lo</w:t>
      </w:r>
      <w:r w:rsidR="009C03C0">
        <w:rPr>
          <w:rFonts w:eastAsia="Times New Roman"/>
          <w:lang w:val="en" w:eastAsia="en-AU"/>
        </w:rPr>
        <w:t xml:space="preserve">cations </w:t>
      </w:r>
      <w:r w:rsidR="00D27665" w:rsidRPr="00250A54">
        <w:rPr>
          <w:rFonts w:eastAsia="Times New Roman"/>
          <w:lang w:val="en" w:eastAsia="en-AU"/>
        </w:rPr>
        <w:t xml:space="preserve">to </w:t>
      </w:r>
      <w:r w:rsidR="00241005">
        <w:rPr>
          <w:rFonts w:eastAsia="Times New Roman"/>
          <w:lang w:val="en" w:eastAsia="en-AU"/>
        </w:rPr>
        <w:t>obtain</w:t>
      </w:r>
      <w:r w:rsidR="00241005" w:rsidRPr="00250A54">
        <w:rPr>
          <w:rFonts w:eastAsia="Times New Roman"/>
          <w:lang w:val="en" w:eastAsia="en-AU"/>
        </w:rPr>
        <w:t xml:space="preserve"> </w:t>
      </w:r>
      <w:r>
        <w:rPr>
          <w:rFonts w:eastAsia="Times New Roman"/>
          <w:lang w:val="en" w:eastAsia="en-AU"/>
        </w:rPr>
        <w:t>the</w:t>
      </w:r>
      <w:r w:rsidR="009C03C0">
        <w:rPr>
          <w:rFonts w:eastAsia="Times New Roman"/>
          <w:lang w:val="en" w:eastAsia="en-AU"/>
        </w:rPr>
        <w:t xml:space="preserve"> mean</w:t>
      </w:r>
      <w:r w:rsidR="00D27665" w:rsidRPr="00250A54">
        <w:rPr>
          <w:rFonts w:eastAsia="Times New Roman"/>
          <w:lang w:val="en" w:eastAsia="en-AU"/>
        </w:rPr>
        <w:t xml:space="preserve"> value</w:t>
      </w:r>
      <w:r w:rsidR="00536BA0" w:rsidRPr="00250A54">
        <w:t>.</w:t>
      </w:r>
    </w:p>
    <w:p w14:paraId="65723C0C" w14:textId="76FAF40C" w:rsidR="00D86AC0" w:rsidRDefault="002D0D08" w:rsidP="00A3568D">
      <w:r w:rsidRPr="00250A54">
        <w:t>Fourier transform infrared spectroscopy (</w:t>
      </w:r>
      <w:r w:rsidR="002E3E24" w:rsidRPr="00250A54">
        <w:t>FTIR</w:t>
      </w:r>
      <w:r w:rsidR="00903DAC">
        <w:t>,</w:t>
      </w:r>
      <w:r w:rsidRPr="00250A54">
        <w:t xml:space="preserve"> </w:t>
      </w:r>
      <w:r w:rsidRPr="00250A54">
        <w:rPr>
          <w:lang w:val="en"/>
        </w:rPr>
        <w:t xml:space="preserve">Shimadzu </w:t>
      </w:r>
      <w:r w:rsidR="00BB7DB8" w:rsidRPr="00EB4999">
        <w:rPr>
          <w:noProof/>
          <w:lang w:val="en"/>
        </w:rPr>
        <w:t>MIRacle</w:t>
      </w:r>
      <w:r w:rsidR="00BB7DB8" w:rsidRPr="00250A54">
        <w:rPr>
          <w:lang w:val="en"/>
        </w:rPr>
        <w:t xml:space="preserve"> 10</w:t>
      </w:r>
      <w:r w:rsidR="003172D5">
        <w:t>)</w:t>
      </w:r>
      <w:r w:rsidRPr="00250A54">
        <w:t xml:space="preserve"> </w:t>
      </w:r>
      <w:r w:rsidR="00EC3F77" w:rsidRPr="00250A54">
        <w:t xml:space="preserve">was </w:t>
      </w:r>
      <w:r w:rsidR="003C498D">
        <w:t>used</w:t>
      </w:r>
      <w:r w:rsidR="003C498D" w:rsidRPr="00250A54">
        <w:t xml:space="preserve"> </w:t>
      </w:r>
      <w:r w:rsidR="00EC3F77" w:rsidRPr="00250A54">
        <w:t>to</w:t>
      </w:r>
      <w:r w:rsidR="00903DAC">
        <w:t xml:space="preserve"> detect </w:t>
      </w:r>
      <w:r w:rsidR="00EC3F77" w:rsidRPr="00250A54">
        <w:t xml:space="preserve">the chemical </w:t>
      </w:r>
      <w:r w:rsidR="00424CCA">
        <w:rPr>
          <w:color w:val="2E74B5" w:themeColor="accent1" w:themeShade="BF"/>
        </w:rPr>
        <w:t xml:space="preserve">compositions </w:t>
      </w:r>
      <w:r w:rsidR="00EC3F77" w:rsidRPr="00250A54">
        <w:t>of</w:t>
      </w:r>
      <w:r w:rsidR="00903DAC">
        <w:t xml:space="preserve"> the</w:t>
      </w:r>
      <w:r w:rsidR="00EC3F77" w:rsidRPr="00250A54">
        <w:t xml:space="preserve"> </w:t>
      </w:r>
      <w:r w:rsidR="00D871ED" w:rsidRPr="00D871ED">
        <w:rPr>
          <w:color w:val="0070C0"/>
        </w:rPr>
        <w:t>SNW-1 nanoparticles</w:t>
      </w:r>
      <w:r w:rsidR="00EC3F77" w:rsidRPr="00250A54">
        <w:t xml:space="preserve"> and the </w:t>
      </w:r>
      <w:r w:rsidR="00903DAC">
        <w:t xml:space="preserve">fabricated </w:t>
      </w:r>
      <w:r w:rsidR="005A7092" w:rsidRPr="0036641D">
        <w:rPr>
          <w:noProof/>
        </w:rPr>
        <w:t>membranes</w:t>
      </w:r>
      <w:r w:rsidR="0036641D">
        <w:rPr>
          <w:noProof/>
        </w:rPr>
        <w:t>,</w:t>
      </w:r>
      <w:r w:rsidR="0036641D" w:rsidRPr="00FA3072">
        <w:rPr>
          <w:noProof/>
          <w:lang w:val="en"/>
        </w:rPr>
        <w:t xml:space="preserve"> in addition </w:t>
      </w:r>
      <w:r w:rsidR="0036641D" w:rsidRPr="00FA3072">
        <w:rPr>
          <w:noProof/>
          <w:lang w:val="en"/>
        </w:rPr>
        <w:lastRenderedPageBreak/>
        <w:t xml:space="preserve">to </w:t>
      </w:r>
      <w:r w:rsidR="006536C3" w:rsidRPr="00250A54">
        <w:rPr>
          <w:lang w:val="en"/>
        </w:rPr>
        <w:t>assess</w:t>
      </w:r>
      <w:r w:rsidR="0036641D">
        <w:rPr>
          <w:lang w:val="en"/>
        </w:rPr>
        <w:t>ing</w:t>
      </w:r>
      <w:r w:rsidR="006536C3" w:rsidRPr="00250A54">
        <w:rPr>
          <w:lang w:val="en"/>
        </w:rPr>
        <w:t xml:space="preserve"> the chemical changes </w:t>
      </w:r>
      <w:r w:rsidR="00E9236C" w:rsidRPr="00250A54">
        <w:rPr>
          <w:lang w:val="en"/>
        </w:rPr>
        <w:t xml:space="preserve">that </w:t>
      </w:r>
      <w:r w:rsidR="00BB7DB8" w:rsidRPr="00250A54">
        <w:rPr>
          <w:lang w:val="en"/>
        </w:rPr>
        <w:t>occurred</w:t>
      </w:r>
      <w:r w:rsidR="00E9236C" w:rsidRPr="00250A54">
        <w:rPr>
          <w:lang w:val="en"/>
        </w:rPr>
        <w:t xml:space="preserve"> due to </w:t>
      </w:r>
      <w:r w:rsidR="00CC48CD" w:rsidRPr="00250A54">
        <w:rPr>
          <w:lang w:val="en"/>
        </w:rPr>
        <w:t xml:space="preserve">the </w:t>
      </w:r>
      <w:r w:rsidR="00E9236C" w:rsidRPr="00250A54">
        <w:rPr>
          <w:noProof/>
          <w:lang w:val="en"/>
        </w:rPr>
        <w:t>reaction</w:t>
      </w:r>
      <w:r w:rsidR="00E9236C" w:rsidRPr="00250A54">
        <w:rPr>
          <w:lang w:val="en"/>
        </w:rPr>
        <w:t xml:space="preserve"> between TMC</w:t>
      </w:r>
      <w:r w:rsidR="00AF1F9E">
        <w:rPr>
          <w:lang w:val="en"/>
        </w:rPr>
        <w:t xml:space="preserve"> and </w:t>
      </w:r>
      <w:r w:rsidR="00D871ED" w:rsidRPr="00D871ED">
        <w:rPr>
          <w:color w:val="0070C0"/>
          <w:lang w:val="en"/>
        </w:rPr>
        <w:t>SNW-1 nanoparticles</w:t>
      </w:r>
      <w:r w:rsidR="006536C3" w:rsidRPr="00250A54">
        <w:rPr>
          <w:lang w:val="en"/>
        </w:rPr>
        <w:t>.</w:t>
      </w:r>
      <w:r w:rsidR="00B0506D" w:rsidRPr="00250A54">
        <w:rPr>
          <w:lang w:val="en"/>
        </w:rPr>
        <w:t xml:space="preserve"> </w:t>
      </w:r>
      <w:r w:rsidR="000D500E" w:rsidRPr="00250A54">
        <w:t xml:space="preserve">FTIR spectra were recorded at </w:t>
      </w:r>
      <w:r w:rsidR="00E737C8">
        <w:t>room temperatur</w:t>
      </w:r>
      <w:r w:rsidR="000D500E" w:rsidRPr="00250A54">
        <w:t>e</w:t>
      </w:r>
      <w:r w:rsidR="00E737C8">
        <w:t xml:space="preserve"> </w:t>
      </w:r>
      <w:r w:rsidR="00E737C8" w:rsidRPr="00250A54">
        <w:t>(2</w:t>
      </w:r>
      <w:r w:rsidR="00E737C8">
        <w:t>0 scans at</w:t>
      </w:r>
      <w:r w:rsidR="00E737C8" w:rsidRPr="00250A54">
        <w:t xml:space="preserve"> 2 cm</w:t>
      </w:r>
      <w:r w:rsidR="00E737C8" w:rsidRPr="00250A54">
        <w:rPr>
          <w:vertAlign w:val="superscript"/>
        </w:rPr>
        <w:t>−1</w:t>
      </w:r>
      <w:r w:rsidR="00E737C8">
        <w:rPr>
          <w:vertAlign w:val="superscript"/>
        </w:rPr>
        <w:t xml:space="preserve"> </w:t>
      </w:r>
      <w:r w:rsidR="00E737C8" w:rsidRPr="00E737C8">
        <w:t>resolution)</w:t>
      </w:r>
      <w:r w:rsidR="000D500E" w:rsidRPr="00250A54">
        <w:t>.</w:t>
      </w:r>
      <w:r w:rsidR="00583290" w:rsidRPr="00250A54">
        <w:t xml:space="preserve"> </w:t>
      </w:r>
    </w:p>
    <w:p w14:paraId="3F2D55E9" w14:textId="5E48BE06" w:rsidR="000D500E" w:rsidRPr="00250A54" w:rsidRDefault="00583290" w:rsidP="00A3568D">
      <w:pPr>
        <w:rPr>
          <w:lang w:val="en"/>
        </w:rPr>
      </w:pPr>
      <w:r w:rsidRPr="00250A54">
        <w:t>The</w:t>
      </w:r>
      <w:r w:rsidR="00B83F95">
        <w:t xml:space="preserve"> nitrogen</w:t>
      </w:r>
      <w:r w:rsidRPr="00250A54">
        <w:t xml:space="preserve"> sorption isotherms </w:t>
      </w:r>
      <w:r w:rsidR="00474FBF">
        <w:t xml:space="preserve">of </w:t>
      </w:r>
      <w:r w:rsidR="00D871ED" w:rsidRPr="00D871ED">
        <w:rPr>
          <w:color w:val="0070C0"/>
        </w:rPr>
        <w:t>SNW-1 nanoparticles</w:t>
      </w:r>
      <w:r w:rsidR="00474FBF">
        <w:t xml:space="preserve"> </w:t>
      </w:r>
      <w:r w:rsidRPr="00250A54">
        <w:t xml:space="preserve">were </w:t>
      </w:r>
      <w:r w:rsidR="00B1740D">
        <w:t>obtained</w:t>
      </w:r>
      <w:r w:rsidRPr="00250A54">
        <w:t xml:space="preserve"> </w:t>
      </w:r>
      <w:r w:rsidR="00B83F95" w:rsidRPr="00250A54">
        <w:t xml:space="preserve">on </w:t>
      </w:r>
      <w:r w:rsidR="00B83F95">
        <w:t xml:space="preserve">a </w:t>
      </w:r>
      <w:r w:rsidR="00B83F95" w:rsidRPr="00411451">
        <w:rPr>
          <w:noProof/>
        </w:rPr>
        <w:t>Quantachrome</w:t>
      </w:r>
      <w:r w:rsidR="00B83F95" w:rsidRPr="00250A54">
        <w:t xml:space="preserve"> Autosorbe-1 analyzer</w:t>
      </w:r>
      <w:r w:rsidR="00474FBF">
        <w:t xml:space="preserve"> </w:t>
      </w:r>
      <w:r w:rsidR="00474FBF" w:rsidRPr="00250A54">
        <w:t>at 77 K</w:t>
      </w:r>
      <w:r w:rsidR="00B83F95">
        <w:t>.</w:t>
      </w:r>
      <w:r w:rsidR="00DC7510">
        <w:t xml:space="preserve"> T</w:t>
      </w:r>
      <w:r w:rsidR="00B83F95">
        <w:t xml:space="preserve">he </w:t>
      </w:r>
      <w:r w:rsidRPr="00250A54">
        <w:t>sample</w:t>
      </w:r>
      <w:r w:rsidR="003C498D">
        <w:t>s were</w:t>
      </w:r>
      <w:r w:rsidRPr="00250A54">
        <w:t xml:space="preserve"> degassed for 24 h</w:t>
      </w:r>
      <w:r w:rsidR="00B83F95">
        <w:t xml:space="preserve"> </w:t>
      </w:r>
      <w:r w:rsidR="00B83F95" w:rsidRPr="00250A54">
        <w:t>at 393 K</w:t>
      </w:r>
      <w:r w:rsidR="00DC7510">
        <w:t xml:space="preserve"> before recording the measurement</w:t>
      </w:r>
      <w:r w:rsidRPr="00250A54">
        <w:t xml:space="preserve">. </w:t>
      </w:r>
      <w:proofErr w:type="spellStart"/>
      <w:r w:rsidR="00B83F95" w:rsidRPr="00250A54">
        <w:t>Brunaue</w:t>
      </w:r>
      <w:r w:rsidR="00B83F95">
        <w:t>r</w:t>
      </w:r>
      <w:proofErr w:type="spellEnd"/>
      <w:r w:rsidR="00B83F95">
        <w:t>-Emmet-Teller (BET), NL-DFT and t-plot</w:t>
      </w:r>
      <w:r w:rsidR="00B83F95" w:rsidRPr="00250A54">
        <w:t xml:space="preserve"> </w:t>
      </w:r>
      <w:r w:rsidR="00B83F95">
        <w:t>methods were used to calculate t</w:t>
      </w:r>
      <w:r w:rsidRPr="00250A54">
        <w:t xml:space="preserve">he </w:t>
      </w:r>
      <w:r w:rsidR="00D871ED" w:rsidRPr="00D871ED">
        <w:rPr>
          <w:color w:val="0070C0"/>
        </w:rPr>
        <w:t>SNW-1 nanoparticles</w:t>
      </w:r>
      <w:r w:rsidR="00B83F95">
        <w:t xml:space="preserve"> </w:t>
      </w:r>
      <w:r w:rsidRPr="00250A54">
        <w:t>surface area</w:t>
      </w:r>
      <w:r w:rsidR="00C403B9">
        <w:t xml:space="preserve"> and micropore volume</w:t>
      </w:r>
      <w:r w:rsidR="00CF19AB">
        <w:t xml:space="preserve"> </w:t>
      </w:r>
      <w:r w:rsidRPr="00250A54">
        <w:t xml:space="preserve">from </w:t>
      </w:r>
      <w:r w:rsidR="00B83F95">
        <w:t xml:space="preserve">the nitrogen gas </w:t>
      </w:r>
      <w:r w:rsidRPr="00250A54">
        <w:t>sorption isotherms</w:t>
      </w:r>
      <w:r w:rsidRPr="0000474B">
        <w:t>.</w:t>
      </w:r>
      <w:r w:rsidR="00A7443F" w:rsidRPr="0000474B">
        <w:t xml:space="preserve"> The BET surface area was calculated using the data points in the range of P/P</w:t>
      </w:r>
      <w:r w:rsidR="00A7443F" w:rsidRPr="0000474B">
        <w:rPr>
          <w:vertAlign w:val="superscript"/>
        </w:rPr>
        <w:t>0</w:t>
      </w:r>
      <w:r w:rsidR="00A7443F" w:rsidRPr="0000474B">
        <w:t xml:space="preserve"> = </w:t>
      </w:r>
      <w:r w:rsidR="00A7443F" w:rsidRPr="0000474B">
        <w:rPr>
          <w:rFonts w:hint="eastAsia"/>
        </w:rPr>
        <w:t>0.05-0.2</w:t>
      </w:r>
      <w:r w:rsidR="00A7443F" w:rsidRPr="0000474B">
        <w:t>.</w:t>
      </w:r>
      <w:r w:rsidR="002A6467">
        <w:t xml:space="preserve"> </w:t>
      </w:r>
      <w:r w:rsidR="002A6467" w:rsidRPr="00FA3072">
        <w:rPr>
          <w:color w:val="0070C0"/>
        </w:rPr>
        <w:t xml:space="preserve">The pore size distribution of SNW-1 nanoparticles </w:t>
      </w:r>
      <w:r w:rsidR="002A6467" w:rsidRPr="00FA3072">
        <w:rPr>
          <w:noProof/>
          <w:color w:val="0070C0"/>
        </w:rPr>
        <w:t>w</w:t>
      </w:r>
      <w:r w:rsidR="0036641D">
        <w:rPr>
          <w:noProof/>
          <w:color w:val="0070C0"/>
        </w:rPr>
        <w:t>as</w:t>
      </w:r>
      <w:r w:rsidR="002A6467" w:rsidRPr="00FA3072">
        <w:rPr>
          <w:color w:val="0070C0"/>
        </w:rPr>
        <w:t xml:space="preserve"> measured by applying </w:t>
      </w:r>
      <w:r w:rsidR="0036641D">
        <w:rPr>
          <w:color w:val="0070C0"/>
        </w:rPr>
        <w:t xml:space="preserve">the </w:t>
      </w:r>
      <w:r w:rsidR="002A6467" w:rsidRPr="0036641D">
        <w:rPr>
          <w:noProof/>
          <w:color w:val="0070C0"/>
          <w:lang w:val="en-AU" w:eastAsia="en-AU"/>
        </w:rPr>
        <w:t>Horvath-Kawazoe</w:t>
      </w:r>
      <w:r w:rsidR="002A6467" w:rsidRPr="002A6467">
        <w:rPr>
          <w:noProof/>
          <w:color w:val="0070C0"/>
          <w:lang w:val="en-AU" w:eastAsia="en-AU"/>
        </w:rPr>
        <w:t xml:space="preserve"> (HK)</w:t>
      </w:r>
      <w:r w:rsidR="002A6467" w:rsidRPr="00FA3072">
        <w:rPr>
          <w:color w:val="0070C0"/>
        </w:rPr>
        <w:t xml:space="preserve"> method to the nitrogen sorption data obtained at 77 K.</w:t>
      </w:r>
    </w:p>
    <w:p w14:paraId="4945B25F" w14:textId="77777777" w:rsidR="009408FD" w:rsidRPr="00250A54" w:rsidRDefault="009408FD" w:rsidP="00AC31DC">
      <w:pPr>
        <w:pStyle w:val="Heading2"/>
      </w:pPr>
      <w:r w:rsidRPr="00250A54">
        <w:t xml:space="preserve">Evaluation of membranes </w:t>
      </w:r>
      <w:r w:rsidR="009763F6" w:rsidRPr="00250A54">
        <w:t>transport</w:t>
      </w:r>
      <w:r w:rsidRPr="00250A54">
        <w:t xml:space="preserve"> properties</w:t>
      </w:r>
    </w:p>
    <w:p w14:paraId="11D8C17A" w14:textId="51DF88CF" w:rsidR="00D811C2" w:rsidRPr="00250A54" w:rsidRDefault="001401AC" w:rsidP="00250A54">
      <w:r w:rsidRPr="00250A54">
        <w:t>The pure water permeability (</w:t>
      </w:r>
      <w:r w:rsidRPr="00250A54">
        <w:rPr>
          <w:i/>
        </w:rPr>
        <w:t>A</w:t>
      </w:r>
      <w:r w:rsidRPr="00250A54">
        <w:t>) and solute permeability (</w:t>
      </w:r>
      <w:r w:rsidRPr="00250A54">
        <w:rPr>
          <w:i/>
        </w:rPr>
        <w:t>B</w:t>
      </w:r>
      <w:r w:rsidRPr="00250A54">
        <w:t>)</w:t>
      </w:r>
      <w:r w:rsidR="00D811C2" w:rsidRPr="00250A54">
        <w:t xml:space="preserve"> coefficient</w:t>
      </w:r>
      <w:r w:rsidR="0079788B">
        <w:t>s</w:t>
      </w:r>
      <w:r w:rsidR="003F5610" w:rsidRPr="00250A54">
        <w:rPr>
          <w:rFonts w:hint="eastAsia"/>
        </w:rPr>
        <w:t xml:space="preserve"> </w:t>
      </w:r>
      <w:r w:rsidRPr="00250A54">
        <w:t xml:space="preserve">of the TFC </w:t>
      </w:r>
      <w:r w:rsidR="00120BA2" w:rsidRPr="00250A54">
        <w:t>(control)</w:t>
      </w:r>
      <w:r w:rsidR="0079788B">
        <w:t xml:space="preserve"> and TFN</w:t>
      </w:r>
      <w:r w:rsidRPr="00250A54">
        <w:t xml:space="preserve"> membranes were </w:t>
      </w:r>
      <w:r w:rsidR="00685032">
        <w:rPr>
          <w:noProof/>
        </w:rPr>
        <w:t>determined</w:t>
      </w:r>
      <w:r w:rsidRPr="00250A54">
        <w:t xml:space="preserve"> using the protocol</w:t>
      </w:r>
      <w:r w:rsidR="00295BD0" w:rsidRPr="00250A54">
        <w:t xml:space="preserve"> developed </w:t>
      </w:r>
      <w:r w:rsidR="00685032">
        <w:t xml:space="preserve">for FO membranes </w:t>
      </w:r>
      <w:r w:rsidR="00295BD0" w:rsidRPr="00250A54">
        <w:t xml:space="preserve">by </w:t>
      </w:r>
      <w:hyperlink w:anchor="_ENREF_40" w:tooltip="Tiraferri, 2013 #45" w:history="1">
        <w:r w:rsidR="000F4480" w:rsidRPr="00250A54">
          <w:fldChar w:fldCharType="begin"/>
        </w:r>
        <w:r w:rsidR="000F4480">
          <w:instrText xml:space="preserve"> ADDIN EN.CITE &lt;EndNote&gt;&lt;Cite AuthorYear="1"&gt;&lt;Author&gt;Tiraferri&lt;/Author&gt;&lt;Year&gt;2013&lt;/Year&gt;&lt;RecNum&gt;45&lt;/RecNum&gt;&lt;DisplayText&gt;Tiraferri, et al. [40]&lt;/DisplayText&gt;&lt;record&gt;&lt;rec-number&gt;45&lt;/rec-number&gt;&lt;foreign-keys&gt;&lt;key app="EN" db-id="wvwp2x5dq059xae995xxzs5rtvr592wxesve" timestamp="1537020702"&gt;45&lt;/key&gt;&lt;/foreign-keys&gt;&lt;ref-type name="Journal Article"&gt;17&lt;/ref-type&gt;&lt;contributors&gt;&lt;authors&gt;&lt;author&gt;Tiraferri, A.&lt;/author&gt;&lt;author&gt;Yip, N. Y.&lt;/author&gt;&lt;author&gt;Straub, A. P.&lt;/author&gt;&lt;author&gt;Romero-Vargas Castrillon, S.&lt;/author&gt;&lt;author&gt;Elimelech, M.&lt;/author&gt;&lt;/authors&gt;&lt;/contributors&gt;&lt;auth-address&gt;Department of Chemical and Environmental Engineering, Yale University, New Haven, CT 06520-8286, United States&lt;/auth-address&gt;&lt;titles&gt;&lt;title&gt;A method for the simultaneous determination of transport and structural parameters of forward osmosis membranes&lt;/title&gt;&lt;secondary-title&gt;Journal of Membrane Science&lt;/secondary-title&gt;&lt;/titles&gt;&lt;periodical&gt;&lt;full-title&gt;Journal of Membrane Science&lt;/full-title&gt;&lt;abbr-1&gt;J. Membr. Sci.&lt;/abbr-1&gt;&lt;/periodical&gt;&lt;pages&gt;523-538&lt;/pages&gt;&lt;volume&gt;444&lt;/volume&gt;&lt;keywords&gt;&lt;keyword&gt;Active layer&lt;/keyword&gt;&lt;keyword&gt;Forward osmosis&lt;/keyword&gt;&lt;keyword&gt;Membrane characterization&lt;/keyword&gt;&lt;keyword&gt;Permeability&lt;/keyword&gt;&lt;keyword&gt;Structural parameter&lt;/keyword&gt;&lt;keyword&gt;Transport&lt;/keyword&gt;&lt;/keywords&gt;&lt;dates&gt;&lt;year&gt;2013&lt;/year&gt;&lt;/dates&gt;&lt;urls&gt;&lt;related-urls&gt;&lt;url&gt;http://www.scopus.com/inward/record.url?eid=2-s2.0-84880360786&amp;amp;partnerID=40&amp;amp;md5=0fe1728455af42111af228d2cbc5b739&lt;/url&gt;&lt;/related-urls&gt;&lt;/urls&gt;&lt;electronic-resource-num&gt;https://doi.org/10.1016/j.memsci.2013.05.023&lt;/electronic-resource-num&gt;&lt;remote-database-name&gt;Scopus&lt;/remote-database-name&gt;&lt;/record&gt;&lt;/Cite&gt;&lt;/EndNote&gt;</w:instrText>
        </w:r>
        <w:r w:rsidR="000F4480" w:rsidRPr="00250A54">
          <w:fldChar w:fldCharType="separate"/>
        </w:r>
        <w:r w:rsidR="000F4480">
          <w:rPr>
            <w:noProof/>
          </w:rPr>
          <w:t>Tiraferri, et al. [40]</w:t>
        </w:r>
        <w:r w:rsidR="000F4480" w:rsidRPr="00250A54">
          <w:fldChar w:fldCharType="end"/>
        </w:r>
      </w:hyperlink>
      <w:r w:rsidRPr="00250A54">
        <w:rPr>
          <w:rFonts w:hint="eastAsia"/>
        </w:rPr>
        <w:t>.</w:t>
      </w:r>
      <w:r w:rsidRPr="00250A54">
        <w:t xml:space="preserve"> </w:t>
      </w:r>
    </w:p>
    <w:p w14:paraId="43832C6D" w14:textId="6B755941" w:rsidR="000D41E6" w:rsidRPr="00250A54" w:rsidRDefault="0079788B" w:rsidP="00AC31DC">
      <w:pPr>
        <w:pStyle w:val="Heading2"/>
      </w:pPr>
      <w:r w:rsidRPr="00250A54">
        <w:t>Assessment</w:t>
      </w:r>
      <w:r w:rsidR="00F207EC" w:rsidRPr="00250A54">
        <w:t xml:space="preserve"> of membrane performance</w:t>
      </w:r>
    </w:p>
    <w:p w14:paraId="1A4C39E7" w14:textId="58598908" w:rsidR="002B50F3" w:rsidRPr="00250A54" w:rsidRDefault="008718C4" w:rsidP="00383A42">
      <w:r>
        <w:t xml:space="preserve">A laboratory </w:t>
      </w:r>
      <w:r w:rsidRPr="00250A54">
        <w:t xml:space="preserve">scale FO </w:t>
      </w:r>
      <w:r>
        <w:t xml:space="preserve">experimental </w:t>
      </w:r>
      <w:r w:rsidR="0079788B">
        <w:t>system</w:t>
      </w:r>
      <w:r>
        <w:t xml:space="preserve"> was utilized to </w:t>
      </w:r>
      <w:r w:rsidR="004B15CF">
        <w:t>investigate</w:t>
      </w:r>
      <w:r w:rsidR="009A301C">
        <w:t xml:space="preserve"> </w:t>
      </w:r>
      <w:r>
        <w:t xml:space="preserve">the performance of </w:t>
      </w:r>
      <w:r w:rsidR="009A301C">
        <w:t xml:space="preserve">the </w:t>
      </w:r>
      <w:r>
        <w:t>developed membranes</w:t>
      </w:r>
      <w:r w:rsidR="00C766F1">
        <w:t xml:space="preserve">. The FO </w:t>
      </w:r>
      <w:r w:rsidR="00F207EC" w:rsidRPr="00250A54">
        <w:t xml:space="preserve">cell </w:t>
      </w:r>
      <w:r w:rsidR="00BB1831" w:rsidRPr="00250A54">
        <w:t>comprised</w:t>
      </w:r>
      <w:r w:rsidR="00F207EC" w:rsidRPr="00250A54">
        <w:t xml:space="preserve"> of two </w:t>
      </w:r>
      <w:r w:rsidR="00BB1831">
        <w:t xml:space="preserve">flow </w:t>
      </w:r>
      <w:r w:rsidR="009A301C">
        <w:t>channels</w:t>
      </w:r>
      <w:r w:rsidR="009A301C" w:rsidRPr="00250A54">
        <w:t xml:space="preserve"> </w:t>
      </w:r>
      <w:r w:rsidR="00F207EC" w:rsidRPr="00250A54">
        <w:t xml:space="preserve">with </w:t>
      </w:r>
      <w:r w:rsidR="00F207EC" w:rsidRPr="00250A54">
        <w:rPr>
          <w:noProof/>
        </w:rPr>
        <w:t xml:space="preserve">an </w:t>
      </w:r>
      <w:r w:rsidR="009A301C">
        <w:t xml:space="preserve">effective </w:t>
      </w:r>
      <w:r w:rsidR="00F207EC" w:rsidRPr="00250A54">
        <w:t xml:space="preserve">membrane area of </w:t>
      </w:r>
      <w:r w:rsidR="0069157B" w:rsidRPr="00250A54">
        <w:t>15.4</w:t>
      </w:r>
      <w:r w:rsidR="00F207EC" w:rsidRPr="00250A54">
        <w:t xml:space="preserve"> cm</w:t>
      </w:r>
      <w:r w:rsidR="00F207EC" w:rsidRPr="00250A54">
        <w:rPr>
          <w:vertAlign w:val="superscript"/>
        </w:rPr>
        <w:t>2</w:t>
      </w:r>
      <w:r w:rsidR="00F207EC" w:rsidRPr="00250A54">
        <w:t xml:space="preserve"> </w:t>
      </w:r>
      <w:r w:rsidR="00BB1831">
        <w:t>(2</w:t>
      </w:r>
      <w:r w:rsidR="00B30F57">
        <w:t>.2 c</w:t>
      </w:r>
      <w:r w:rsidR="00BB1831">
        <w:t xml:space="preserve">m wide, </w:t>
      </w:r>
      <w:r w:rsidR="00F207EC" w:rsidRPr="00250A54">
        <w:t>7</w:t>
      </w:r>
      <w:r w:rsidR="00B30F57">
        <w:t>.</w:t>
      </w:r>
      <w:r w:rsidR="00325BCB" w:rsidRPr="00250A54">
        <w:t>0</w:t>
      </w:r>
      <w:r w:rsidR="00B30F57">
        <w:t xml:space="preserve"> c</w:t>
      </w:r>
      <w:r w:rsidR="00BB1831">
        <w:t>m long</w:t>
      </w:r>
      <w:r w:rsidR="00F207EC" w:rsidRPr="00250A54">
        <w:t xml:space="preserve"> and </w:t>
      </w:r>
      <w:r w:rsidR="00B30F57">
        <w:t>0.3 c</w:t>
      </w:r>
      <w:r w:rsidR="00F207EC" w:rsidRPr="00250A54">
        <w:t xml:space="preserve">m </w:t>
      </w:r>
      <w:r w:rsidR="00BB1831">
        <w:t>deep</w:t>
      </w:r>
      <w:r w:rsidR="00F207EC" w:rsidRPr="00250A54">
        <w:t xml:space="preserve">). </w:t>
      </w:r>
      <w:r w:rsidR="00BB1831">
        <w:t>A</w:t>
      </w:r>
      <w:r w:rsidR="0079788B">
        <w:t xml:space="preserve"> gear pump (Cole Parmer</w:t>
      </w:r>
      <w:r w:rsidR="00F207EC" w:rsidRPr="00250A54">
        <w:t>)</w:t>
      </w:r>
      <w:r w:rsidR="00BB1831">
        <w:t xml:space="preserve"> was employed to </w:t>
      </w:r>
      <w:r w:rsidR="009A301C">
        <w:t>circulate</w:t>
      </w:r>
      <w:r w:rsidR="00BB1831">
        <w:t xml:space="preserve"> t</w:t>
      </w:r>
      <w:r w:rsidR="00BB1831" w:rsidRPr="00250A54">
        <w:t>he FS and DS on e</w:t>
      </w:r>
      <w:r w:rsidR="00B30F57">
        <w:t>ac</w:t>
      </w:r>
      <w:r w:rsidR="00BB1831" w:rsidRPr="00250A54">
        <w:t xml:space="preserve">h channel </w:t>
      </w:r>
      <w:r w:rsidR="00F207EC" w:rsidRPr="00250A54">
        <w:t>co-current</w:t>
      </w:r>
      <w:r w:rsidR="00BB1831">
        <w:t>ly</w:t>
      </w:r>
      <w:r w:rsidR="00F207EC" w:rsidRPr="00250A54">
        <w:t xml:space="preserve"> </w:t>
      </w:r>
      <w:r w:rsidR="00BB1831">
        <w:t>at a cross</w:t>
      </w:r>
      <w:r w:rsidR="00F207EC" w:rsidRPr="00250A54">
        <w:t xml:space="preserve">flow velocity of </w:t>
      </w:r>
      <w:r w:rsidR="00325BCB" w:rsidRPr="00250A54">
        <w:t>12.6</w:t>
      </w:r>
      <w:r w:rsidR="00F207EC" w:rsidRPr="00250A54">
        <w:t xml:space="preserve"> cm/s </w:t>
      </w:r>
      <w:r w:rsidR="00325BCB" w:rsidRPr="00250A54">
        <w:t>(0.5</w:t>
      </w:r>
      <w:r w:rsidR="00F207EC" w:rsidRPr="00250A54">
        <w:t xml:space="preserve"> L/min). </w:t>
      </w:r>
      <w:r w:rsidR="00852B2C" w:rsidRPr="00250A54">
        <w:t>Both DS</w:t>
      </w:r>
      <w:r w:rsidR="004A0E84">
        <w:t xml:space="preserve"> and FS</w:t>
      </w:r>
      <w:r w:rsidR="00852B2C" w:rsidRPr="00250A54">
        <w:t xml:space="preserve"> were maintained at </w:t>
      </w:r>
      <w:r w:rsidR="009A301C">
        <w:t xml:space="preserve">the </w:t>
      </w:r>
      <w:r w:rsidR="004A0E84">
        <w:t>ambient</w:t>
      </w:r>
      <w:r w:rsidR="00852B2C" w:rsidRPr="00250A54">
        <w:t xml:space="preserve"> temperature throughout the performance tests. </w:t>
      </w:r>
      <w:r w:rsidR="00D05DFC">
        <w:t xml:space="preserve">DI water was </w:t>
      </w:r>
      <w:r w:rsidR="009A301C">
        <w:t>used</w:t>
      </w:r>
      <w:r w:rsidR="004A0E84">
        <w:t xml:space="preserve"> as </w:t>
      </w:r>
      <w:r w:rsidR="009A301C">
        <w:t xml:space="preserve">the </w:t>
      </w:r>
      <w:r w:rsidR="004A0E84">
        <w:t>FS</w:t>
      </w:r>
      <w:r w:rsidR="009A301C">
        <w:t>,</w:t>
      </w:r>
      <w:r w:rsidR="00F207EC" w:rsidRPr="00250A54">
        <w:t xml:space="preserve"> while </w:t>
      </w:r>
      <w:r w:rsidR="00BE1B56" w:rsidRPr="00250A54">
        <w:t>0.5</w:t>
      </w:r>
      <w:r w:rsidR="00F207EC" w:rsidRPr="00250A54">
        <w:t xml:space="preserve"> M NaCl was </w:t>
      </w:r>
      <w:r w:rsidR="009A301C">
        <w:t xml:space="preserve">used </w:t>
      </w:r>
      <w:r w:rsidR="00F207EC" w:rsidRPr="00250A54">
        <w:t xml:space="preserve">as </w:t>
      </w:r>
      <w:r w:rsidR="009A301C">
        <w:t xml:space="preserve">the </w:t>
      </w:r>
      <w:r w:rsidR="00F207EC" w:rsidRPr="00250A54">
        <w:t xml:space="preserve">DS. </w:t>
      </w:r>
      <w:r w:rsidR="00774D76" w:rsidRPr="00250A54">
        <w:t>The membranes were tested in both</w:t>
      </w:r>
      <w:r w:rsidR="00F207EC" w:rsidRPr="00250A54">
        <w:t xml:space="preserve"> AL-DS (active layer </w:t>
      </w:r>
      <w:r w:rsidR="00625EAA">
        <w:t>oriented towards</w:t>
      </w:r>
      <w:r w:rsidR="00F207EC" w:rsidRPr="00250A54">
        <w:t xml:space="preserve"> DS)</w:t>
      </w:r>
      <w:r w:rsidR="00774D76" w:rsidRPr="00250A54">
        <w:t xml:space="preserve"> </w:t>
      </w:r>
      <w:r w:rsidR="003979A6">
        <w:t xml:space="preserve">and </w:t>
      </w:r>
      <w:r w:rsidR="003979A6" w:rsidRPr="00250A54">
        <w:t xml:space="preserve">AL-FS (active layer </w:t>
      </w:r>
      <w:r w:rsidR="003979A6">
        <w:t>oriented towards</w:t>
      </w:r>
      <w:r w:rsidR="003979A6" w:rsidRPr="00250A54">
        <w:t xml:space="preserve"> FS) </w:t>
      </w:r>
      <w:r w:rsidR="00774D76" w:rsidRPr="00250A54">
        <w:t>orientations</w:t>
      </w:r>
      <w:r w:rsidR="00F207EC" w:rsidRPr="00250A54">
        <w:t>. The</w:t>
      </w:r>
      <w:r w:rsidR="007563A9">
        <w:t xml:space="preserve"> membrane</w:t>
      </w:r>
      <w:r w:rsidR="00F207EC" w:rsidRPr="00250A54">
        <w:t xml:space="preserve"> water flux (</w:t>
      </w:r>
      <w:proofErr w:type="spellStart"/>
      <w:r w:rsidR="00F207EC" w:rsidRPr="00250A54">
        <w:rPr>
          <w:i/>
        </w:rPr>
        <w:t>J</w:t>
      </w:r>
      <w:r w:rsidR="00372323" w:rsidRPr="00250A54">
        <w:rPr>
          <w:i/>
          <w:vertAlign w:val="subscript"/>
        </w:rPr>
        <w:t>w</w:t>
      </w:r>
      <w:proofErr w:type="spellEnd"/>
      <w:r w:rsidR="000761EB">
        <w:rPr>
          <w:rFonts w:eastAsia="Batang"/>
        </w:rPr>
        <w:t>, L</w:t>
      </w:r>
      <w:r w:rsidR="000761EB" w:rsidRPr="00250A54">
        <w:rPr>
          <w:rFonts w:eastAsia="Batang"/>
        </w:rPr>
        <w:t>m</w:t>
      </w:r>
      <w:r w:rsidR="000761EB" w:rsidRPr="00250A54">
        <w:rPr>
          <w:rFonts w:eastAsia="Batang"/>
          <w:vertAlign w:val="superscript"/>
        </w:rPr>
        <w:t>-2</w:t>
      </w:r>
      <w:r w:rsidR="000761EB" w:rsidRPr="00250A54">
        <w:rPr>
          <w:rFonts w:eastAsia="Batang"/>
        </w:rPr>
        <w:t>h</w:t>
      </w:r>
      <w:r w:rsidR="000761EB" w:rsidRPr="00250A54">
        <w:rPr>
          <w:rFonts w:eastAsia="Batang"/>
          <w:vertAlign w:val="superscript"/>
        </w:rPr>
        <w:t>-1</w:t>
      </w:r>
      <w:r w:rsidR="00F207EC" w:rsidRPr="00250A54">
        <w:t xml:space="preserve">) </w:t>
      </w:r>
      <w:r w:rsidR="004B15CF">
        <w:t>was</w:t>
      </w:r>
      <w:r w:rsidR="00774D76" w:rsidRPr="00250A54">
        <w:t xml:space="preserve"> </w:t>
      </w:r>
      <w:r w:rsidR="009A301C">
        <w:t xml:space="preserve">determined </w:t>
      </w:r>
      <w:r w:rsidR="00774D76" w:rsidRPr="00250A54">
        <w:t xml:space="preserve">by </w:t>
      </w:r>
      <w:r w:rsidR="009A301C">
        <w:t>recording</w:t>
      </w:r>
      <w:r w:rsidR="00774D76" w:rsidRPr="00250A54">
        <w:t xml:space="preserve"> the </w:t>
      </w:r>
      <w:r w:rsidR="007563A9">
        <w:t>change in</w:t>
      </w:r>
      <w:r w:rsidR="00774D76" w:rsidRPr="00250A54">
        <w:t xml:space="preserve"> FS</w:t>
      </w:r>
      <w:r w:rsidR="007563A9">
        <w:t xml:space="preserve"> mass</w:t>
      </w:r>
      <w:r w:rsidR="00774D76" w:rsidRPr="00250A54">
        <w:t xml:space="preserve"> using a digital </w:t>
      </w:r>
      <w:r w:rsidR="004B15CF">
        <w:t>mass</w:t>
      </w:r>
      <w:r w:rsidR="004B15CF" w:rsidRPr="00250A54">
        <w:t xml:space="preserve"> </w:t>
      </w:r>
      <w:r w:rsidR="00774D76" w:rsidRPr="00250A54">
        <w:t>balance (</w:t>
      </w:r>
      <w:r w:rsidR="00F07AF8" w:rsidRPr="00250A54">
        <w:t xml:space="preserve">CAS, South </w:t>
      </w:r>
      <w:r w:rsidR="00F07AF8" w:rsidRPr="00250A54">
        <w:lastRenderedPageBreak/>
        <w:t>Korea</w:t>
      </w:r>
      <w:r w:rsidR="00774D76" w:rsidRPr="00250A54">
        <w:t xml:space="preserve">). </w:t>
      </w:r>
      <w:r w:rsidR="004A0E84">
        <w:t>Whereas, t</w:t>
      </w:r>
      <w:r w:rsidR="00774D76" w:rsidRPr="00250A54">
        <w:t xml:space="preserve">he </w:t>
      </w:r>
      <w:r w:rsidR="00F207EC" w:rsidRPr="00250A54">
        <w:t xml:space="preserve">reverse </w:t>
      </w:r>
      <w:r w:rsidR="008C15C3">
        <w:t>solute flux</w:t>
      </w:r>
      <w:r w:rsidR="00F207EC" w:rsidRPr="00250A54">
        <w:t xml:space="preserve"> (</w:t>
      </w:r>
      <w:r w:rsidR="00F207EC" w:rsidRPr="00250A54">
        <w:rPr>
          <w:i/>
        </w:rPr>
        <w:t>J</w:t>
      </w:r>
      <w:r w:rsidR="00F207EC" w:rsidRPr="00250A54">
        <w:rPr>
          <w:i/>
          <w:vertAlign w:val="subscript"/>
        </w:rPr>
        <w:t>s</w:t>
      </w:r>
      <w:r w:rsidR="000761EB">
        <w:rPr>
          <w:rFonts w:eastAsia="Batang"/>
        </w:rPr>
        <w:t xml:space="preserve">, </w:t>
      </w:r>
      <w:r w:rsidR="000761EB" w:rsidRPr="00250A54">
        <w:rPr>
          <w:rFonts w:eastAsia="Batang"/>
        </w:rPr>
        <w:t>gm</w:t>
      </w:r>
      <w:r w:rsidR="000761EB" w:rsidRPr="00250A54">
        <w:rPr>
          <w:rFonts w:eastAsia="Batang"/>
          <w:vertAlign w:val="superscript"/>
        </w:rPr>
        <w:t>-2</w:t>
      </w:r>
      <w:r w:rsidR="000761EB" w:rsidRPr="00250A54">
        <w:rPr>
          <w:rFonts w:eastAsia="Batang"/>
        </w:rPr>
        <w:t>h</w:t>
      </w:r>
      <w:r w:rsidR="000761EB" w:rsidRPr="00250A54">
        <w:rPr>
          <w:rFonts w:eastAsia="Batang"/>
          <w:vertAlign w:val="superscript"/>
        </w:rPr>
        <w:t>-1</w:t>
      </w:r>
      <w:r w:rsidR="00F207EC" w:rsidRPr="00250A54">
        <w:t>)</w:t>
      </w:r>
      <w:r w:rsidR="00774D76" w:rsidRPr="00250A54">
        <w:t xml:space="preserve"> was obtained </w:t>
      </w:r>
      <w:r w:rsidR="00F207EC" w:rsidRPr="00250A54">
        <w:t xml:space="preserve">by </w:t>
      </w:r>
      <w:r w:rsidR="00774D76" w:rsidRPr="00250A54">
        <w:t xml:space="preserve">monitoring the </w:t>
      </w:r>
      <w:r w:rsidR="007563A9">
        <w:t xml:space="preserve">change in </w:t>
      </w:r>
      <w:r w:rsidR="00774D76" w:rsidRPr="00250A54">
        <w:t xml:space="preserve">FS </w:t>
      </w:r>
      <w:r w:rsidR="00625EAA">
        <w:t xml:space="preserve">conductivity </w:t>
      </w:r>
      <w:r w:rsidR="00774D76" w:rsidRPr="00250A54">
        <w:t xml:space="preserve">using a </w:t>
      </w:r>
      <w:r w:rsidR="00F207EC" w:rsidRPr="00250A54">
        <w:rPr>
          <w:noProof/>
        </w:rPr>
        <w:t>po</w:t>
      </w:r>
      <w:r w:rsidR="00CC48CD" w:rsidRPr="00250A54">
        <w:rPr>
          <w:noProof/>
        </w:rPr>
        <w:t>r</w:t>
      </w:r>
      <w:r w:rsidR="00F207EC" w:rsidRPr="00250A54">
        <w:rPr>
          <w:noProof/>
        </w:rPr>
        <w:t>table</w:t>
      </w:r>
      <w:r w:rsidR="00F207EC" w:rsidRPr="00250A54">
        <w:t xml:space="preserve"> conductivity meter (</w:t>
      </w:r>
      <w:proofErr w:type="spellStart"/>
      <w:r w:rsidR="00F207EC" w:rsidRPr="00250A54">
        <w:t>LAQUAact</w:t>
      </w:r>
      <w:proofErr w:type="spellEnd"/>
      <w:r w:rsidR="00F207EC" w:rsidRPr="00250A54">
        <w:t>, Horiba</w:t>
      </w:r>
      <w:r w:rsidR="004A0E84">
        <w:t xml:space="preserve"> Scientific</w:t>
      </w:r>
      <w:r w:rsidR="00F207EC" w:rsidRPr="00250A54">
        <w:t xml:space="preserve">). </w:t>
      </w:r>
    </w:p>
    <w:p w14:paraId="79560065" w14:textId="4881DDFD" w:rsidR="00405B09" w:rsidRPr="00250A54" w:rsidRDefault="00F207EC" w:rsidP="00383A42">
      <w:r w:rsidRPr="00250A54">
        <w:rPr>
          <w:rFonts w:eastAsia="Batang"/>
        </w:rPr>
        <w:t xml:space="preserve">The </w:t>
      </w:r>
      <w:r w:rsidR="003C498D">
        <w:rPr>
          <w:rFonts w:eastAsia="Batang"/>
        </w:rPr>
        <w:t xml:space="preserve">membrane water flux </w:t>
      </w:r>
      <w:r w:rsidR="00E410EA">
        <w:rPr>
          <w:rFonts w:eastAsia="Batang"/>
        </w:rPr>
        <w:t>was</w:t>
      </w:r>
      <w:r w:rsidRPr="00250A54">
        <w:rPr>
          <w:rFonts w:eastAsia="Batang"/>
        </w:rPr>
        <w:t xml:space="preserve"> </w:t>
      </w:r>
      <w:r w:rsidR="00E410EA">
        <w:rPr>
          <w:rFonts w:eastAsia="Batang"/>
        </w:rPr>
        <w:t>determined</w:t>
      </w:r>
      <w:r w:rsidRPr="00250A54">
        <w:rPr>
          <w:rFonts w:eastAsia="Batang"/>
        </w:rPr>
        <w:t xml:space="preserve"> using Eq. </w:t>
      </w:r>
      <w:r w:rsidR="009024CD" w:rsidRPr="00250A54">
        <w:rPr>
          <w:rFonts w:eastAsia="Batang" w:hint="eastAsia"/>
        </w:rPr>
        <w:t>1</w:t>
      </w:r>
      <w:r w:rsidR="006A0B84">
        <w:rPr>
          <w:rFonts w:eastAsia="Batang"/>
        </w:rPr>
        <w:t>,</w:t>
      </w:r>
      <w:r w:rsidRPr="00250A54">
        <w:rPr>
          <w:rFonts w:eastAsia="Batang" w:hint="eastAsia"/>
        </w:rPr>
        <w:t xml:space="preserve"> </w:t>
      </w:r>
      <w:r w:rsidR="00405B09" w:rsidRPr="00250A54">
        <w:t xml:space="preserve">where </w:t>
      </w:r>
      <w:proofErr w:type="spellStart"/>
      <w:r w:rsidR="009024CD" w:rsidRPr="00250A54">
        <w:t>ΔV</w:t>
      </w:r>
      <w:r w:rsidR="009024CD" w:rsidRPr="00250A54">
        <w:rPr>
          <w:vertAlign w:val="subscript"/>
        </w:rPr>
        <w:t>feed</w:t>
      </w:r>
      <w:proofErr w:type="gramStart"/>
      <w:r w:rsidR="00C952D3" w:rsidRPr="00250A54">
        <w:rPr>
          <w:vertAlign w:val="subscript"/>
        </w:rPr>
        <w:t>,t</w:t>
      </w:r>
      <w:proofErr w:type="spellEnd"/>
      <w:proofErr w:type="gramEnd"/>
      <w:r w:rsidR="00405B09" w:rsidRPr="00250A54">
        <w:rPr>
          <w:vertAlign w:val="subscript"/>
        </w:rPr>
        <w:t xml:space="preserve"> </w:t>
      </w:r>
      <w:r w:rsidR="00405B09" w:rsidRPr="00250A54">
        <w:rPr>
          <w:noProof/>
        </w:rPr>
        <w:t>is</w:t>
      </w:r>
      <w:r w:rsidR="00405B09" w:rsidRPr="00250A54">
        <w:t xml:space="preserve"> the</w:t>
      </w:r>
      <w:r w:rsidR="009024CD" w:rsidRPr="00250A54">
        <w:t xml:space="preserve"> </w:t>
      </w:r>
      <w:r w:rsidR="00E410EA">
        <w:t xml:space="preserve">volume change in FS </w:t>
      </w:r>
      <w:r w:rsidR="009024CD" w:rsidRPr="00250A54">
        <w:t>during the performance test,</w:t>
      </w:r>
      <w:r w:rsidR="00405B09" w:rsidRPr="00250A54">
        <w:t xml:space="preserve"> ∆t is </w:t>
      </w:r>
      <w:r w:rsidR="00405B09" w:rsidRPr="00A81C19">
        <w:rPr>
          <w:noProof/>
        </w:rPr>
        <w:t xml:space="preserve">the </w:t>
      </w:r>
      <w:r w:rsidR="005A6C8A">
        <w:rPr>
          <w:noProof/>
        </w:rPr>
        <w:t xml:space="preserve">duration of the </w:t>
      </w:r>
      <w:r w:rsidR="009024CD" w:rsidRPr="00A81C19">
        <w:rPr>
          <w:noProof/>
        </w:rPr>
        <w:t>performance</w:t>
      </w:r>
      <w:r w:rsidR="009024CD" w:rsidRPr="00250A54">
        <w:t xml:space="preserve"> test</w:t>
      </w:r>
      <w:r w:rsidR="006916D1">
        <w:t xml:space="preserve"> </w:t>
      </w:r>
      <w:r w:rsidR="00405B09" w:rsidRPr="00001FFC">
        <w:rPr>
          <w:noProof/>
        </w:rPr>
        <w:t>and</w:t>
      </w:r>
      <w:r w:rsidR="00405B09" w:rsidRPr="00250A54">
        <w:t xml:space="preserve"> A</w:t>
      </w:r>
      <w:r w:rsidR="00405B09" w:rsidRPr="00250A54">
        <w:rPr>
          <w:vertAlign w:val="subscript"/>
        </w:rPr>
        <w:t xml:space="preserve">m </w:t>
      </w:r>
      <w:r w:rsidR="00405B09" w:rsidRPr="00346F30">
        <w:rPr>
          <w:noProof/>
        </w:rPr>
        <w:t>is</w:t>
      </w:r>
      <w:r w:rsidR="00405B09" w:rsidRPr="00250A54">
        <w:t xml:space="preserve"> the </w:t>
      </w:r>
      <w:r w:rsidR="005A6C8A">
        <w:rPr>
          <w:noProof/>
        </w:rPr>
        <w:t>effective</w:t>
      </w:r>
      <w:r w:rsidR="005A6C8A" w:rsidRPr="00250A54">
        <w:t xml:space="preserve"> </w:t>
      </w:r>
      <w:r w:rsidR="006916D1">
        <w:t xml:space="preserve">membrane </w:t>
      </w:r>
      <w:r w:rsidR="009024CD" w:rsidRPr="00250A54">
        <w:t>surface area</w:t>
      </w:r>
      <w:r w:rsidR="00405B09" w:rsidRPr="00250A54">
        <w:t xml:space="preserve"> (m</w:t>
      </w:r>
      <w:r w:rsidR="00405B09" w:rsidRPr="00250A54">
        <w:rPr>
          <w:vertAlign w:val="superscript"/>
        </w:rPr>
        <w:t>2</w:t>
      </w:r>
      <w:r w:rsidR="00405B09" w:rsidRPr="00250A54">
        <w:t>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64"/>
        <w:gridCol w:w="3772"/>
      </w:tblGrid>
      <w:tr w:rsidR="007238EA" w:rsidRPr="00250A54" w14:paraId="6345F32A" w14:textId="77777777" w:rsidTr="006F287E">
        <w:trPr>
          <w:trHeight w:val="773"/>
        </w:trPr>
        <w:tc>
          <w:tcPr>
            <w:tcW w:w="4264" w:type="dxa"/>
            <w:vAlign w:val="center"/>
          </w:tcPr>
          <w:p w14:paraId="735A2CB5" w14:textId="77777777" w:rsidR="006F287E" w:rsidRPr="00250A54" w:rsidRDefault="00522ED3" w:rsidP="00AA364C">
            <w:pPr>
              <w:rPr>
                <w:rFonts w:asciiTheme="majorBidi" w:hAnsiTheme="majorBid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Δ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eed,t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3772" w:type="dxa"/>
            <w:vAlign w:val="center"/>
          </w:tcPr>
          <w:p w14:paraId="65720C12" w14:textId="77777777" w:rsidR="006F287E" w:rsidRPr="00250A54" w:rsidRDefault="00405B09" w:rsidP="00AA364C">
            <w:pPr>
              <w:jc w:val="right"/>
            </w:pPr>
            <w:r w:rsidRPr="00250A54">
              <w:t xml:space="preserve">  </w:t>
            </w:r>
            <w:r w:rsidR="006F287E" w:rsidRPr="00250A54">
              <w:t>(</w:t>
            </w:r>
            <w:r w:rsidR="009024CD" w:rsidRPr="00250A54">
              <w:t>1</w:t>
            </w:r>
            <w:r w:rsidR="006F287E" w:rsidRPr="00250A54">
              <w:t>)</w:t>
            </w:r>
          </w:p>
        </w:tc>
      </w:tr>
    </w:tbl>
    <w:p w14:paraId="0D8E904A" w14:textId="38949D70" w:rsidR="00597C16" w:rsidRPr="00250A54" w:rsidRDefault="00F207EC" w:rsidP="00AA364C">
      <w:r w:rsidRPr="00250A54">
        <w:rPr>
          <w:rFonts w:eastAsia="Batang"/>
        </w:rPr>
        <w:t>The</w:t>
      </w:r>
      <w:r w:rsidR="00553407" w:rsidRPr="00250A54">
        <w:rPr>
          <w:rFonts w:eastAsia="Batang"/>
        </w:rPr>
        <w:t xml:space="preserve"> rev</w:t>
      </w:r>
      <w:r w:rsidR="00F24587" w:rsidRPr="00250A54">
        <w:rPr>
          <w:rFonts w:eastAsia="Batang"/>
        </w:rPr>
        <w:t xml:space="preserve">erse </w:t>
      </w:r>
      <w:r w:rsidR="008C15C3">
        <w:rPr>
          <w:rFonts w:eastAsia="Batang"/>
        </w:rPr>
        <w:t>solute flux</w:t>
      </w:r>
      <w:r w:rsidR="00F24587" w:rsidRPr="00250A54">
        <w:rPr>
          <w:rFonts w:eastAsia="Batang"/>
        </w:rPr>
        <w:t xml:space="preserve"> </w:t>
      </w:r>
      <w:r w:rsidRPr="00250A54">
        <w:rPr>
          <w:rFonts w:eastAsia="Batang"/>
        </w:rPr>
        <w:t xml:space="preserve">was determined using Eq. </w:t>
      </w:r>
      <w:r w:rsidR="009024CD" w:rsidRPr="00250A54">
        <w:rPr>
          <w:rFonts w:eastAsia="Batang"/>
        </w:rPr>
        <w:t>2,</w:t>
      </w:r>
      <w:r w:rsidR="00597C16" w:rsidRPr="00250A54">
        <w:rPr>
          <w:rFonts w:eastAsia="Batang"/>
        </w:rPr>
        <w:t xml:space="preserve"> where</w:t>
      </w:r>
      <w:r w:rsidR="00597C16" w:rsidRPr="00250A54">
        <w:t xml:space="preserve"> </w:t>
      </w:r>
      <w:r w:rsidR="00AA364C" w:rsidRPr="00250A54">
        <w:t>∆</w:t>
      </w:r>
      <w:proofErr w:type="spellStart"/>
      <w:r w:rsidR="00597C16" w:rsidRPr="00250A54">
        <w:t>C</w:t>
      </w:r>
      <w:r w:rsidR="00AA364C" w:rsidRPr="00250A54">
        <w:rPr>
          <w:vertAlign w:val="subscript"/>
        </w:rPr>
        <w:t>feed</w:t>
      </w:r>
      <w:proofErr w:type="gramStart"/>
      <w:r w:rsidR="00AA364C" w:rsidRPr="00250A54">
        <w:rPr>
          <w:vertAlign w:val="subscript"/>
        </w:rPr>
        <w:t>,t</w:t>
      </w:r>
      <w:proofErr w:type="spellEnd"/>
      <w:proofErr w:type="gramEnd"/>
      <w:r w:rsidR="00597C16" w:rsidRPr="00250A54">
        <w:t xml:space="preserve"> </w:t>
      </w:r>
      <w:r w:rsidR="00597C16" w:rsidRPr="00346F30">
        <w:rPr>
          <w:noProof/>
        </w:rPr>
        <w:t>and</w:t>
      </w:r>
      <w:r w:rsidR="00597C16" w:rsidRPr="00250A54">
        <w:t xml:space="preserve"> </w:t>
      </w:r>
      <w:proofErr w:type="spellStart"/>
      <w:r w:rsidR="00AA364C" w:rsidRPr="00250A54">
        <w:t>V</w:t>
      </w:r>
      <w:r w:rsidR="00AA364C" w:rsidRPr="00250A54">
        <w:rPr>
          <w:vertAlign w:val="subscript"/>
        </w:rPr>
        <w:t>feed,</w:t>
      </w:r>
      <w:r w:rsidR="00AA364C" w:rsidRPr="00001FFC">
        <w:rPr>
          <w:noProof/>
          <w:vertAlign w:val="subscript"/>
        </w:rPr>
        <w:t>t</w:t>
      </w:r>
      <w:proofErr w:type="spellEnd"/>
      <w:r w:rsidR="00AA364C" w:rsidRPr="00001FFC">
        <w:rPr>
          <w:noProof/>
        </w:rPr>
        <w:t xml:space="preserve"> are</w:t>
      </w:r>
      <w:r w:rsidR="00AA364C" w:rsidRPr="00250A54">
        <w:t xml:space="preserve"> the changes in the FS concentration and volume</w:t>
      </w:r>
      <w:r w:rsidR="003342DC" w:rsidRPr="00250A54">
        <w:t>, respectively</w:t>
      </w:r>
      <w:r w:rsidR="00AA364C" w:rsidRPr="00250A54">
        <w:t xml:space="preserve"> after a </w:t>
      </w:r>
      <w:r w:rsidR="005A6C8A">
        <w:t xml:space="preserve">predetermined time, </w:t>
      </w:r>
      <w:r w:rsidR="00AA364C" w:rsidRPr="00250A54">
        <w:t>∆t</w:t>
      </w:r>
      <w:r w:rsidR="00597C16" w:rsidRPr="00250A54">
        <w:t xml:space="preserve">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96"/>
        <w:gridCol w:w="3740"/>
      </w:tblGrid>
      <w:tr w:rsidR="007238EA" w:rsidRPr="00250A54" w14:paraId="5BFF3206" w14:textId="77777777" w:rsidTr="00AA364C">
        <w:tc>
          <w:tcPr>
            <w:tcW w:w="4296" w:type="dxa"/>
            <w:vAlign w:val="bottom"/>
          </w:tcPr>
          <w:p w14:paraId="31422E4A" w14:textId="77777777" w:rsidR="00597C16" w:rsidRPr="00250A54" w:rsidRDefault="00522ED3" w:rsidP="00AA364C">
            <w:pPr>
              <w:rPr>
                <w:rFonts w:asciiTheme="majorBidi" w:hAnsiTheme="majorBid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Δ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eed,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eed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  t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3740" w:type="dxa"/>
            <w:vAlign w:val="center"/>
          </w:tcPr>
          <w:p w14:paraId="52F6AAB1" w14:textId="77777777" w:rsidR="00597C16" w:rsidRPr="00250A54" w:rsidRDefault="00597C16" w:rsidP="00AA364C">
            <w:pPr>
              <w:jc w:val="right"/>
            </w:pPr>
            <w:r w:rsidRPr="00250A54">
              <w:t>(</w:t>
            </w:r>
            <w:r w:rsidR="009024CD" w:rsidRPr="00250A54">
              <w:t>2</w:t>
            </w:r>
            <w:r w:rsidRPr="00250A54">
              <w:t>)</w:t>
            </w:r>
          </w:p>
        </w:tc>
      </w:tr>
    </w:tbl>
    <w:p w14:paraId="682EF555" w14:textId="67ED1DE6" w:rsidR="00B242B0" w:rsidRPr="00250A54" w:rsidRDefault="00F00706" w:rsidP="002C026C">
      <w:r w:rsidRPr="00250A54">
        <w:t>A better representation of membrane selectivity</w:t>
      </w:r>
      <w:r w:rsidR="005A6C8A">
        <w:t>,</w:t>
      </w:r>
      <w:r w:rsidRPr="00250A54">
        <w:t xml:space="preserve"> compared to the</w:t>
      </w:r>
      <w:r w:rsidR="00F24587" w:rsidRPr="00250A54">
        <w:rPr>
          <w:rFonts w:eastAsia="Batang"/>
        </w:rPr>
        <w:t xml:space="preserve"> reverse </w:t>
      </w:r>
      <w:r w:rsidR="008C15C3">
        <w:rPr>
          <w:rFonts w:eastAsia="Batang"/>
        </w:rPr>
        <w:t>solute flux</w:t>
      </w:r>
      <w:r w:rsidR="00F24587" w:rsidRPr="00250A54">
        <w:rPr>
          <w:lang w:val="en"/>
        </w:rPr>
        <w:t xml:space="preserve"> (Eq. </w:t>
      </w:r>
      <w:bookmarkStart w:id="3" w:name="beq0010"/>
      <w:r w:rsidR="00F24587" w:rsidRPr="00250A54">
        <w:rPr>
          <w:lang w:val="en"/>
        </w:rPr>
        <w:t>2</w:t>
      </w:r>
      <w:bookmarkEnd w:id="3"/>
      <w:r w:rsidR="00F24587" w:rsidRPr="00250A54">
        <w:rPr>
          <w:lang w:val="en"/>
        </w:rPr>
        <w:t>)</w:t>
      </w:r>
      <w:r w:rsidR="005A6C8A">
        <w:rPr>
          <w:lang w:val="en"/>
        </w:rPr>
        <w:t>,</w:t>
      </w:r>
      <w:r w:rsidRPr="00250A54">
        <w:rPr>
          <w:lang w:val="en"/>
        </w:rPr>
        <w:t xml:space="preserve"> is </w:t>
      </w:r>
      <w:r w:rsidR="00F24587" w:rsidRPr="00250A54">
        <w:rPr>
          <w:lang w:val="en"/>
        </w:rPr>
        <w:t>the specific reverse solute flux (</w:t>
      </w:r>
      <w:r w:rsidR="00F24587" w:rsidRPr="00250A54">
        <w:rPr>
          <w:i/>
          <w:lang w:val="en"/>
        </w:rPr>
        <w:t>SRSF</w:t>
      </w:r>
      <w:r w:rsidR="00F24587" w:rsidRPr="00250A54">
        <w:rPr>
          <w:lang w:val="en"/>
        </w:rPr>
        <w:t>, g/L</w:t>
      </w:r>
      <w:r w:rsidR="002C026C" w:rsidRPr="00250A54">
        <w:rPr>
          <w:lang w:val="en"/>
        </w:rPr>
        <w:t>) as it</w:t>
      </w:r>
      <w:r w:rsidR="00F24587" w:rsidRPr="00250A54">
        <w:rPr>
          <w:lang w:val="en"/>
        </w:rPr>
        <w:t xml:space="preserve"> </w:t>
      </w:r>
      <w:r w:rsidRPr="00250A54">
        <w:rPr>
          <w:lang w:val="en"/>
        </w:rPr>
        <w:t>indicates</w:t>
      </w:r>
      <w:r w:rsidR="00F24587" w:rsidRPr="00250A54">
        <w:rPr>
          <w:lang w:val="en"/>
        </w:rPr>
        <w:t xml:space="preserve"> the </w:t>
      </w:r>
      <w:r w:rsidR="006A0B84" w:rsidRPr="00250A54">
        <w:rPr>
          <w:lang w:val="en"/>
        </w:rPr>
        <w:t>quantity</w:t>
      </w:r>
      <w:r w:rsidR="00F24587" w:rsidRPr="00250A54">
        <w:rPr>
          <w:lang w:val="en"/>
        </w:rPr>
        <w:t xml:space="preserve"> of </w:t>
      </w:r>
      <w:r w:rsidRPr="00250A54">
        <w:rPr>
          <w:lang w:val="en"/>
        </w:rPr>
        <w:t>draw solute</w:t>
      </w:r>
      <w:r w:rsidR="00F24587" w:rsidRPr="00250A54">
        <w:rPr>
          <w:lang w:val="en"/>
        </w:rPr>
        <w:t xml:space="preserve"> </w:t>
      </w:r>
      <w:r w:rsidR="006A0B84">
        <w:rPr>
          <w:lang w:val="en"/>
        </w:rPr>
        <w:t>moving</w:t>
      </w:r>
      <w:r w:rsidR="00F24587" w:rsidRPr="00250A54">
        <w:rPr>
          <w:lang w:val="en"/>
        </w:rPr>
        <w:t xml:space="preserve"> into FS </w:t>
      </w:r>
      <w:r w:rsidRPr="00250A54">
        <w:rPr>
          <w:lang w:val="en"/>
        </w:rPr>
        <w:t xml:space="preserve">for every </w:t>
      </w:r>
      <w:r w:rsidR="00F24587" w:rsidRPr="00250A54">
        <w:rPr>
          <w:lang w:val="en"/>
        </w:rPr>
        <w:t xml:space="preserve">unit volume of water </w:t>
      </w:r>
      <w:r w:rsidR="006A0B84">
        <w:rPr>
          <w:lang w:val="en"/>
        </w:rPr>
        <w:t>passing</w:t>
      </w:r>
      <w:r w:rsidR="006A0B84" w:rsidRPr="00250A54">
        <w:rPr>
          <w:lang w:val="en"/>
        </w:rPr>
        <w:t xml:space="preserve"> </w:t>
      </w:r>
      <w:r w:rsidR="00F24587" w:rsidRPr="00250A54">
        <w:rPr>
          <w:lang w:val="en"/>
        </w:rPr>
        <w:t xml:space="preserve">into DS </w:t>
      </w:r>
      <w:r w:rsidR="00F36129" w:rsidRPr="00250A54">
        <w:fldChar w:fldCharType="begin"/>
      </w:r>
      <w:r w:rsidR="003F556B">
        <w:instrText xml:space="preserve"> ADDIN EN.CITE &lt;EndNote&gt;&lt;Cite&gt;&lt;Author&gt;Wei&lt;/Author&gt;&lt;Year&gt;2011&lt;/Year&gt;&lt;RecNum&gt;301&lt;/RecNum&gt;&lt;DisplayText&gt;[41]&lt;/DisplayText&gt;&lt;record&gt;&lt;rec-number&gt;301&lt;/rec-number&gt;&lt;foreign-keys&gt;&lt;key app="EN" db-id="5xadzxz55sdspxefr04pwt5z0z2t5rtd2vwp" timestamp="1501928938"&gt;301&lt;/key&gt;&lt;/foreign-keys&gt;&lt;ref-type name="Journal Article"&gt;17&lt;/ref-type&gt;&lt;contributors&gt;&lt;authors&gt;&lt;author&gt;Wei, Jing&lt;/author&gt;&lt;author&gt;Qiu, Changquan&lt;/author&gt;&lt;author&gt;Tang, Chuyang Y.&lt;/author&gt;&lt;author&gt;Wang, Rong&lt;/author&gt;&lt;author&gt;Fane, Anthony G.&lt;/author&gt;&lt;/authors&gt;&lt;/contributors&gt;&lt;titles&gt;&lt;title&gt;Synthesis and characterization of flat-sheet thin film composite forward osmosis membranes&lt;/title&gt;&lt;secondary-title&gt;Journal of Membrane Science&lt;/secondary-title&gt;&lt;/titles&gt;&lt;periodical&gt;&lt;full-title&gt;Journal of Membrane Science&lt;/full-title&gt;&lt;/periodical&gt;&lt;pages&gt;292-302&lt;/pages&gt;&lt;volume&gt;372&lt;/volume&gt;&lt;number&gt;1–2&lt;/number&gt;&lt;keywords&gt;&lt;keyword&gt;Forward osmosis&lt;/keyword&gt;&lt;keyword&gt;Thin film composite polyamide membrane&lt;/keyword&gt;&lt;keyword&gt;Interfacial polymerization&lt;/keyword&gt;&lt;keyword&gt;Internal concentration polarization&lt;/keyword&gt;&lt;keyword&gt;Finger-like pore structure&lt;/keyword&gt;&lt;keyword&gt;Structural parameter&lt;/keyword&gt;&lt;/keywords&gt;&lt;dates&gt;&lt;year&gt;2011&lt;/year&gt;&lt;pub-dates&gt;&lt;date&gt;4/15/&lt;/date&gt;&lt;/pub-dates&gt;&lt;/dates&gt;&lt;isbn&gt;0376-7388&lt;/isbn&gt;&lt;urls&gt;&lt;related-urls&gt;&lt;url&gt;http://www.sciencedirect.com/science/article/pii/S0376738811001219&lt;/url&gt;&lt;/related-urls&gt;&lt;/urls&gt;&lt;electronic-resource-num&gt;https://doi.org/10.1016/j.memsci.2011.02.013&lt;/electronic-resource-num&gt;&lt;/record&gt;&lt;/Cite&gt;&lt;/EndNote&gt;</w:instrText>
      </w:r>
      <w:r w:rsidR="00F36129" w:rsidRPr="00250A54">
        <w:fldChar w:fldCharType="separate"/>
      </w:r>
      <w:r w:rsidR="003F556B">
        <w:rPr>
          <w:noProof/>
        </w:rPr>
        <w:t>[</w:t>
      </w:r>
      <w:hyperlink w:anchor="_ENREF_41" w:tooltip="Wei, 2011 #301" w:history="1">
        <w:r w:rsidR="000F4480">
          <w:rPr>
            <w:noProof/>
          </w:rPr>
          <w:t>41</w:t>
        </w:r>
      </w:hyperlink>
      <w:r w:rsidR="003F556B">
        <w:rPr>
          <w:noProof/>
        </w:rPr>
        <w:t>]</w:t>
      </w:r>
      <w:r w:rsidR="00F36129" w:rsidRPr="00250A54">
        <w:fldChar w:fldCharType="end"/>
      </w:r>
      <w:r w:rsidR="00F36129" w:rsidRPr="00250A54">
        <w:t>.</w:t>
      </w:r>
      <w:r w:rsidR="005E4683" w:rsidRPr="00250A54">
        <w:t xml:space="preserve"> </w:t>
      </w:r>
      <w:r w:rsidR="005E4683" w:rsidRPr="00250A54">
        <w:rPr>
          <w:rFonts w:eastAsia="Batang"/>
        </w:rPr>
        <w:t>The SRSF of the membranes was determined using Eq. 3.</w:t>
      </w:r>
      <w:r w:rsidR="00F36129" w:rsidRPr="00250A54">
        <w:t xml:space="preserve"> A </w:t>
      </w:r>
      <w:r w:rsidR="003C498D">
        <w:t>smaller SRSF</w:t>
      </w:r>
      <w:r w:rsidR="00F36129" w:rsidRPr="00250A54">
        <w:t xml:space="preserve"> implies </w:t>
      </w:r>
      <w:r w:rsidR="003C498D" w:rsidRPr="00250A54">
        <w:t>greater</w:t>
      </w:r>
      <w:r w:rsidR="00F36129" w:rsidRPr="00250A54">
        <w:t xml:space="preserve"> membrane selectivity in </w:t>
      </w:r>
      <w:r w:rsidR="005925C8">
        <w:t xml:space="preserve">the </w:t>
      </w:r>
      <w:r w:rsidR="00F36129" w:rsidRPr="005925C8">
        <w:rPr>
          <w:noProof/>
        </w:rPr>
        <w:t>FO</w:t>
      </w:r>
      <w:r w:rsidR="00F36129" w:rsidRPr="00250A54">
        <w:t xml:space="preserve"> proces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96"/>
        <w:gridCol w:w="3740"/>
      </w:tblGrid>
      <w:tr w:rsidR="007238EA" w:rsidRPr="00250A54" w14:paraId="160E0452" w14:textId="77777777" w:rsidTr="00610EF0">
        <w:tc>
          <w:tcPr>
            <w:tcW w:w="4296" w:type="dxa"/>
            <w:vAlign w:val="bottom"/>
          </w:tcPr>
          <w:p w14:paraId="6C869FF5" w14:textId="77777777" w:rsidR="00F36129" w:rsidRPr="00250A54" w:rsidRDefault="00F36129" w:rsidP="006A1079">
            <w:pPr>
              <w:rPr>
                <w:rFonts w:asciiTheme="majorBidi" w:hAnsiTheme="majorBid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SRSF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740" w:type="dxa"/>
            <w:vAlign w:val="center"/>
          </w:tcPr>
          <w:p w14:paraId="03B3714B" w14:textId="77777777" w:rsidR="00F36129" w:rsidRPr="00250A54" w:rsidRDefault="00F36129" w:rsidP="00A31B95">
            <w:pPr>
              <w:jc w:val="right"/>
            </w:pPr>
            <w:r w:rsidRPr="00250A54">
              <w:t>(</w:t>
            </w:r>
            <w:r w:rsidR="00A31B95" w:rsidRPr="00250A54">
              <w:t>3</w:t>
            </w:r>
            <w:r w:rsidRPr="00250A54">
              <w:t>)</w:t>
            </w:r>
          </w:p>
        </w:tc>
      </w:tr>
      <w:tr w:rsidR="005A6C8A" w:rsidRPr="00250A54" w14:paraId="56AF785B" w14:textId="77777777" w:rsidTr="00610EF0">
        <w:tc>
          <w:tcPr>
            <w:tcW w:w="4296" w:type="dxa"/>
            <w:vAlign w:val="bottom"/>
          </w:tcPr>
          <w:p w14:paraId="6252615E" w14:textId="77777777" w:rsidR="005A6C8A" w:rsidRDefault="005A6C8A" w:rsidP="006A1079"/>
        </w:tc>
        <w:tc>
          <w:tcPr>
            <w:tcW w:w="3740" w:type="dxa"/>
            <w:vAlign w:val="center"/>
          </w:tcPr>
          <w:p w14:paraId="0D6E2C8B" w14:textId="77777777" w:rsidR="005A6C8A" w:rsidRPr="00250A54" w:rsidRDefault="005A6C8A" w:rsidP="00A31B95">
            <w:pPr>
              <w:jc w:val="right"/>
            </w:pPr>
          </w:p>
        </w:tc>
      </w:tr>
    </w:tbl>
    <w:p w14:paraId="4D5DBE81" w14:textId="77777777" w:rsidR="004C5E58" w:rsidRPr="00250A54" w:rsidRDefault="00A74048" w:rsidP="00AC31DC">
      <w:pPr>
        <w:pStyle w:val="Heading1"/>
      </w:pPr>
      <w:r w:rsidRPr="00250A54">
        <w:t xml:space="preserve">Results and </w:t>
      </w:r>
      <w:r w:rsidRPr="00250A54">
        <w:rPr>
          <w:noProof/>
        </w:rPr>
        <w:t>discussion</w:t>
      </w:r>
      <w:r w:rsidR="00205D25" w:rsidRPr="00250A54">
        <w:t xml:space="preserve"> </w:t>
      </w:r>
    </w:p>
    <w:p w14:paraId="20624A0F" w14:textId="77777777" w:rsidR="00D242E8" w:rsidRPr="00250A54" w:rsidRDefault="00E34BFE" w:rsidP="00AC31DC">
      <w:pPr>
        <w:pStyle w:val="Heading2"/>
      </w:pPr>
      <w:r w:rsidRPr="00250A54">
        <w:t>Characterization of SNW-1</w:t>
      </w:r>
    </w:p>
    <w:p w14:paraId="424F4938" w14:textId="1F3F19A7" w:rsidR="008F617F" w:rsidRDefault="004014A4">
      <w:pPr>
        <w:rPr>
          <w:lang w:val="en"/>
        </w:rPr>
      </w:pPr>
      <w:r w:rsidRPr="00250A54">
        <w:rPr>
          <w:lang w:val="en"/>
        </w:rPr>
        <w:t xml:space="preserve">The </w:t>
      </w:r>
      <w:r w:rsidR="000A3BE5" w:rsidRPr="00250A54">
        <w:rPr>
          <w:lang w:val="en"/>
        </w:rPr>
        <w:t xml:space="preserve">size and </w:t>
      </w:r>
      <w:r w:rsidR="00301A90">
        <w:rPr>
          <w:lang w:val="en"/>
        </w:rPr>
        <w:t>morphology</w:t>
      </w:r>
      <w:r w:rsidRPr="00250A54">
        <w:rPr>
          <w:lang w:val="en"/>
        </w:rPr>
        <w:t xml:space="preserve"> of </w:t>
      </w:r>
      <w:r w:rsidR="00D871ED" w:rsidRPr="00D871ED">
        <w:rPr>
          <w:color w:val="0070C0"/>
          <w:lang w:val="en"/>
        </w:rPr>
        <w:t>SNW-1 nanoparticles</w:t>
      </w:r>
      <w:r w:rsidRPr="00250A54">
        <w:rPr>
          <w:lang w:val="en"/>
        </w:rPr>
        <w:t xml:space="preserve"> </w:t>
      </w:r>
      <w:r w:rsidR="000A3BE5" w:rsidRPr="00250A54">
        <w:rPr>
          <w:lang w:val="en"/>
        </w:rPr>
        <w:t xml:space="preserve">were identified </w:t>
      </w:r>
      <w:r w:rsidRPr="00250A54">
        <w:rPr>
          <w:lang w:val="en"/>
        </w:rPr>
        <w:t>by SEM</w:t>
      </w:r>
      <w:r w:rsidR="000A3BE5" w:rsidRPr="00250A54">
        <w:rPr>
          <w:lang w:val="en"/>
        </w:rPr>
        <w:t xml:space="preserve"> as shown in</w:t>
      </w:r>
      <w:r w:rsidR="00296286" w:rsidRPr="00250A54">
        <w:rPr>
          <w:lang w:val="en"/>
        </w:rPr>
        <w:t xml:space="preserve"> </w:t>
      </w:r>
      <w:r w:rsidR="00296286" w:rsidRPr="00250A54">
        <w:t xml:space="preserve">Figure </w:t>
      </w:r>
      <w:r w:rsidR="00296286" w:rsidRPr="00250A54">
        <w:rPr>
          <w:noProof/>
        </w:rPr>
        <w:t>2</w:t>
      </w:r>
      <w:r w:rsidR="004B248B">
        <w:rPr>
          <w:lang w:val="en"/>
        </w:rPr>
        <w:t>a</w:t>
      </w:r>
      <w:r w:rsidR="000A3BE5" w:rsidRPr="00250A54">
        <w:rPr>
          <w:lang w:val="en"/>
        </w:rPr>
        <w:t xml:space="preserve">. The </w:t>
      </w:r>
      <w:r w:rsidRPr="00250A54">
        <w:rPr>
          <w:lang w:val="en"/>
        </w:rPr>
        <w:t xml:space="preserve">SNW-1 </w:t>
      </w:r>
      <w:r w:rsidR="000A3BE5" w:rsidRPr="00250A54">
        <w:rPr>
          <w:lang w:val="en"/>
        </w:rPr>
        <w:t>nanoparticles were</w:t>
      </w:r>
      <w:r w:rsidR="007B5A6B" w:rsidRPr="00250A54">
        <w:rPr>
          <w:lang w:val="en"/>
        </w:rPr>
        <w:t xml:space="preserve"> observed to </w:t>
      </w:r>
      <w:r w:rsidR="004B248B">
        <w:rPr>
          <w:lang w:val="en"/>
        </w:rPr>
        <w:t>be</w:t>
      </w:r>
      <w:r w:rsidR="000A3BE5" w:rsidRPr="00250A54">
        <w:rPr>
          <w:lang w:val="en"/>
        </w:rPr>
        <w:t xml:space="preserve"> </w:t>
      </w:r>
      <w:r w:rsidR="007B5A6B" w:rsidRPr="00250A54">
        <w:rPr>
          <w:lang w:val="en"/>
        </w:rPr>
        <w:t>spherical</w:t>
      </w:r>
      <w:r w:rsidR="000A3BE5" w:rsidRPr="00250A54">
        <w:rPr>
          <w:lang w:val="en"/>
        </w:rPr>
        <w:t xml:space="preserve"> </w:t>
      </w:r>
      <w:r w:rsidR="004B248B">
        <w:rPr>
          <w:lang w:val="en"/>
        </w:rPr>
        <w:t xml:space="preserve">in </w:t>
      </w:r>
      <w:r w:rsidR="000A3BE5" w:rsidRPr="00250A54">
        <w:rPr>
          <w:lang w:val="en"/>
        </w:rPr>
        <w:t xml:space="preserve">shape with </w:t>
      </w:r>
      <w:r w:rsidR="007B5A6B" w:rsidRPr="00250A54">
        <w:rPr>
          <w:lang w:val="en"/>
        </w:rPr>
        <w:t xml:space="preserve">the diameter </w:t>
      </w:r>
      <w:r w:rsidR="00301A90">
        <w:rPr>
          <w:lang w:val="en"/>
        </w:rPr>
        <w:t xml:space="preserve">of each particle </w:t>
      </w:r>
      <w:r w:rsidR="007B5A6B" w:rsidRPr="00250A54">
        <w:rPr>
          <w:lang w:val="en"/>
        </w:rPr>
        <w:t>ranging between 20-40</w:t>
      </w:r>
      <w:r w:rsidRPr="00250A54">
        <w:rPr>
          <w:lang w:val="en"/>
        </w:rPr>
        <w:t xml:space="preserve"> nm.</w:t>
      </w:r>
      <w:r w:rsidR="00296286" w:rsidRPr="00250A54">
        <w:rPr>
          <w:lang w:val="en"/>
        </w:rPr>
        <w:t xml:space="preserve"> </w:t>
      </w:r>
      <w:r w:rsidR="003F483F">
        <w:rPr>
          <w:lang w:val="en"/>
        </w:rPr>
        <w:t>The small size of SNW-1</w:t>
      </w:r>
      <w:r w:rsidR="00B031AB">
        <w:rPr>
          <w:lang w:val="en"/>
        </w:rPr>
        <w:t xml:space="preserve"> particles</w:t>
      </w:r>
      <w:r w:rsidR="003F483F">
        <w:rPr>
          <w:lang w:val="en"/>
        </w:rPr>
        <w:t xml:space="preserve"> </w:t>
      </w:r>
      <w:r w:rsidR="00123FAC">
        <w:rPr>
          <w:lang w:val="en"/>
        </w:rPr>
        <w:t>wa</w:t>
      </w:r>
      <w:r w:rsidR="003F483F">
        <w:rPr>
          <w:lang w:val="en"/>
        </w:rPr>
        <w:t xml:space="preserve">s beneficial for </w:t>
      </w:r>
      <w:r w:rsidR="003F483F">
        <w:rPr>
          <w:lang w:val="en"/>
        </w:rPr>
        <w:lastRenderedPageBreak/>
        <w:t xml:space="preserve">obtaining a homogenous and stable dispersion is the MPD aqueous phase; </w:t>
      </w:r>
      <w:r w:rsidR="0046010D">
        <w:rPr>
          <w:lang w:val="en"/>
        </w:rPr>
        <w:t>which further contribute</w:t>
      </w:r>
      <w:r w:rsidR="00123FAC">
        <w:rPr>
          <w:lang w:val="en"/>
        </w:rPr>
        <w:t>d</w:t>
      </w:r>
      <w:r w:rsidR="0046010D">
        <w:rPr>
          <w:lang w:val="en"/>
        </w:rPr>
        <w:t xml:space="preserve"> towards the</w:t>
      </w:r>
      <w:r w:rsidR="003F483F">
        <w:rPr>
          <w:lang w:val="en"/>
        </w:rPr>
        <w:t xml:space="preserve"> uniform distribution of SNW-1 nanoparticles in the PA layer. </w:t>
      </w:r>
    </w:p>
    <w:p w14:paraId="424E0E90" w14:textId="5879380F" w:rsidR="005134AA" w:rsidRPr="00250A54" w:rsidRDefault="00137AA3">
      <w:pPr>
        <w:rPr>
          <w:noProof/>
          <w:lang w:val="en-AU" w:eastAsia="en-AU"/>
        </w:rPr>
      </w:pPr>
      <w:r w:rsidRPr="00250A54">
        <w:t xml:space="preserve">The synthesized </w:t>
      </w:r>
      <w:r w:rsidR="00D871ED" w:rsidRPr="00D871ED">
        <w:rPr>
          <w:color w:val="0070C0"/>
        </w:rPr>
        <w:t>SNW-1 nanoparticles</w:t>
      </w:r>
      <w:r w:rsidR="004B248B">
        <w:rPr>
          <w:color w:val="0070C0"/>
        </w:rPr>
        <w:t xml:space="preserve"> were found to</w:t>
      </w:r>
      <w:r w:rsidRPr="00250A54">
        <w:t xml:space="preserve"> </w:t>
      </w:r>
      <w:r w:rsidRPr="00FA3072">
        <w:rPr>
          <w:noProof/>
        </w:rPr>
        <w:t>ha</w:t>
      </w:r>
      <w:r w:rsidR="0036641D">
        <w:rPr>
          <w:noProof/>
        </w:rPr>
        <w:t>ve</w:t>
      </w:r>
      <w:r w:rsidRPr="00250A54">
        <w:t xml:space="preserve"> </w:t>
      </w:r>
      <w:r w:rsidR="00957A4D" w:rsidRPr="00250A54">
        <w:t xml:space="preserve">a </w:t>
      </w:r>
      <w:r w:rsidR="00BA6EA0" w:rsidRPr="00250A54">
        <w:t>BET</w:t>
      </w:r>
      <w:r w:rsidR="00957A4D" w:rsidRPr="00250A54">
        <w:t xml:space="preserve"> </w:t>
      </w:r>
      <w:r w:rsidR="00957A4D" w:rsidRPr="00250A54">
        <w:rPr>
          <w:noProof/>
          <w:lang w:val="en-AU" w:eastAsia="en-AU"/>
        </w:rPr>
        <w:t>surface area</w:t>
      </w:r>
      <w:r w:rsidR="00BA6EA0" w:rsidRPr="00250A54">
        <w:t xml:space="preserve"> and</w:t>
      </w:r>
      <w:r w:rsidR="000C0A40" w:rsidRPr="00250A54">
        <w:t xml:space="preserve"> </w:t>
      </w:r>
      <w:r w:rsidR="00DA1709">
        <w:t xml:space="preserve">NL-DFT </w:t>
      </w:r>
      <w:r w:rsidR="00957A4D" w:rsidRPr="00250A54">
        <w:rPr>
          <w:noProof/>
          <w:lang w:val="en-AU" w:eastAsia="en-AU"/>
        </w:rPr>
        <w:t xml:space="preserve">micropore volume </w:t>
      </w:r>
      <w:r w:rsidR="000C0A40" w:rsidRPr="00250A54">
        <w:t xml:space="preserve">of </w:t>
      </w:r>
      <w:r w:rsidR="00BA6EA0" w:rsidRPr="00250A54">
        <w:t>500 m</w:t>
      </w:r>
      <w:r w:rsidR="00BA6EA0" w:rsidRPr="00250A54">
        <w:rPr>
          <w:vertAlign w:val="superscript"/>
        </w:rPr>
        <w:t>2</w:t>
      </w:r>
      <w:r w:rsidR="00BA6EA0" w:rsidRPr="00250A54">
        <w:t>g</w:t>
      </w:r>
      <w:r w:rsidR="00BA6EA0" w:rsidRPr="00250A54">
        <w:rPr>
          <w:vertAlign w:val="superscript"/>
        </w:rPr>
        <w:t>-1</w:t>
      </w:r>
      <w:r w:rsidR="00957A4D" w:rsidRPr="00250A54">
        <w:t> and 0.14</w:t>
      </w:r>
      <w:r w:rsidR="000C0A40" w:rsidRPr="00250A54">
        <w:t xml:space="preserve"> cm</w:t>
      </w:r>
      <w:r w:rsidR="000C0A40" w:rsidRPr="00250A54">
        <w:rPr>
          <w:vertAlign w:val="superscript"/>
        </w:rPr>
        <w:t>3</w:t>
      </w:r>
      <w:r w:rsidR="000C0A40" w:rsidRPr="00250A54">
        <w:t>g</w:t>
      </w:r>
      <w:r w:rsidR="000C0A40" w:rsidRPr="00250A54">
        <w:rPr>
          <w:vertAlign w:val="superscript"/>
        </w:rPr>
        <w:t>-1</w:t>
      </w:r>
      <w:r w:rsidR="00276B29" w:rsidRPr="00250A54">
        <w:t>, respectively</w:t>
      </w:r>
      <w:r w:rsidR="00957A4D" w:rsidRPr="00250A54">
        <w:t xml:space="preserve">, </w:t>
      </w:r>
      <w:r w:rsidR="00957A4D" w:rsidRPr="00250A54">
        <w:rPr>
          <w:noProof/>
          <w:lang w:val="en-AU" w:eastAsia="en-AU"/>
        </w:rPr>
        <w:t xml:space="preserve">showing </w:t>
      </w:r>
      <w:r w:rsidR="007261CB" w:rsidRPr="00250A54">
        <w:rPr>
          <w:noProof/>
          <w:lang w:val="en-AU" w:eastAsia="en-AU"/>
        </w:rPr>
        <w:t xml:space="preserve">a high crosslinking </w:t>
      </w:r>
      <w:r w:rsidR="0028119F" w:rsidRPr="00250A54">
        <w:rPr>
          <w:noProof/>
          <w:lang w:val="en-AU" w:eastAsia="en-AU"/>
        </w:rPr>
        <w:t xml:space="preserve">degree </w:t>
      </w:r>
      <w:r w:rsidR="00957A4D" w:rsidRPr="00250A54">
        <w:rPr>
          <w:noProof/>
          <w:lang w:val="en-AU" w:eastAsia="en-AU"/>
        </w:rPr>
        <w:t>in</w:t>
      </w:r>
      <w:r w:rsidR="007261CB" w:rsidRPr="00250A54">
        <w:rPr>
          <w:noProof/>
          <w:lang w:val="en-AU" w:eastAsia="en-AU"/>
        </w:rPr>
        <w:t xml:space="preserve"> </w:t>
      </w:r>
      <w:r w:rsidR="00DA1709">
        <w:rPr>
          <w:noProof/>
          <w:lang w:val="en-AU" w:eastAsia="en-AU"/>
        </w:rPr>
        <w:t xml:space="preserve">SNW-1 </w:t>
      </w:r>
      <w:r w:rsidR="007261CB" w:rsidRPr="00250A54">
        <w:rPr>
          <w:noProof/>
          <w:lang w:val="en-AU" w:eastAsia="en-AU"/>
        </w:rPr>
        <w:t>monomers.</w:t>
      </w:r>
      <w:r w:rsidR="005134AA">
        <w:rPr>
          <w:noProof/>
          <w:lang w:val="en-AU" w:eastAsia="en-AU"/>
        </w:rPr>
        <w:t xml:space="preserve"> </w:t>
      </w:r>
      <w:r w:rsidR="004B248B" w:rsidRPr="00FA3072">
        <w:rPr>
          <w:noProof/>
          <w:color w:val="0070C0"/>
          <w:lang w:val="en-AU" w:eastAsia="en-AU"/>
        </w:rPr>
        <w:t>The c</w:t>
      </w:r>
      <w:r w:rsidR="005134AA" w:rsidRPr="00FA3072">
        <w:rPr>
          <w:noProof/>
          <w:color w:val="0070C0"/>
          <w:lang w:val="en-AU" w:eastAsia="en-AU"/>
        </w:rPr>
        <w:t xml:space="preserve">alculation by </w:t>
      </w:r>
      <w:r w:rsidR="007C54E9">
        <w:rPr>
          <w:noProof/>
          <w:color w:val="0070C0"/>
          <w:lang w:val="en-AU" w:eastAsia="en-AU"/>
        </w:rPr>
        <w:t xml:space="preserve">the </w:t>
      </w:r>
      <w:r w:rsidR="005134AA" w:rsidRPr="00FA3072">
        <w:rPr>
          <w:noProof/>
          <w:color w:val="0070C0"/>
          <w:lang w:val="en-AU" w:eastAsia="en-AU"/>
        </w:rPr>
        <w:t>Horvath-Kawazo</w:t>
      </w:r>
      <w:r w:rsidR="004B248B" w:rsidRPr="001F0844">
        <w:rPr>
          <w:noProof/>
          <w:color w:val="0070C0"/>
          <w:lang w:val="en-AU" w:eastAsia="en-AU"/>
        </w:rPr>
        <w:t xml:space="preserve">e (HK) method revealed that </w:t>
      </w:r>
      <w:r w:rsidR="00DE5074">
        <w:rPr>
          <w:noProof/>
          <w:color w:val="0070C0"/>
          <w:lang w:val="en-AU" w:eastAsia="en-AU"/>
        </w:rPr>
        <w:t xml:space="preserve">the </w:t>
      </w:r>
      <w:r w:rsidR="004B248B">
        <w:rPr>
          <w:noProof/>
          <w:color w:val="0070C0"/>
          <w:lang w:val="en-AU" w:eastAsia="en-AU"/>
        </w:rPr>
        <w:t>pore</w:t>
      </w:r>
      <w:r w:rsidR="00B03D0F">
        <w:rPr>
          <w:noProof/>
          <w:color w:val="0070C0"/>
          <w:lang w:val="en-AU" w:eastAsia="en-AU"/>
        </w:rPr>
        <w:t xml:space="preserve"> size</w:t>
      </w:r>
      <w:r w:rsidR="004B248B">
        <w:rPr>
          <w:noProof/>
          <w:color w:val="0070C0"/>
          <w:lang w:val="en-AU" w:eastAsia="en-AU"/>
        </w:rPr>
        <w:t xml:space="preserve"> of </w:t>
      </w:r>
      <w:r w:rsidR="005134AA" w:rsidRPr="00FA3072">
        <w:rPr>
          <w:noProof/>
          <w:color w:val="0070C0"/>
          <w:lang w:val="en-AU" w:eastAsia="en-AU"/>
        </w:rPr>
        <w:t>SNW-1</w:t>
      </w:r>
      <w:r w:rsidR="004B248B">
        <w:rPr>
          <w:noProof/>
          <w:color w:val="0070C0"/>
          <w:lang w:val="en-AU" w:eastAsia="en-AU"/>
        </w:rPr>
        <w:t xml:space="preserve"> nanoparticles</w:t>
      </w:r>
      <w:r w:rsidR="005134AA" w:rsidRPr="00FA3072">
        <w:rPr>
          <w:noProof/>
          <w:color w:val="0070C0"/>
          <w:lang w:val="en-AU" w:eastAsia="en-AU"/>
        </w:rPr>
        <w:t xml:space="preserve"> </w:t>
      </w:r>
      <w:r w:rsidR="004B248B" w:rsidRPr="00001FFC">
        <w:rPr>
          <w:noProof/>
          <w:color w:val="0070C0"/>
          <w:lang w:val="en-AU" w:eastAsia="en-AU"/>
        </w:rPr>
        <w:t>w</w:t>
      </w:r>
      <w:r w:rsidR="00C140D0">
        <w:rPr>
          <w:noProof/>
          <w:color w:val="0070C0"/>
          <w:lang w:val="en-AU" w:eastAsia="en-AU"/>
        </w:rPr>
        <w:t>as</w:t>
      </w:r>
      <w:r w:rsidR="004B248B">
        <w:rPr>
          <w:noProof/>
          <w:color w:val="0070C0"/>
          <w:lang w:val="en-AU" w:eastAsia="en-AU"/>
        </w:rPr>
        <w:t xml:space="preserve"> </w:t>
      </w:r>
      <w:r w:rsidR="004B248B" w:rsidRPr="001F0844">
        <w:rPr>
          <w:noProof/>
          <w:color w:val="0070C0"/>
          <w:lang w:val="en-AU" w:eastAsia="en-AU"/>
        </w:rPr>
        <w:t xml:space="preserve">approximately </w:t>
      </w:r>
      <w:r w:rsidR="005134AA" w:rsidRPr="00FA3072">
        <w:rPr>
          <w:noProof/>
          <w:color w:val="0070C0"/>
          <w:lang w:val="en-AU" w:eastAsia="en-AU"/>
        </w:rPr>
        <w:t>5.5 Å</w:t>
      </w:r>
      <w:r w:rsidR="00075FB8" w:rsidRPr="00FA3072">
        <w:rPr>
          <w:noProof/>
          <w:color w:val="0070C0"/>
          <w:lang w:val="en-AU" w:eastAsia="en-AU"/>
        </w:rPr>
        <w:t xml:space="preserve"> (</w:t>
      </w:r>
      <w:r w:rsidR="00075FB8" w:rsidRPr="00FA3072">
        <w:rPr>
          <w:color w:val="0070C0"/>
        </w:rPr>
        <w:t xml:space="preserve">Figure </w:t>
      </w:r>
      <w:r w:rsidR="00075FB8" w:rsidRPr="00FA3072">
        <w:rPr>
          <w:noProof/>
          <w:color w:val="0070C0"/>
        </w:rPr>
        <w:t>2</w:t>
      </w:r>
      <w:r w:rsidR="00075FB8" w:rsidRPr="00FA3072">
        <w:rPr>
          <w:noProof/>
          <w:color w:val="0070C0"/>
          <w:lang w:val="en-AU" w:eastAsia="en-AU"/>
        </w:rPr>
        <w:t>b)</w:t>
      </w:r>
      <w:r w:rsidR="00DE5074" w:rsidRPr="001F0844">
        <w:rPr>
          <w:noProof/>
          <w:color w:val="0070C0"/>
          <w:lang w:val="en-AU" w:eastAsia="en-AU"/>
        </w:rPr>
        <w:t xml:space="preserve">, which may </w:t>
      </w:r>
      <w:r w:rsidR="00DE5074" w:rsidRPr="00FA3072">
        <w:rPr>
          <w:color w:val="0070C0"/>
          <w:lang w:val="en"/>
        </w:rPr>
        <w:t xml:space="preserve">provide </w:t>
      </w:r>
      <w:r w:rsidR="00DE5074" w:rsidRPr="00FA3072">
        <w:rPr>
          <w:color w:val="0070C0"/>
        </w:rPr>
        <w:t xml:space="preserve">extra channels for </w:t>
      </w:r>
      <w:r w:rsidR="009D5D78">
        <w:rPr>
          <w:color w:val="0070C0"/>
        </w:rPr>
        <w:t xml:space="preserve">the </w:t>
      </w:r>
      <w:r w:rsidR="00DE5074" w:rsidRPr="00FA3072">
        <w:rPr>
          <w:noProof/>
          <w:color w:val="0070C0"/>
        </w:rPr>
        <w:t>transport</w:t>
      </w:r>
      <w:r w:rsidR="00DE5074">
        <w:rPr>
          <w:color w:val="0070C0"/>
        </w:rPr>
        <w:t xml:space="preserve"> of </w:t>
      </w:r>
      <w:r w:rsidR="00DE5074" w:rsidRPr="00FA3072">
        <w:rPr>
          <w:color w:val="0070C0"/>
        </w:rPr>
        <w:t>water molecule</w:t>
      </w:r>
      <w:r w:rsidR="00DE5074">
        <w:rPr>
          <w:color w:val="0070C0"/>
        </w:rPr>
        <w:t>s</w:t>
      </w:r>
      <w:r w:rsidR="00DE5074" w:rsidRPr="00FA3072">
        <w:rPr>
          <w:color w:val="0070C0"/>
        </w:rPr>
        <w:t>.</w:t>
      </w:r>
    </w:p>
    <w:p w14:paraId="5E88B50A" w14:textId="70BE6DB5" w:rsidR="00544516" w:rsidRDefault="00433C0A" w:rsidP="000714E6">
      <w:pPr>
        <w:keepNext/>
        <w:spacing w:after="0"/>
        <w:jc w:val="center"/>
      </w:pPr>
      <w:r w:rsidRPr="00433C0A">
        <w:rPr>
          <w:noProof/>
          <w:lang w:val="en-AU"/>
        </w:rPr>
        <mc:AlternateContent>
          <mc:Choice Requires="wpg">
            <w:drawing>
              <wp:inline distT="0" distB="0" distL="0" distR="0" wp14:anchorId="00FEE15F" wp14:editId="67BC2E7B">
                <wp:extent cx="5868036" cy="2390329"/>
                <wp:effectExtent l="0" t="0" r="0" b="0"/>
                <wp:docPr id="12" name="Group 1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5868036" cy="2390329"/>
                          <a:chOff x="-2" y="0"/>
                          <a:chExt cx="9012412" cy="3672010"/>
                        </a:xfrm>
                      </wpg:grpSpPr>
                      <pic:pic xmlns:pic="http://schemas.openxmlformats.org/drawingml/2006/picture">
                        <pic:nvPicPr>
                          <pic:cNvPr id="22" name="Picture 22" descr="C:\Users\yangyanqin\Downloads\pore size distribution of SNW-1.tif">
                            <a:extLst>
                              <a:ext uri="{FF2B5EF4-FFF2-40B4-BE49-F238E27FC236}">
                                <a16:creationId xmlns:a16="http://schemas.microsoft.com/office/drawing/2014/main" id="{0D10CB99-3EDD-4944-BFA2-E200629806A0}"/>
                              </a:ext>
                            </a:extLst>
                          </pic:cNvPr>
                          <pic:cNvPicPr/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9" t="7158" r="11360" b="3222"/>
                          <a:stretch/>
                        </pic:blipFill>
                        <pic:spPr bwMode="auto">
                          <a:xfrm>
                            <a:off x="4273623" y="206294"/>
                            <a:ext cx="4738787" cy="34657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4" name="TextBox 5">
                          <a:extLst>
                            <a:ext uri="{FF2B5EF4-FFF2-40B4-BE49-F238E27FC236}">
                              <a16:creationId xmlns:a16="http://schemas.microsoft.com/office/drawing/2014/main" id="{92F9E284-2D04-4E17-89E6-751FD208A8A8}"/>
                            </a:ext>
                          </a:extLst>
                        </wps:cNvPr>
                        <wps:cNvSpPr txBox="1"/>
                        <wps:spPr>
                          <a:xfrm>
                            <a:off x="-2" y="0"/>
                            <a:ext cx="552905" cy="4303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9F0C522" w14:textId="77777777" w:rsidR="005616C7" w:rsidRDefault="005616C7" w:rsidP="00433C0A">
                              <w:pPr>
                                <w:pStyle w:val="NormalWeb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(a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5" name="TextBox 6">
                          <a:extLst>
                            <a:ext uri="{FF2B5EF4-FFF2-40B4-BE49-F238E27FC236}">
                              <a16:creationId xmlns:a16="http://schemas.microsoft.com/office/drawing/2014/main" id="{9D68B421-DAF6-4C34-B3B1-951F7D3F4806}"/>
                            </a:ext>
                          </a:extLst>
                        </wps:cNvPr>
                        <wps:cNvSpPr txBox="1"/>
                        <wps:spPr>
                          <a:xfrm>
                            <a:off x="4191837" y="34"/>
                            <a:ext cx="565770" cy="430306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7E65F1C" w14:textId="77777777" w:rsidR="005616C7" w:rsidRDefault="005616C7" w:rsidP="00433C0A">
                              <w:pPr>
                                <w:pStyle w:val="NormalWeb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(b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g:grpSp>
                        <wpg:cNvPr id="26" name="Group 26"/>
                        <wpg:cNvGrpSpPr/>
                        <wpg:grpSpPr>
                          <a:xfrm>
                            <a:off x="170124" y="370490"/>
                            <a:ext cx="3901042" cy="2896989"/>
                            <a:chOff x="170124" y="370490"/>
                            <a:chExt cx="3901042" cy="2896989"/>
                          </a:xfrm>
                        </wpg:grpSpPr>
                        <pic:pic xmlns:pic="http://schemas.openxmlformats.org/drawingml/2006/picture">
                          <pic:nvPicPr>
                            <pic:cNvPr id="27" name="Picture 27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2">
                              <a:extLst/>
                            </a:blip>
                            <a:srcRect b="6537"/>
                            <a:stretch/>
                          </pic:blipFill>
                          <pic:spPr>
                            <a:xfrm>
                              <a:off x="170124" y="370490"/>
                              <a:ext cx="3874499" cy="2896989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28" name="TextBox 11"/>
                          <wps:cNvSpPr txBox="1"/>
                          <wps:spPr>
                            <a:xfrm>
                              <a:off x="3020646" y="2681615"/>
                              <a:ext cx="1050520" cy="520920"/>
                            </a:xfrm>
                            <a:prstGeom prst="rect">
                              <a:avLst/>
                            </a:prstGeom>
                            <a:solidFill>
                              <a:schemeClr val="bg1">
                                <a:alpha val="16000"/>
                              </a:schemeClr>
                            </a:solidFill>
                          </wps:spPr>
                          <wps:txbx>
                            <w:txbxContent>
                              <w:p w14:paraId="1CDCE7E0" w14:textId="77777777" w:rsidR="005616C7" w:rsidRDefault="005616C7" w:rsidP="00433C0A">
                                <w:pPr>
                                  <w:pStyle w:val="NormalWeb"/>
                                  <w:jc w:val="center"/>
                                </w:pPr>
                                <w:r>
                                  <w:rPr>
                                    <w:rFonts w:ascii="Arial" w:hAnsi="Arial" w:cs="Arial"/>
                                    <w:b/>
                                    <w:bCs/>
                                    <w:color w:val="000000" w:themeColor="text1"/>
                                    <w:kern w:val="24"/>
                                    <w:sz w:val="20"/>
                                    <w:szCs w:val="20"/>
                                  </w:rPr>
                                  <w:t>100 nm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29" name="Straight Connector 29"/>
                          <wps:cNvCnPr/>
                          <wps:spPr>
                            <a:xfrm>
                              <a:off x="3433918" y="3084067"/>
                              <a:ext cx="324807" cy="0"/>
                            </a:xfrm>
                            <a:prstGeom prst="line">
                              <a:avLst/>
                            </a:prstGeom>
                            <a:ln w="57150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</wpg:wgp>
                  </a:graphicData>
                </a:graphic>
              </wp:inline>
            </w:drawing>
          </mc:Choice>
          <mc:Fallback>
            <w:pict>
              <v:group w14:anchorId="00FEE15F" id="Group 14" o:spid="_x0000_s1026" style="width:462.05pt;height:188.2pt;mso-position-horizontal-relative:char;mso-position-vertical-relative:line" coordorigin="" coordsize="90124,36720" o:gfxdata="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DkAOQBjAGMAAAA5AGMAjACMAIwAAAA5AGMAtQC1ALUAOQA5AIwA1gDWAGMAYwC1&#10;ALUA/wD/AIwA/wAAALUA1gDWAP8A/wD/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5AGMAOQCMAGMAtQAAADkAYwCMALUA1gAAAIwAOQC1ANYA/wAAAGMAYwDWAP8AAABjAGMA&#10;/wC1AP8AOQD/AAAAYwCMANYAtQDWAP8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">
                <o:lock v:ext="edit" aspectratio="t"/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2" o:spid="_x0000_s1027" type="#_x0000_t75" style="position:absolute;left:42736;top:2062;width:47388;height:3465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">
                  <v:imagedata r:id="rId13" o:title="pore size distribution of SNW-1" croptop="4691f" cropbottom="2112f" cropleft="1769f" cropright="7445f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_x0000_s1028" type="#_x0000_t202" style="position:absolute;width:5529;height:430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" filled="f" stroked="f">
                  <v:textbox>
                    <w:txbxContent>
                      <w:p w14:paraId="69F0C522" w14:textId="77777777" w:rsidR="005616C7" w:rsidRDefault="005616C7" w:rsidP="00433C0A">
                        <w:pPr>
                          <w:pStyle w:val="NormalWeb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(a)</w:t>
                        </w:r>
                      </w:p>
                    </w:txbxContent>
                  </v:textbox>
                </v:shape>
                <v:shape id="TextBox 6" o:spid="_x0000_s1029" type="#_x0000_t202" style="position:absolute;left:41918;width:5658;height:430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" filled="f" stroked="f">
                  <v:textbox>
                    <w:txbxContent>
                      <w:p w14:paraId="07E65F1C" w14:textId="77777777" w:rsidR="005616C7" w:rsidRDefault="005616C7" w:rsidP="00433C0A">
                        <w:pPr>
                          <w:pStyle w:val="NormalWeb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(b)</w:t>
                        </w:r>
                      </w:p>
                    </w:txbxContent>
                  </v:textbox>
                </v:shape>
                <v:group id="Group 26" o:spid="_x0000_s1030" style="position:absolute;left:1701;top:3704;width:39010;height:28970" coordorigin="1701,3704" coordsize="39010,289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">
                  <v:shape id="Picture 27" o:spid="_x0000_s1031" type="#_x0000_t75" style="position:absolute;left:1701;top:3704;width:38745;height:289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">
                    <v:imagedata r:id="rId14" o:title="" cropbottom="4284f"/>
                    <v:path arrowok="t"/>
                  </v:shape>
                  <v:shape id="TextBox 11" o:spid="_x0000_s1032" type="#_x0000_t202" style="position:absolute;left:30206;top:26816;width:10505;height:52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" fillcolor="white [3212]" stroked="f">
                    <v:fill opacity="10537f"/>
                    <v:textbox>
                      <w:txbxContent>
                        <w:p w14:paraId="1CDCE7E0" w14:textId="77777777" w:rsidR="005616C7" w:rsidRDefault="005616C7" w:rsidP="00433C0A">
                          <w:pPr>
                            <w:pStyle w:val="NormalWeb"/>
                            <w:jc w:val="center"/>
                          </w:pPr>
                          <w:r>
                            <w:rPr>
                              <w:rFonts w:ascii="Arial" w:hAnsi="Arial" w:cs="Arial"/>
                              <w:b/>
                              <w:bCs/>
                              <w:color w:val="000000" w:themeColor="text1"/>
                              <w:kern w:val="24"/>
                              <w:sz w:val="20"/>
                              <w:szCs w:val="20"/>
                            </w:rPr>
                            <w:t>100 nm</w:t>
                          </w:r>
                        </w:p>
                      </w:txbxContent>
                    </v:textbox>
                  </v:shape>
                  <v:line id="Straight Connector 29" o:spid="_x0000_s1033" style="position:absolute;visibility:visible;mso-wrap-style:square" from="34339,30840" to="37587,3084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" strokecolor="black [3213]" strokeweight="4.5pt">
                    <v:stroke joinstyle="miter"/>
                  </v:line>
                </v:group>
                <w10:anchorlock/>
              </v:group>
            </w:pict>
          </mc:Fallback>
        </mc:AlternateContent>
      </w:r>
      <w:r w:rsidR="000714E6" w:rsidRPr="00250A54">
        <w:t xml:space="preserve">   </w:t>
      </w:r>
    </w:p>
    <w:p w14:paraId="3D962D0E" w14:textId="7BF2B541" w:rsidR="004014A4" w:rsidRPr="00250A54" w:rsidRDefault="00544516" w:rsidP="006E58BE">
      <w:pPr>
        <w:pStyle w:val="Caption"/>
        <w:rPr>
          <w:color w:val="auto"/>
        </w:rPr>
      </w:pPr>
      <w:bookmarkStart w:id="4" w:name="_Ref515887141"/>
      <w:r w:rsidRPr="00250A54">
        <w:rPr>
          <w:color w:val="auto"/>
        </w:rPr>
        <w:t xml:space="preserve">Figure </w:t>
      </w:r>
      <w:r w:rsidRPr="00250A54">
        <w:rPr>
          <w:color w:val="auto"/>
        </w:rPr>
        <w:fldChar w:fldCharType="begin"/>
      </w:r>
      <w:r w:rsidRPr="00250A54">
        <w:rPr>
          <w:color w:val="auto"/>
        </w:rPr>
        <w:instrText xml:space="preserve"> SEQ Figure \* ARABIC </w:instrText>
      </w:r>
      <w:r w:rsidRPr="00250A54">
        <w:rPr>
          <w:color w:val="auto"/>
        </w:rPr>
        <w:fldChar w:fldCharType="separate"/>
      </w:r>
      <w:r w:rsidR="00EB1E41">
        <w:rPr>
          <w:noProof/>
          <w:color w:val="auto"/>
        </w:rPr>
        <w:t>2</w:t>
      </w:r>
      <w:r w:rsidRPr="00250A54">
        <w:rPr>
          <w:color w:val="auto"/>
        </w:rPr>
        <w:fldChar w:fldCharType="end"/>
      </w:r>
      <w:bookmarkEnd w:id="4"/>
      <w:r w:rsidRPr="00250A54">
        <w:rPr>
          <w:color w:val="auto"/>
        </w:rPr>
        <w:t xml:space="preserve">: </w:t>
      </w:r>
      <w:r w:rsidR="00B97FCE">
        <w:rPr>
          <w:color w:val="auto"/>
        </w:rPr>
        <w:t xml:space="preserve">(a) </w:t>
      </w:r>
      <w:r w:rsidRPr="00250A54">
        <w:rPr>
          <w:color w:val="auto"/>
        </w:rPr>
        <w:t>SEM image</w:t>
      </w:r>
      <w:r w:rsidR="0095708B" w:rsidRPr="00250A54">
        <w:rPr>
          <w:color w:val="auto"/>
        </w:rPr>
        <w:t xml:space="preserve"> </w:t>
      </w:r>
      <w:r w:rsidR="006E58BE" w:rsidRPr="00250A54">
        <w:rPr>
          <w:color w:val="auto"/>
        </w:rPr>
        <w:t xml:space="preserve">of </w:t>
      </w:r>
      <w:r w:rsidR="007C54E9">
        <w:rPr>
          <w:color w:val="auto"/>
        </w:rPr>
        <w:t xml:space="preserve">the </w:t>
      </w:r>
      <w:r w:rsidR="00D871ED" w:rsidRPr="00D871ED">
        <w:rPr>
          <w:color w:val="0070C0"/>
        </w:rPr>
        <w:t>SNW-1 nanoparticles</w:t>
      </w:r>
      <w:r w:rsidR="0095708B" w:rsidRPr="00250A54">
        <w:rPr>
          <w:color w:val="auto"/>
        </w:rPr>
        <w:t>.</w:t>
      </w:r>
      <w:r w:rsidR="00B97FCE">
        <w:rPr>
          <w:color w:val="auto"/>
        </w:rPr>
        <w:t xml:space="preserve"> (b) </w:t>
      </w:r>
      <w:r w:rsidR="00B97FCE" w:rsidRPr="0078699B">
        <w:rPr>
          <w:rFonts w:eastAsia="DengXian"/>
          <w:lang w:val="en-SG" w:eastAsia="zh-CN"/>
        </w:rPr>
        <w:t>Pore size distribution of SNW-1</w:t>
      </w:r>
      <w:r w:rsidR="00EC242C">
        <w:rPr>
          <w:rFonts w:eastAsia="DengXian"/>
          <w:lang w:val="en-SG" w:eastAsia="zh-CN"/>
        </w:rPr>
        <w:t xml:space="preserve"> nanoparticles</w:t>
      </w:r>
      <w:r w:rsidR="00B97FCE" w:rsidRPr="0078699B">
        <w:rPr>
          <w:rFonts w:eastAsia="DengXian"/>
          <w:lang w:val="en-SG" w:eastAsia="zh-CN"/>
        </w:rPr>
        <w:t xml:space="preserve"> obtained from </w:t>
      </w:r>
      <w:r w:rsidR="00EC242C">
        <w:rPr>
          <w:rFonts w:eastAsia="DengXian"/>
          <w:lang w:val="en-SG" w:eastAsia="zh-CN"/>
        </w:rPr>
        <w:t xml:space="preserve">the </w:t>
      </w:r>
      <w:r w:rsidR="00B97FCE" w:rsidRPr="0078699B">
        <w:rPr>
          <w:rFonts w:eastAsia="DengXian"/>
          <w:lang w:val="en-SG" w:eastAsia="zh-CN"/>
        </w:rPr>
        <w:t>HK method.</w:t>
      </w:r>
    </w:p>
    <w:p w14:paraId="454B458E" w14:textId="77777777" w:rsidR="00607FEF" w:rsidRPr="00250A54" w:rsidRDefault="00607FEF" w:rsidP="00607FEF"/>
    <w:p w14:paraId="73B83FC2" w14:textId="62A5A7A2" w:rsidR="00E34BFE" w:rsidRPr="00C578F7" w:rsidRDefault="00E34BFE" w:rsidP="00E34BFE">
      <w:pPr>
        <w:pStyle w:val="Heading2"/>
      </w:pPr>
      <w:r w:rsidRPr="00C578F7">
        <w:t xml:space="preserve">Formation of covalent bonds between </w:t>
      </w:r>
      <w:r w:rsidR="00D871ED" w:rsidRPr="00D871ED">
        <w:rPr>
          <w:color w:val="0070C0"/>
        </w:rPr>
        <w:t>SNW-1 nanoparticles</w:t>
      </w:r>
      <w:r w:rsidRPr="00C578F7">
        <w:t xml:space="preserve"> and </w:t>
      </w:r>
      <w:r w:rsidRPr="00001FFC">
        <w:rPr>
          <w:noProof/>
        </w:rPr>
        <w:t>polyamide</w:t>
      </w:r>
      <w:r w:rsidRPr="00C578F7">
        <w:t xml:space="preserve"> layer</w:t>
      </w:r>
    </w:p>
    <w:p w14:paraId="7E72FA3F" w14:textId="5A2F9A44" w:rsidR="00D242E8" w:rsidRDefault="00A45AEC" w:rsidP="00D242E8">
      <w:pPr>
        <w:rPr>
          <w:lang w:val="en"/>
        </w:rPr>
      </w:pPr>
      <w:r>
        <w:rPr>
          <w:lang w:val="en"/>
        </w:rPr>
        <w:t>T</w:t>
      </w:r>
      <w:r w:rsidRPr="00250A54">
        <w:rPr>
          <w:lang w:val="en"/>
        </w:rPr>
        <w:t>he secondary amine groups (-NH)</w:t>
      </w:r>
      <w:r>
        <w:rPr>
          <w:lang w:val="en"/>
        </w:rPr>
        <w:t xml:space="preserve"> of </w:t>
      </w:r>
      <w:r w:rsidRPr="00D871ED">
        <w:rPr>
          <w:color w:val="0070C0"/>
          <w:lang w:val="en"/>
        </w:rPr>
        <w:t>SNW-1 nanoparticles</w:t>
      </w:r>
      <w:r w:rsidRPr="00250A54">
        <w:rPr>
          <w:lang w:val="en"/>
        </w:rPr>
        <w:t xml:space="preserve"> </w:t>
      </w:r>
      <w:r>
        <w:rPr>
          <w:lang w:val="en"/>
        </w:rPr>
        <w:t xml:space="preserve">can react with </w:t>
      </w:r>
      <w:r w:rsidRPr="00250A54">
        <w:rPr>
          <w:lang w:val="en"/>
        </w:rPr>
        <w:t>the acyl chloride groups (-</w:t>
      </w:r>
      <w:proofErr w:type="spellStart"/>
      <w:r w:rsidRPr="00250A54">
        <w:rPr>
          <w:lang w:val="en"/>
        </w:rPr>
        <w:t>COCl</w:t>
      </w:r>
      <w:proofErr w:type="spellEnd"/>
      <w:r w:rsidRPr="00250A54">
        <w:rPr>
          <w:lang w:val="en"/>
        </w:rPr>
        <w:t>)</w:t>
      </w:r>
      <w:r>
        <w:rPr>
          <w:lang w:val="en"/>
        </w:rPr>
        <w:t xml:space="preserve"> of TMC</w:t>
      </w:r>
      <w:r w:rsidR="00175C0D">
        <w:rPr>
          <w:lang w:val="en"/>
        </w:rPr>
        <w:t xml:space="preserve">, </w:t>
      </w:r>
      <w:r w:rsidR="00080495">
        <w:rPr>
          <w:lang w:val="en"/>
        </w:rPr>
        <w:t xml:space="preserve">which will result in the formation of strong and stable covalent bonds </w:t>
      </w:r>
      <w:r w:rsidR="00573894">
        <w:rPr>
          <w:lang w:val="en"/>
        </w:rPr>
        <w:t>between the SNW-1 nanoparticles and the</w:t>
      </w:r>
      <w:r w:rsidR="00080495">
        <w:rPr>
          <w:lang w:val="en"/>
        </w:rPr>
        <w:t xml:space="preserve"> </w:t>
      </w:r>
      <w:r w:rsidR="00FD6A33">
        <w:rPr>
          <w:lang w:val="en"/>
        </w:rPr>
        <w:t>PA layer</w:t>
      </w:r>
      <w:r w:rsidR="00FD59E5">
        <w:rPr>
          <w:lang w:val="en"/>
        </w:rPr>
        <w:t xml:space="preserve"> (Figure S1</w:t>
      </w:r>
      <w:r w:rsidR="005C40C5">
        <w:rPr>
          <w:lang w:val="en"/>
        </w:rPr>
        <w:t>)</w:t>
      </w:r>
      <w:r w:rsidR="00573894">
        <w:rPr>
          <w:lang w:val="en"/>
        </w:rPr>
        <w:t xml:space="preserve"> </w:t>
      </w:r>
      <w:r w:rsidR="00D21111">
        <w:rPr>
          <w:lang w:val="en"/>
        </w:rPr>
        <w:fldChar w:fldCharType="begin"/>
      </w:r>
      <w:r w:rsidR="003F556B">
        <w:rPr>
          <w:lang w:val="en"/>
        </w:rPr>
        <w:instrText xml:space="preserve"> ADDIN EN.CITE &lt;EndNote&gt;&lt;Cite&gt;&lt;Author&gt;Wang&lt;/Author&gt;&lt;Year&gt;2017&lt;/Year&gt;&lt;RecNum&gt;706&lt;/RecNum&gt;&lt;DisplayText&gt;[42]&lt;/DisplayText&gt;&lt;record&gt;&lt;rec-number&gt;706&lt;/rec-number&gt;&lt;foreign-keys&gt;&lt;key app="EN" db-id="5xadzxz55sdspxefr04pwt5z0z2t5rtd2vwp" timestamp="1521604246"&gt;706&lt;/key&gt;&lt;/foreign-keys&gt;&lt;ref-type name="Journal Article"&gt;17&lt;/ref-type&gt;&lt;contributors&gt;&lt;authors&gt;&lt;author&gt;Wang, Chongbin&lt;/author&gt;&lt;author&gt;Li, Zhiyuan&lt;/author&gt;&lt;author&gt;Chen, Jianxin&lt;/author&gt;&lt;author&gt;Li, Zhen&lt;/author&gt;&lt;author&gt;Yin, Yongheng&lt;/author&gt;&lt;author&gt;Cao, Li&lt;/author&gt;&lt;author&gt;Zhong, Yunlong&lt;/author&gt;&lt;author&gt;Wu, Hong&lt;/author&gt;&lt;/authors&gt;&lt;/contributors&gt;&lt;titles&gt;&lt;title&gt;Covalent organic framework modified polyamide nanofiltration membrane with enhanced performance for desalination&lt;/title&gt;&lt;secondary-title&gt;Journal of Membrane Science&lt;/secondary-title&gt;&lt;/titles&gt;&lt;periodical&gt;&lt;full-title&gt;Journal of Membrane Science&lt;/full-title&gt;&lt;/periodical&gt;&lt;pages&gt;273-281&lt;/pages&gt;&lt;volume&gt;523&lt;/volume&gt;&lt;keywords&gt;&lt;keyword&gt;Thin film&lt;/keyword&gt;&lt;keyword&gt;Nanocomposite&lt;/keyword&gt;&lt;keyword&gt;Nanofiltration membrane&lt;/keyword&gt;&lt;keyword&gt;Covalent organic frameworks&lt;/keyword&gt;&lt;keyword&gt;Interfacial polymerization&lt;/keyword&gt;&lt;/keywords&gt;&lt;dates&gt;&lt;year&gt;2017&lt;/year&gt;&lt;pub-dates&gt;&lt;date&gt;2017/02/01/&lt;/date&gt;&lt;/pub-dates&gt;&lt;/dates&gt;&lt;isbn&gt;0376-7388&lt;/isbn&gt;&lt;urls&gt;&lt;related-urls&gt;&lt;url&gt;http://www.sciencedirect.com/science/article/pii/S0376738816310778&lt;/url&gt;&lt;/related-urls&gt;&lt;/urls&gt;&lt;electronic-resource-num&gt;https://doi.org/10.1016/j.memsci.2016.09.055&lt;/electronic-resource-num&gt;&lt;/record&gt;&lt;/Cite&gt;&lt;/EndNote&gt;</w:instrText>
      </w:r>
      <w:r w:rsidR="00D21111">
        <w:rPr>
          <w:lang w:val="en"/>
        </w:rPr>
        <w:fldChar w:fldCharType="separate"/>
      </w:r>
      <w:r w:rsidR="003F556B">
        <w:rPr>
          <w:noProof/>
          <w:lang w:val="en"/>
        </w:rPr>
        <w:t>[</w:t>
      </w:r>
      <w:hyperlink w:anchor="_ENREF_42" w:tooltip="Wang, 2017 #706" w:history="1">
        <w:r w:rsidR="000F4480">
          <w:rPr>
            <w:noProof/>
            <w:lang w:val="en"/>
          </w:rPr>
          <w:t>42</w:t>
        </w:r>
      </w:hyperlink>
      <w:r w:rsidR="003F556B">
        <w:rPr>
          <w:noProof/>
          <w:lang w:val="en"/>
        </w:rPr>
        <w:t>]</w:t>
      </w:r>
      <w:r w:rsidR="00D21111">
        <w:rPr>
          <w:lang w:val="en"/>
        </w:rPr>
        <w:fldChar w:fldCharType="end"/>
      </w:r>
      <w:r w:rsidR="00573894">
        <w:rPr>
          <w:lang w:val="en"/>
        </w:rPr>
        <w:t xml:space="preserve">. </w:t>
      </w:r>
      <w:r w:rsidR="005F22D6" w:rsidRPr="00250A54">
        <w:rPr>
          <w:lang w:val="en"/>
        </w:rPr>
        <w:t>In order to investigate the reaction between t</w:t>
      </w:r>
      <w:r w:rsidR="00B50F17" w:rsidRPr="00250A54">
        <w:rPr>
          <w:lang w:val="en"/>
        </w:rPr>
        <w:t xml:space="preserve">he </w:t>
      </w:r>
      <w:r w:rsidR="0041557E" w:rsidRPr="00D871ED">
        <w:rPr>
          <w:color w:val="0070C0"/>
          <w:lang w:val="en"/>
        </w:rPr>
        <w:t>SNW-1 nanoparticles</w:t>
      </w:r>
      <w:r w:rsidR="005F22D6" w:rsidRPr="00250A54">
        <w:rPr>
          <w:lang w:val="en"/>
        </w:rPr>
        <w:t xml:space="preserve"> and </w:t>
      </w:r>
      <w:r w:rsidR="0041557E">
        <w:rPr>
          <w:lang w:val="en"/>
        </w:rPr>
        <w:t>TMC</w:t>
      </w:r>
      <w:r w:rsidR="00AF32C8">
        <w:rPr>
          <w:lang w:val="en"/>
        </w:rPr>
        <w:t>,</w:t>
      </w:r>
      <w:r w:rsidR="005F22D6" w:rsidRPr="00250A54">
        <w:rPr>
          <w:lang w:val="en"/>
        </w:rPr>
        <w:t xml:space="preserve"> </w:t>
      </w:r>
      <w:r w:rsidR="00715200">
        <w:rPr>
          <w:lang w:val="en"/>
        </w:rPr>
        <w:t xml:space="preserve">a certain amount of </w:t>
      </w:r>
      <w:r w:rsidR="00D871ED" w:rsidRPr="00D871ED">
        <w:rPr>
          <w:color w:val="0070C0"/>
          <w:lang w:val="en"/>
        </w:rPr>
        <w:t>SNW-1 nanoparticles</w:t>
      </w:r>
      <w:r w:rsidR="00AF32C8">
        <w:rPr>
          <w:lang w:val="en"/>
        </w:rPr>
        <w:t xml:space="preserve"> were added to 0.1 wt</w:t>
      </w:r>
      <w:proofErr w:type="gramStart"/>
      <w:r w:rsidR="00AF32C8">
        <w:rPr>
          <w:lang w:val="en"/>
        </w:rPr>
        <w:t>.%</w:t>
      </w:r>
      <w:proofErr w:type="gramEnd"/>
      <w:r w:rsidR="00AF32C8">
        <w:rPr>
          <w:lang w:val="en"/>
        </w:rPr>
        <w:t xml:space="preserve"> TMC</w:t>
      </w:r>
      <w:r w:rsidR="00B50F17" w:rsidRPr="00250A54">
        <w:rPr>
          <w:lang w:val="en"/>
        </w:rPr>
        <w:t xml:space="preserve"> organic solution to </w:t>
      </w:r>
      <w:r w:rsidR="005F22D6" w:rsidRPr="00250A54">
        <w:rPr>
          <w:lang w:val="en"/>
        </w:rPr>
        <w:t>form</w:t>
      </w:r>
      <w:r w:rsidR="00B31A8B" w:rsidRPr="00250A54">
        <w:rPr>
          <w:lang w:val="en"/>
        </w:rPr>
        <w:t xml:space="preserve"> </w:t>
      </w:r>
      <w:r w:rsidR="005F22D6" w:rsidRPr="00250A54">
        <w:rPr>
          <w:lang w:val="en"/>
        </w:rPr>
        <w:t xml:space="preserve">the reacted compound called </w:t>
      </w:r>
      <w:r w:rsidR="00B50F17" w:rsidRPr="00250A54">
        <w:rPr>
          <w:lang w:val="en"/>
        </w:rPr>
        <w:t>TMC</w:t>
      </w:r>
      <w:r w:rsidR="00AF32C8">
        <w:rPr>
          <w:lang w:val="en"/>
        </w:rPr>
        <w:t>/</w:t>
      </w:r>
      <w:r w:rsidR="00AF32C8" w:rsidRPr="00250A54">
        <w:rPr>
          <w:lang w:val="en"/>
        </w:rPr>
        <w:t>SNW-1</w:t>
      </w:r>
      <w:r w:rsidR="00B50F17" w:rsidRPr="00250A54">
        <w:rPr>
          <w:lang w:val="en"/>
        </w:rPr>
        <w:t xml:space="preserve">. </w:t>
      </w:r>
      <w:r w:rsidR="00E66533" w:rsidRPr="00250A54">
        <w:rPr>
          <w:lang w:val="en"/>
        </w:rPr>
        <w:t xml:space="preserve">The FTIR spectra in </w:t>
      </w:r>
      <w:r w:rsidR="00716A2B" w:rsidRPr="00250A54">
        <w:t xml:space="preserve">Figure </w:t>
      </w:r>
      <w:r w:rsidR="00716A2B" w:rsidRPr="00250A54">
        <w:rPr>
          <w:noProof/>
        </w:rPr>
        <w:t>3</w:t>
      </w:r>
      <w:r w:rsidR="00C578F7">
        <w:rPr>
          <w:lang w:val="en"/>
        </w:rPr>
        <w:t xml:space="preserve"> </w:t>
      </w:r>
      <w:r w:rsidR="0041557E" w:rsidRPr="009D5D78">
        <w:rPr>
          <w:noProof/>
          <w:lang w:val="en"/>
        </w:rPr>
        <w:t>shows</w:t>
      </w:r>
      <w:r w:rsidR="0041557E">
        <w:rPr>
          <w:lang w:val="en"/>
        </w:rPr>
        <w:t xml:space="preserve"> the</w:t>
      </w:r>
      <w:r w:rsidR="00C578F7">
        <w:rPr>
          <w:lang w:val="en"/>
        </w:rPr>
        <w:t xml:space="preserve"> </w:t>
      </w:r>
      <w:r w:rsidR="00C578F7" w:rsidRPr="00250A54">
        <w:rPr>
          <w:lang w:val="en"/>
        </w:rPr>
        <w:t xml:space="preserve">chemical compositions of </w:t>
      </w:r>
      <w:r w:rsidR="0041557E">
        <w:rPr>
          <w:lang w:val="en"/>
        </w:rPr>
        <w:t xml:space="preserve">the </w:t>
      </w:r>
      <w:r w:rsidR="00C578F7">
        <w:rPr>
          <w:lang w:val="en"/>
        </w:rPr>
        <w:t xml:space="preserve">pristine </w:t>
      </w:r>
      <w:r w:rsidR="00D871ED" w:rsidRPr="00D871ED">
        <w:rPr>
          <w:color w:val="0070C0"/>
          <w:lang w:val="en"/>
        </w:rPr>
        <w:t>SNW-1 nanoparticles</w:t>
      </w:r>
      <w:r w:rsidR="00C578F7" w:rsidRPr="00250A54">
        <w:rPr>
          <w:lang w:val="en"/>
        </w:rPr>
        <w:t xml:space="preserve"> and </w:t>
      </w:r>
      <w:r w:rsidR="004B149C">
        <w:rPr>
          <w:lang w:val="en"/>
        </w:rPr>
        <w:t xml:space="preserve">the </w:t>
      </w:r>
      <w:r w:rsidR="00C578F7" w:rsidRPr="00250A54">
        <w:rPr>
          <w:noProof/>
          <w:lang w:val="en"/>
        </w:rPr>
        <w:t>reacted</w:t>
      </w:r>
      <w:r w:rsidR="00C578F7">
        <w:rPr>
          <w:lang w:val="en"/>
        </w:rPr>
        <w:t xml:space="preserve"> TMC/SNW-1</w:t>
      </w:r>
      <w:r w:rsidR="0041557E">
        <w:rPr>
          <w:lang w:val="en"/>
        </w:rPr>
        <w:t xml:space="preserve"> nanoparticles</w:t>
      </w:r>
      <w:r w:rsidR="00E66533" w:rsidRPr="00250A54">
        <w:rPr>
          <w:lang w:val="en"/>
        </w:rPr>
        <w:t>.</w:t>
      </w:r>
      <w:r w:rsidR="00F206E4" w:rsidRPr="00250A54">
        <w:rPr>
          <w:lang w:val="en"/>
        </w:rPr>
        <w:t xml:space="preserve"> </w:t>
      </w:r>
      <w:r w:rsidR="00E66533" w:rsidRPr="00250A54">
        <w:rPr>
          <w:lang w:val="en"/>
        </w:rPr>
        <w:t>The</w:t>
      </w:r>
      <w:r w:rsidR="00EF4425" w:rsidRPr="00250A54">
        <w:rPr>
          <w:lang w:val="en"/>
        </w:rPr>
        <w:t xml:space="preserve"> </w:t>
      </w:r>
      <w:r w:rsidR="00D242E8" w:rsidRPr="00250A54">
        <w:rPr>
          <w:lang w:val="en"/>
        </w:rPr>
        <w:t>FTIR spectr</w:t>
      </w:r>
      <w:r w:rsidR="0041557E">
        <w:rPr>
          <w:lang w:val="en"/>
        </w:rPr>
        <w:t>um</w:t>
      </w:r>
      <w:r w:rsidR="00D242E8" w:rsidRPr="00250A54">
        <w:rPr>
          <w:lang w:val="en"/>
        </w:rPr>
        <w:t xml:space="preserve"> </w:t>
      </w:r>
      <w:r w:rsidR="00D242E8" w:rsidRPr="00250A54">
        <w:rPr>
          <w:lang w:val="en"/>
        </w:rPr>
        <w:lastRenderedPageBreak/>
        <w:t xml:space="preserve">of </w:t>
      </w:r>
      <w:r w:rsidR="00D871ED" w:rsidRPr="00D871ED">
        <w:rPr>
          <w:color w:val="0070C0"/>
          <w:lang w:val="en"/>
        </w:rPr>
        <w:t>SNW-1 nanoparticles</w:t>
      </w:r>
      <w:r w:rsidR="00D242E8" w:rsidRPr="00250A54">
        <w:rPr>
          <w:lang w:val="en"/>
        </w:rPr>
        <w:t xml:space="preserve"> </w:t>
      </w:r>
      <w:r w:rsidR="00E66533" w:rsidRPr="00250A54">
        <w:rPr>
          <w:lang w:val="en"/>
        </w:rPr>
        <w:t>demonstrated</w:t>
      </w:r>
      <w:r w:rsidR="00D242E8" w:rsidRPr="00250A54">
        <w:rPr>
          <w:lang w:val="en"/>
        </w:rPr>
        <w:t xml:space="preserve"> </w:t>
      </w:r>
      <w:r w:rsidR="008F5DE8" w:rsidRPr="00250A54">
        <w:rPr>
          <w:lang w:val="en"/>
        </w:rPr>
        <w:t xml:space="preserve">the </w:t>
      </w:r>
      <w:r w:rsidR="00C578F7" w:rsidRPr="00250A54">
        <w:rPr>
          <w:lang w:val="en"/>
        </w:rPr>
        <w:t>distinctive</w:t>
      </w:r>
      <w:r w:rsidR="008F5DE8" w:rsidRPr="00250A54">
        <w:rPr>
          <w:lang w:val="en"/>
        </w:rPr>
        <w:t xml:space="preserve"> peaks of</w:t>
      </w:r>
      <w:r w:rsidR="00C578F7">
        <w:rPr>
          <w:lang w:val="en"/>
        </w:rPr>
        <w:t xml:space="preserve"> </w:t>
      </w:r>
      <w:r w:rsidR="00C578F7" w:rsidRPr="00250A54">
        <w:rPr>
          <w:lang w:val="en"/>
        </w:rPr>
        <w:t>triazine ring</w:t>
      </w:r>
      <w:r w:rsidR="00C578F7">
        <w:rPr>
          <w:lang w:val="en"/>
        </w:rPr>
        <w:t xml:space="preserve">’s </w:t>
      </w:r>
      <w:r w:rsidR="008F5DE8" w:rsidRPr="00250A54">
        <w:rPr>
          <w:lang w:val="en"/>
        </w:rPr>
        <w:t>semicircle</w:t>
      </w:r>
      <w:r w:rsidR="00EA7651" w:rsidRPr="00250A54">
        <w:rPr>
          <w:lang w:val="en"/>
        </w:rPr>
        <w:t xml:space="preserve"> and quadrant</w:t>
      </w:r>
      <w:r w:rsidR="00C578F7">
        <w:rPr>
          <w:lang w:val="en"/>
        </w:rPr>
        <w:t xml:space="preserve"> stretching </w:t>
      </w:r>
      <w:r w:rsidR="008F5DE8" w:rsidRPr="00250A54">
        <w:rPr>
          <w:lang w:val="en"/>
        </w:rPr>
        <w:t>at 1</w:t>
      </w:r>
      <w:r w:rsidR="00EA7651" w:rsidRPr="00250A54">
        <w:rPr>
          <w:lang w:val="en"/>
        </w:rPr>
        <w:t>465 and 1535</w:t>
      </w:r>
      <w:r w:rsidR="008F5DE8" w:rsidRPr="00250A54">
        <w:rPr>
          <w:lang w:val="en"/>
        </w:rPr>
        <w:t xml:space="preserve"> cm</w:t>
      </w:r>
      <w:r w:rsidR="008F5DE8" w:rsidRPr="00250A54">
        <w:rPr>
          <w:vertAlign w:val="superscript"/>
          <w:lang w:val="en"/>
        </w:rPr>
        <w:t>−1</w:t>
      </w:r>
      <w:r w:rsidR="00D61546">
        <w:rPr>
          <w:lang w:val="en"/>
        </w:rPr>
        <w:t>,</w:t>
      </w:r>
      <w:r w:rsidR="009504A1" w:rsidRPr="00250A54">
        <w:rPr>
          <w:lang w:val="en"/>
        </w:rPr>
        <w:t xml:space="preserve"> respectively</w:t>
      </w:r>
      <w:r w:rsidR="0093078D" w:rsidRPr="00250A54">
        <w:rPr>
          <w:lang w:val="en"/>
        </w:rPr>
        <w:t>; thus,</w:t>
      </w:r>
      <w:r w:rsidR="008F5DE8" w:rsidRPr="00250A54">
        <w:rPr>
          <w:lang w:val="en"/>
        </w:rPr>
        <w:t xml:space="preserve"> </w:t>
      </w:r>
      <w:r w:rsidR="00EA7651" w:rsidRPr="00250A54">
        <w:rPr>
          <w:lang w:val="en"/>
        </w:rPr>
        <w:t xml:space="preserve">indicating the successful synthesis of </w:t>
      </w:r>
      <w:r w:rsidR="00D871ED" w:rsidRPr="00D871ED">
        <w:rPr>
          <w:color w:val="0070C0"/>
          <w:lang w:val="en"/>
        </w:rPr>
        <w:t>SNW-1 nanoparticles</w:t>
      </w:r>
      <w:r w:rsidR="00EA7651" w:rsidRPr="00250A54">
        <w:rPr>
          <w:lang w:val="en"/>
        </w:rPr>
        <w:t xml:space="preserve"> and</w:t>
      </w:r>
      <w:r w:rsidR="008F5DE8" w:rsidRPr="00250A54">
        <w:rPr>
          <w:lang w:val="en"/>
        </w:rPr>
        <w:t xml:space="preserve"> presence of triazine framework</w:t>
      </w:r>
      <w:r w:rsidR="000110D2">
        <w:rPr>
          <w:lang w:val="en"/>
        </w:rPr>
        <w:t>s</w:t>
      </w:r>
      <w:r w:rsidR="008F5DE8" w:rsidRPr="00250A54">
        <w:rPr>
          <w:lang w:val="en"/>
        </w:rPr>
        <w:t xml:space="preserve"> </w:t>
      </w:r>
      <w:r w:rsidR="00EA7651" w:rsidRPr="00250A54">
        <w:rPr>
          <w:lang w:val="en"/>
        </w:rPr>
        <w:t>in</w:t>
      </w:r>
      <w:r w:rsidR="008F5DE8" w:rsidRPr="00250A54">
        <w:rPr>
          <w:lang w:val="en"/>
        </w:rPr>
        <w:t xml:space="preserve"> </w:t>
      </w:r>
      <w:r w:rsidR="000110D2">
        <w:rPr>
          <w:lang w:val="en"/>
        </w:rPr>
        <w:t>their</w:t>
      </w:r>
      <w:r w:rsidR="0093078D" w:rsidRPr="00250A54">
        <w:rPr>
          <w:lang w:val="en"/>
        </w:rPr>
        <w:t xml:space="preserve"> structure</w:t>
      </w:r>
      <w:r w:rsidR="00AE2B84" w:rsidRPr="00250A54">
        <w:rPr>
          <w:lang w:val="en"/>
        </w:rPr>
        <w:t xml:space="preserve"> </w:t>
      </w:r>
      <w:r w:rsidR="00CC6D9D" w:rsidRPr="00250A54">
        <w:rPr>
          <w:lang w:val="en"/>
        </w:rPr>
        <w:fldChar w:fldCharType="begin"/>
      </w:r>
      <w:r w:rsidR="003F556B">
        <w:rPr>
          <w:lang w:val="en"/>
        </w:rPr>
        <w:instrText xml:space="preserve"> ADDIN EN.CITE &lt;EndNote&gt;&lt;Cite&gt;&lt;Author&gt;Schwab&lt;/Author&gt;&lt;Year&gt;2009&lt;/Year&gt;&lt;RecNum&gt;735&lt;/RecNum&gt;&lt;DisplayText&gt;[39]&lt;/DisplayText&gt;&lt;record&gt;&lt;rec-number&gt;735&lt;/rec-number&gt;&lt;foreign-keys&gt;&lt;key app="EN" db-id="5xadzxz55sdspxefr04pwt5z0z2t5rtd2vwp" timestamp="1525521756"&gt;735&lt;/key&gt;&lt;/foreign-keys&gt;&lt;ref-type name="Journal Article"&gt;17&lt;/ref-type&gt;&lt;contributors&gt;&lt;authors&gt;&lt;author&gt;Schwab, Matthias Georg&lt;/author&gt;&lt;author&gt;Fassbender, Birgit&lt;/author&gt;&lt;author&gt;Spiess, Hans Wolfgang&lt;/author&gt;&lt;author&gt;Thomas, Arne&lt;/author&gt;&lt;author&gt;Feng, Xinliang&lt;/author&gt;&lt;author&gt;Müllen, Klaus&lt;/author&gt;&lt;/authors&gt;&lt;/contributors&gt;&lt;titles&gt;&lt;title&gt;Catalyst-free preparation of melamine-based microporous polymer networks through Schiff base chemistry&lt;/title&gt;&lt;secondary-title&gt;Journal of the American Chemical Society&lt;/secondary-title&gt;&lt;/titles&gt;&lt;periodical&gt;&lt;full-title&gt;Journal of the American Chemical Society&lt;/full-title&gt;&lt;/periodical&gt;&lt;pages&gt;7216-7217&lt;/pages&gt;&lt;volume&gt;131&lt;/volume&gt;&lt;number&gt;21&lt;/number&gt;&lt;dates&gt;&lt;year&gt;2009&lt;/year&gt;&lt;pub-dates&gt;&lt;date&gt;2009/06/03&lt;/date&gt;&lt;/pub-dates&gt;&lt;/dates&gt;&lt;publisher&gt;American Chemical Society&lt;/publisher&gt;&lt;isbn&gt;0002-7863&lt;/isbn&gt;&lt;urls&gt;&lt;related-urls&gt;&lt;url&gt;https://doi.org/10.1021/ja902116f&lt;/url&gt;&lt;/related-urls&gt;&lt;/urls&gt;&lt;electronic-resource-num&gt;10.1021/ja902116f&lt;/electronic-resource-num&gt;&lt;/record&gt;&lt;/Cite&gt;&lt;/EndNote&gt;</w:instrText>
      </w:r>
      <w:r w:rsidR="00CC6D9D" w:rsidRPr="00250A54">
        <w:rPr>
          <w:lang w:val="en"/>
        </w:rPr>
        <w:fldChar w:fldCharType="separate"/>
      </w:r>
      <w:r w:rsidR="003F556B">
        <w:rPr>
          <w:noProof/>
          <w:lang w:val="en"/>
        </w:rPr>
        <w:t>[</w:t>
      </w:r>
      <w:hyperlink w:anchor="_ENREF_39" w:tooltip="Schwab, 2009 #735" w:history="1">
        <w:r w:rsidR="000F4480">
          <w:rPr>
            <w:noProof/>
            <w:lang w:val="en"/>
          </w:rPr>
          <w:t>39</w:t>
        </w:r>
      </w:hyperlink>
      <w:r w:rsidR="003F556B">
        <w:rPr>
          <w:noProof/>
          <w:lang w:val="en"/>
        </w:rPr>
        <w:t>]</w:t>
      </w:r>
      <w:r w:rsidR="00CC6D9D" w:rsidRPr="00250A54">
        <w:rPr>
          <w:lang w:val="en"/>
        </w:rPr>
        <w:fldChar w:fldCharType="end"/>
      </w:r>
      <w:r w:rsidR="00EA7651" w:rsidRPr="00250A54">
        <w:rPr>
          <w:lang w:val="en"/>
        </w:rPr>
        <w:t>.</w:t>
      </w:r>
      <w:r w:rsidR="006557C4" w:rsidRPr="00250A54">
        <w:rPr>
          <w:lang w:val="en"/>
        </w:rPr>
        <w:t xml:space="preserve"> The peak</w:t>
      </w:r>
      <w:r w:rsidR="006F714B" w:rsidRPr="00250A54">
        <w:rPr>
          <w:lang w:val="en"/>
        </w:rPr>
        <w:t xml:space="preserve"> representing</w:t>
      </w:r>
      <w:r w:rsidR="00C578F7">
        <w:rPr>
          <w:lang w:val="en"/>
        </w:rPr>
        <w:t xml:space="preserve"> triazine ring’s semicircle stretching i</w:t>
      </w:r>
      <w:r w:rsidR="006F714B" w:rsidRPr="00250A54">
        <w:rPr>
          <w:lang w:val="en"/>
        </w:rPr>
        <w:t xml:space="preserve">n </w:t>
      </w:r>
      <w:r w:rsidR="00867180">
        <w:rPr>
          <w:lang w:val="en"/>
        </w:rPr>
        <w:t>TMC/SNW-1</w:t>
      </w:r>
      <w:r w:rsidR="006F714B" w:rsidRPr="00250A54">
        <w:rPr>
          <w:lang w:val="en"/>
        </w:rPr>
        <w:t xml:space="preserve"> shifted slightly to 1480 cm</w:t>
      </w:r>
      <w:r w:rsidR="006F714B" w:rsidRPr="00250A54">
        <w:rPr>
          <w:vertAlign w:val="superscript"/>
          <w:lang w:val="en"/>
        </w:rPr>
        <w:t>−1</w:t>
      </w:r>
      <w:r w:rsidR="00CC48CD" w:rsidRPr="009F4976">
        <w:rPr>
          <w:lang w:val="en"/>
        </w:rPr>
        <w:t>,</w:t>
      </w:r>
      <w:r w:rsidR="006F714B" w:rsidRPr="009F4976">
        <w:rPr>
          <w:lang w:val="en"/>
        </w:rPr>
        <w:t xml:space="preserve"> </w:t>
      </w:r>
      <w:r w:rsidR="006F714B" w:rsidRPr="00250A54">
        <w:rPr>
          <w:noProof/>
          <w:lang w:val="en"/>
        </w:rPr>
        <w:t>but</w:t>
      </w:r>
      <w:r w:rsidR="006F714B" w:rsidRPr="00250A54">
        <w:rPr>
          <w:lang w:val="en"/>
        </w:rPr>
        <w:t xml:space="preserve"> the </w:t>
      </w:r>
      <w:r w:rsidR="006F714B" w:rsidRPr="00250A54">
        <w:rPr>
          <w:noProof/>
          <w:lang w:val="en"/>
        </w:rPr>
        <w:t>peak</w:t>
      </w:r>
      <w:r w:rsidR="006F714B" w:rsidRPr="00250A54">
        <w:rPr>
          <w:lang w:val="en"/>
        </w:rPr>
        <w:t xml:space="preserve"> for quadrant stretching remained unchanged. </w:t>
      </w:r>
      <w:r w:rsidR="00FA493C" w:rsidRPr="00250A54">
        <w:rPr>
          <w:lang w:val="en"/>
        </w:rPr>
        <w:t>Two a</w:t>
      </w:r>
      <w:r w:rsidR="006F714B" w:rsidRPr="00250A54">
        <w:rPr>
          <w:lang w:val="en"/>
        </w:rPr>
        <w:t xml:space="preserve">dditional </w:t>
      </w:r>
      <w:r w:rsidR="00D242E8" w:rsidRPr="00250A54">
        <w:rPr>
          <w:lang w:val="en"/>
        </w:rPr>
        <w:t>peak</w:t>
      </w:r>
      <w:r w:rsidR="00FA493C" w:rsidRPr="00250A54">
        <w:rPr>
          <w:lang w:val="en"/>
        </w:rPr>
        <w:t>s were</w:t>
      </w:r>
      <w:r w:rsidR="00D242E8" w:rsidRPr="00250A54">
        <w:rPr>
          <w:lang w:val="en"/>
        </w:rPr>
        <w:t xml:space="preserve"> observed </w:t>
      </w:r>
      <w:r w:rsidR="006F714B" w:rsidRPr="00250A54">
        <w:rPr>
          <w:lang w:val="en"/>
        </w:rPr>
        <w:t>on the TMC</w:t>
      </w:r>
      <w:r w:rsidR="00AF32C8">
        <w:rPr>
          <w:lang w:val="en"/>
        </w:rPr>
        <w:t>/</w:t>
      </w:r>
      <w:r w:rsidR="00AF32C8" w:rsidRPr="00250A54">
        <w:rPr>
          <w:lang w:val="en"/>
        </w:rPr>
        <w:t>SNW-1</w:t>
      </w:r>
      <w:r w:rsidR="006F714B" w:rsidRPr="00250A54">
        <w:rPr>
          <w:lang w:val="en"/>
        </w:rPr>
        <w:t xml:space="preserve"> </w:t>
      </w:r>
      <w:r w:rsidR="00AF32C8">
        <w:rPr>
          <w:lang w:val="en"/>
        </w:rPr>
        <w:t>FTIR spectr</w:t>
      </w:r>
      <w:r w:rsidR="0041557E">
        <w:rPr>
          <w:lang w:val="en"/>
        </w:rPr>
        <w:t>um</w:t>
      </w:r>
      <w:r w:rsidR="00AF32C8">
        <w:rPr>
          <w:lang w:val="en"/>
        </w:rPr>
        <w:t xml:space="preserve"> </w:t>
      </w:r>
      <w:r w:rsidR="006F714B" w:rsidRPr="00250A54">
        <w:rPr>
          <w:lang w:val="en"/>
        </w:rPr>
        <w:t>at 1610 cm</w:t>
      </w:r>
      <w:r w:rsidR="006F714B" w:rsidRPr="00250A54">
        <w:rPr>
          <w:vertAlign w:val="superscript"/>
          <w:lang w:val="en"/>
        </w:rPr>
        <w:t>−1</w:t>
      </w:r>
      <w:r w:rsidR="00FA493C" w:rsidRPr="00250A54">
        <w:rPr>
          <w:vertAlign w:val="superscript"/>
          <w:lang w:val="en"/>
        </w:rPr>
        <w:t xml:space="preserve"> </w:t>
      </w:r>
      <w:r w:rsidR="00FA493C" w:rsidRPr="00250A54">
        <w:rPr>
          <w:lang w:val="en"/>
        </w:rPr>
        <w:t>and</w:t>
      </w:r>
      <w:r w:rsidR="00EA26BC" w:rsidRPr="00250A54">
        <w:rPr>
          <w:lang w:val="en"/>
        </w:rPr>
        <w:t xml:space="preserve"> 1690 cm</w:t>
      </w:r>
      <w:r w:rsidR="00EA26BC" w:rsidRPr="00250A54">
        <w:rPr>
          <w:vertAlign w:val="superscript"/>
          <w:lang w:val="en"/>
        </w:rPr>
        <w:t>−1</w:t>
      </w:r>
      <w:r w:rsidR="006F714B" w:rsidRPr="00250A54">
        <w:rPr>
          <w:lang w:val="en"/>
        </w:rPr>
        <w:t xml:space="preserve">, </w:t>
      </w:r>
      <w:r w:rsidR="00FA493C" w:rsidRPr="00250A54">
        <w:rPr>
          <w:lang w:val="en"/>
        </w:rPr>
        <w:t>which are</w:t>
      </w:r>
      <w:r w:rsidR="006F714B" w:rsidRPr="00250A54">
        <w:rPr>
          <w:lang w:val="en"/>
        </w:rPr>
        <w:t xml:space="preserve"> </w:t>
      </w:r>
      <w:r w:rsidR="003C498D" w:rsidRPr="00250A54">
        <w:rPr>
          <w:lang w:val="en"/>
        </w:rPr>
        <w:t>attributed</w:t>
      </w:r>
      <w:r w:rsidR="006F714B" w:rsidRPr="00250A54">
        <w:rPr>
          <w:lang w:val="en"/>
        </w:rPr>
        <w:t xml:space="preserve"> to </w:t>
      </w:r>
      <w:r w:rsidR="00FA493C" w:rsidRPr="00250A54">
        <w:rPr>
          <w:lang w:val="en"/>
        </w:rPr>
        <w:t xml:space="preserve">the aromatic amide band and </w:t>
      </w:r>
      <w:r w:rsidR="006F714B" w:rsidRPr="00250A54">
        <w:rPr>
          <w:lang w:val="en"/>
        </w:rPr>
        <w:t>C=</w:t>
      </w:r>
      <w:r w:rsidR="00D242E8" w:rsidRPr="00250A54">
        <w:rPr>
          <w:lang w:val="en"/>
        </w:rPr>
        <w:t>O stretching vi</w:t>
      </w:r>
      <w:r w:rsidR="00807622" w:rsidRPr="00250A54">
        <w:rPr>
          <w:lang w:val="en"/>
        </w:rPr>
        <w:t>bration of the</w:t>
      </w:r>
      <w:r w:rsidR="0041557E">
        <w:rPr>
          <w:lang w:val="en"/>
        </w:rPr>
        <w:t xml:space="preserve"> formed</w:t>
      </w:r>
      <w:r w:rsidR="00D242E8" w:rsidRPr="00250A54">
        <w:rPr>
          <w:lang w:val="en"/>
        </w:rPr>
        <w:t xml:space="preserve"> </w:t>
      </w:r>
      <w:r w:rsidR="00F25B19">
        <w:rPr>
          <w:lang w:val="en"/>
        </w:rPr>
        <w:t xml:space="preserve">tertiary </w:t>
      </w:r>
      <w:r w:rsidR="006F714B" w:rsidRPr="00250A54">
        <w:rPr>
          <w:lang w:val="en"/>
        </w:rPr>
        <w:t>amide group</w:t>
      </w:r>
      <w:r w:rsidR="003172D5">
        <w:rPr>
          <w:lang w:val="en"/>
        </w:rPr>
        <w:t>,</w:t>
      </w:r>
      <w:r w:rsidR="00FA493C" w:rsidRPr="00250A54">
        <w:rPr>
          <w:lang w:val="en"/>
        </w:rPr>
        <w:t xml:space="preserve"> respectively</w:t>
      </w:r>
      <w:r w:rsidR="005F05DB" w:rsidRPr="00250A54">
        <w:rPr>
          <w:lang w:val="en"/>
        </w:rPr>
        <w:t xml:space="preserve"> </w:t>
      </w:r>
      <w:r w:rsidR="005F05DB" w:rsidRPr="00250A54">
        <w:rPr>
          <w:lang w:val="en"/>
        </w:rPr>
        <w:fldChar w:fldCharType="begin"/>
      </w:r>
      <w:r w:rsidR="003F556B">
        <w:rPr>
          <w:lang w:val="en"/>
        </w:rPr>
        <w:instrText xml:space="preserve"> ADDIN EN.CITE &lt;EndNote&gt;&lt;Cite&gt;&lt;Author&gt;Tang&lt;/Author&gt;&lt;Year&gt;2009&lt;/Year&gt;&lt;RecNum&gt;756&lt;/RecNum&gt;&lt;DisplayText&gt;[43]&lt;/DisplayText&gt;&lt;record&gt;&lt;rec-number&gt;756&lt;/rec-number&gt;&lt;foreign-keys&gt;&lt;key app="EN" db-id="5xadzxz55sdspxefr04pwt5z0z2t5rtd2vwp" timestamp="1526135847"&gt;756&lt;/key&gt;&lt;/foreign-keys&gt;&lt;ref-type name="Journal Article"&gt;17&lt;/ref-type&gt;&lt;contributors&gt;&lt;authors&gt;&lt;author&gt;Tang, Chuyang Y.&lt;/author&gt;&lt;author&gt;Kwon, Young Nam&lt;/author&gt;&lt;author&gt;Leckie, James O.&lt;/author&gt;&lt;/authors&gt;&lt;/contributors&gt;&lt;titles&gt;&lt;title&gt;Effect of membrane chemistry and coating layer on physiochemical properties of thin film composite polyamide RO and NF membranes: I. FTIR and XPS characterization of polyamide and coating layer chemistry&lt;/title&gt;&lt;secondary-title&gt;Desalination&lt;/secondary-title&gt;&lt;/titles&gt;&lt;periodical&gt;&lt;full-title&gt;Desalination&lt;/full-title&gt;&lt;/periodical&gt;&lt;pages&gt;149-167&lt;/pages&gt;&lt;volume&gt;242&lt;/volume&gt;&lt;number&gt;1&lt;/number&gt;&lt;keywords&gt;&lt;keyword&gt;Coating&lt;/keyword&gt;&lt;keyword&gt;Membrane&lt;/keyword&gt;&lt;keyword&gt;Nanofiltration&lt;/keyword&gt;&lt;keyword&gt;Polyamide&lt;/keyword&gt;&lt;keyword&gt;Reverse osmosis&lt;/keyword&gt;&lt;/keywords&gt;&lt;dates&gt;&lt;year&gt;2009&lt;/year&gt;&lt;pub-dates&gt;&lt;date&gt;2009/06/01/&lt;/date&gt;&lt;/pub-dates&gt;&lt;/dates&gt;&lt;isbn&gt;0011-9164&lt;/isbn&gt;&lt;urls&gt;&lt;related-urls&gt;&lt;url&gt;http://www.sciencedirect.com/science/article/pii/S0011916409002215&lt;/url&gt;&lt;/related-urls&gt;&lt;/urls&gt;&lt;electronic-resource-num&gt;https://doi.org/10.1016/j.desal.2008.04.003&lt;/electronic-resource-num&gt;&lt;/record&gt;&lt;/Cite&gt;&lt;/EndNote&gt;</w:instrText>
      </w:r>
      <w:r w:rsidR="005F05DB" w:rsidRPr="00250A54">
        <w:rPr>
          <w:lang w:val="en"/>
        </w:rPr>
        <w:fldChar w:fldCharType="separate"/>
      </w:r>
      <w:r w:rsidR="003F556B">
        <w:rPr>
          <w:noProof/>
          <w:lang w:val="en"/>
        </w:rPr>
        <w:t>[</w:t>
      </w:r>
      <w:hyperlink w:anchor="_ENREF_43" w:tooltip="Tang, 2009 #756" w:history="1">
        <w:r w:rsidR="000F4480">
          <w:rPr>
            <w:noProof/>
            <w:lang w:val="en"/>
          </w:rPr>
          <w:t>43</w:t>
        </w:r>
      </w:hyperlink>
      <w:r w:rsidR="003F556B">
        <w:rPr>
          <w:noProof/>
          <w:lang w:val="en"/>
        </w:rPr>
        <w:t>]</w:t>
      </w:r>
      <w:r w:rsidR="005F05DB" w:rsidRPr="00250A54">
        <w:rPr>
          <w:lang w:val="en"/>
        </w:rPr>
        <w:fldChar w:fldCharType="end"/>
      </w:r>
      <w:r w:rsidR="006F714B" w:rsidRPr="00250A54">
        <w:rPr>
          <w:lang w:val="en"/>
        </w:rPr>
        <w:t xml:space="preserve">. </w:t>
      </w:r>
      <w:r w:rsidR="00C02768">
        <w:rPr>
          <w:lang w:val="en"/>
        </w:rPr>
        <w:t xml:space="preserve">The </w:t>
      </w:r>
      <w:r w:rsidR="00BD092F" w:rsidRPr="00250A54">
        <w:rPr>
          <w:lang w:val="en"/>
        </w:rPr>
        <w:t>FTIR spe</w:t>
      </w:r>
      <w:r w:rsidR="00EF7BA6">
        <w:rPr>
          <w:lang w:val="en"/>
        </w:rPr>
        <w:t>ctra</w:t>
      </w:r>
      <w:r w:rsidR="00BD092F" w:rsidRPr="00250A54">
        <w:rPr>
          <w:lang w:val="en"/>
        </w:rPr>
        <w:t xml:space="preserve"> confirm </w:t>
      </w:r>
      <w:r w:rsidR="001F7456">
        <w:rPr>
          <w:lang w:val="en"/>
        </w:rPr>
        <w:t xml:space="preserve">the </w:t>
      </w:r>
      <w:r w:rsidR="00532A24">
        <w:rPr>
          <w:lang w:val="en"/>
        </w:rPr>
        <w:t xml:space="preserve">occurrence of </w:t>
      </w:r>
      <w:r w:rsidR="00346F30">
        <w:rPr>
          <w:lang w:val="en"/>
        </w:rPr>
        <w:t xml:space="preserve">a </w:t>
      </w:r>
      <w:r w:rsidR="001F7456" w:rsidRPr="00346F30">
        <w:rPr>
          <w:noProof/>
          <w:lang w:val="en"/>
        </w:rPr>
        <w:t>chemical</w:t>
      </w:r>
      <w:r w:rsidR="001F7456">
        <w:rPr>
          <w:lang w:val="en"/>
        </w:rPr>
        <w:t xml:space="preserve"> </w:t>
      </w:r>
      <w:r w:rsidR="00807622" w:rsidRPr="00250A54">
        <w:rPr>
          <w:lang w:val="en"/>
        </w:rPr>
        <w:t xml:space="preserve">reaction between </w:t>
      </w:r>
      <w:r w:rsidR="00807622" w:rsidRPr="00250A54">
        <w:rPr>
          <w:noProof/>
          <w:lang w:val="en"/>
        </w:rPr>
        <w:t>TMC</w:t>
      </w:r>
      <w:r w:rsidR="001F7456">
        <w:rPr>
          <w:noProof/>
          <w:lang w:val="en"/>
        </w:rPr>
        <w:t xml:space="preserve"> </w:t>
      </w:r>
      <w:r w:rsidR="00532A24">
        <w:rPr>
          <w:noProof/>
          <w:lang w:val="en"/>
        </w:rPr>
        <w:t xml:space="preserve">and </w:t>
      </w:r>
      <w:r w:rsidR="00D871ED" w:rsidRPr="00D871ED">
        <w:rPr>
          <w:color w:val="0070C0"/>
          <w:lang w:val="en"/>
        </w:rPr>
        <w:t>SNW-1 nanoparticles</w:t>
      </w:r>
      <w:r w:rsidR="00532A24">
        <w:rPr>
          <w:lang w:val="en"/>
        </w:rPr>
        <w:t xml:space="preserve">, </w:t>
      </w:r>
      <w:r w:rsidR="001F7456">
        <w:rPr>
          <w:noProof/>
          <w:lang w:val="en"/>
        </w:rPr>
        <w:t xml:space="preserve">where </w:t>
      </w:r>
      <w:r w:rsidR="001F7456">
        <w:rPr>
          <w:lang w:val="en"/>
        </w:rPr>
        <w:t xml:space="preserve">the </w:t>
      </w:r>
      <w:r w:rsidR="00D242E8" w:rsidRPr="00250A54">
        <w:rPr>
          <w:noProof/>
          <w:lang w:val="en"/>
        </w:rPr>
        <w:t>SNW</w:t>
      </w:r>
      <w:r w:rsidR="00D242E8" w:rsidRPr="00250A54">
        <w:rPr>
          <w:lang w:val="en"/>
        </w:rPr>
        <w:t xml:space="preserve">-1 </w:t>
      </w:r>
      <w:r w:rsidR="00276C29" w:rsidRPr="00250A54">
        <w:rPr>
          <w:lang w:val="en"/>
        </w:rPr>
        <w:t>nanoparticles</w:t>
      </w:r>
      <w:r w:rsidR="00BD092F" w:rsidRPr="00250A54">
        <w:rPr>
          <w:lang w:val="en"/>
        </w:rPr>
        <w:t xml:space="preserve"> </w:t>
      </w:r>
      <w:r w:rsidR="0041557E">
        <w:rPr>
          <w:lang w:val="en"/>
        </w:rPr>
        <w:t>will be able to covalently bond</w:t>
      </w:r>
      <w:r w:rsidR="00BD092F" w:rsidRPr="00250A54">
        <w:rPr>
          <w:lang w:val="en"/>
        </w:rPr>
        <w:t xml:space="preserve"> to the PA</w:t>
      </w:r>
      <w:r w:rsidR="00E56367">
        <w:rPr>
          <w:lang w:val="en"/>
        </w:rPr>
        <w:t xml:space="preserve"> </w:t>
      </w:r>
      <w:r w:rsidR="00BD092F" w:rsidRPr="00250A54">
        <w:rPr>
          <w:lang w:val="en"/>
        </w:rPr>
        <w:t>via</w:t>
      </w:r>
      <w:r w:rsidR="00EF4425" w:rsidRPr="00250A54">
        <w:rPr>
          <w:lang w:val="en"/>
        </w:rPr>
        <w:t xml:space="preserve"> </w:t>
      </w:r>
      <w:r w:rsidR="00BD092F" w:rsidRPr="00250A54">
        <w:rPr>
          <w:lang w:val="en"/>
        </w:rPr>
        <w:t xml:space="preserve">tertiary amide bonds to enhance membrane stability. </w:t>
      </w:r>
      <w:r w:rsidR="00CD6111" w:rsidRPr="007238EA">
        <w:rPr>
          <w:lang w:val="en"/>
        </w:rPr>
        <w:t>A conceptual diagram depicting the f</w:t>
      </w:r>
      <w:r w:rsidR="00CD6111">
        <w:rPr>
          <w:lang w:val="en"/>
        </w:rPr>
        <w:t xml:space="preserve">ormation of </w:t>
      </w:r>
      <w:r w:rsidR="005925C8">
        <w:rPr>
          <w:lang w:val="en"/>
        </w:rPr>
        <w:t xml:space="preserve">a </w:t>
      </w:r>
      <w:r w:rsidR="00CD6111" w:rsidRPr="005925C8">
        <w:rPr>
          <w:noProof/>
          <w:lang w:val="en"/>
        </w:rPr>
        <w:t>tertiary</w:t>
      </w:r>
      <w:r w:rsidR="00CD6111">
        <w:rPr>
          <w:lang w:val="en"/>
        </w:rPr>
        <w:t xml:space="preserve"> amide bond</w:t>
      </w:r>
      <w:r w:rsidR="00CD6111" w:rsidRPr="007238EA">
        <w:rPr>
          <w:lang w:val="en"/>
        </w:rPr>
        <w:t xml:space="preserve"> due to the </w:t>
      </w:r>
      <w:r w:rsidR="00CD6111" w:rsidRPr="007238EA">
        <w:rPr>
          <w:noProof/>
          <w:lang w:val="en"/>
        </w:rPr>
        <w:t>reaction</w:t>
      </w:r>
      <w:r w:rsidR="00CD6111" w:rsidRPr="007238EA">
        <w:rPr>
          <w:lang w:val="en"/>
        </w:rPr>
        <w:t xml:space="preserve"> between</w:t>
      </w:r>
      <w:r w:rsidR="00532A24">
        <w:rPr>
          <w:lang w:val="en"/>
        </w:rPr>
        <w:t xml:space="preserve"> TMC and</w:t>
      </w:r>
      <w:r w:rsidR="00CD6111" w:rsidRPr="007238EA">
        <w:rPr>
          <w:lang w:val="en"/>
        </w:rPr>
        <w:t xml:space="preserve"> </w:t>
      </w:r>
      <w:r w:rsidR="00D871ED" w:rsidRPr="00D871ED">
        <w:rPr>
          <w:color w:val="0070C0"/>
          <w:lang w:val="en"/>
        </w:rPr>
        <w:t>SNW-1 nanoparticles</w:t>
      </w:r>
      <w:r w:rsidR="00CD6111" w:rsidRPr="007238EA">
        <w:rPr>
          <w:lang w:val="en"/>
        </w:rPr>
        <w:t xml:space="preserve"> is </w:t>
      </w:r>
      <w:r w:rsidR="00CD6111">
        <w:rPr>
          <w:lang w:val="en"/>
        </w:rPr>
        <w:t xml:space="preserve">shown using </w:t>
      </w:r>
      <w:r w:rsidR="00867C3F">
        <w:rPr>
          <w:lang w:val="en"/>
        </w:rPr>
        <w:t xml:space="preserve">a </w:t>
      </w:r>
      <w:r w:rsidR="00CD6111">
        <w:rPr>
          <w:lang w:val="en"/>
        </w:rPr>
        <w:t>red circle</w:t>
      </w:r>
      <w:r w:rsidR="00CD6111" w:rsidRPr="007238EA">
        <w:rPr>
          <w:lang w:val="en"/>
        </w:rPr>
        <w:t xml:space="preserve"> in </w:t>
      </w:r>
      <w:r w:rsidR="00716A2B" w:rsidRPr="00250A54">
        <w:t xml:space="preserve">Figure </w:t>
      </w:r>
      <w:r w:rsidR="00716A2B" w:rsidRPr="00250A54">
        <w:rPr>
          <w:noProof/>
        </w:rPr>
        <w:t>4</w:t>
      </w:r>
      <w:r w:rsidR="00CD2F93" w:rsidRPr="00250A54">
        <w:rPr>
          <w:lang w:val="en"/>
        </w:rPr>
        <w:t>.</w:t>
      </w:r>
    </w:p>
    <w:p w14:paraId="2D42101D" w14:textId="77777777" w:rsidR="00F25B19" w:rsidRPr="00250A54" w:rsidRDefault="00F25B19" w:rsidP="00D242E8">
      <w:pPr>
        <w:rPr>
          <w:vertAlign w:val="superscript"/>
          <w:lang w:val="en"/>
        </w:rPr>
      </w:pPr>
    </w:p>
    <w:p w14:paraId="1BF73DFF" w14:textId="77777777" w:rsidR="003878DA" w:rsidRPr="00250A54" w:rsidRDefault="00C64164" w:rsidP="00414636">
      <w:pPr>
        <w:jc w:val="center"/>
        <w:rPr>
          <w:lang w:val="en"/>
        </w:rPr>
      </w:pPr>
      <w:r w:rsidRPr="00250A54">
        <w:rPr>
          <w:noProof/>
          <w:lang w:val="en-AU"/>
        </w:rPr>
        <w:drawing>
          <wp:inline distT="0" distB="0" distL="0" distR="0" wp14:anchorId="7F3FF33F" wp14:editId="5363B28B">
            <wp:extent cx="3384550" cy="2697966"/>
            <wp:effectExtent l="0" t="0" r="6350" b="762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393372" cy="27049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223E5" w14:textId="32F247E7" w:rsidR="00D242E8" w:rsidRPr="00250A54" w:rsidRDefault="00D242E8" w:rsidP="00785930">
      <w:pPr>
        <w:pStyle w:val="Caption"/>
        <w:rPr>
          <w:color w:val="auto"/>
        </w:rPr>
      </w:pPr>
      <w:bookmarkStart w:id="5" w:name="_Ref512850586"/>
      <w:r w:rsidRPr="00250A54">
        <w:rPr>
          <w:color w:val="auto"/>
        </w:rPr>
        <w:t xml:space="preserve">Figure </w:t>
      </w:r>
      <w:r w:rsidRPr="00250A54">
        <w:rPr>
          <w:color w:val="auto"/>
        </w:rPr>
        <w:fldChar w:fldCharType="begin"/>
      </w:r>
      <w:r w:rsidRPr="00250A54">
        <w:rPr>
          <w:color w:val="auto"/>
        </w:rPr>
        <w:instrText xml:space="preserve"> SEQ Figure \* ARABIC </w:instrText>
      </w:r>
      <w:r w:rsidRPr="00250A54">
        <w:rPr>
          <w:color w:val="auto"/>
        </w:rPr>
        <w:fldChar w:fldCharType="separate"/>
      </w:r>
      <w:r w:rsidR="00EB1E41">
        <w:rPr>
          <w:noProof/>
          <w:color w:val="auto"/>
        </w:rPr>
        <w:t>3</w:t>
      </w:r>
      <w:r w:rsidRPr="00250A54">
        <w:rPr>
          <w:color w:val="auto"/>
        </w:rPr>
        <w:fldChar w:fldCharType="end"/>
      </w:r>
      <w:bookmarkEnd w:id="5"/>
      <w:r w:rsidRPr="00250A54">
        <w:rPr>
          <w:color w:val="auto"/>
        </w:rPr>
        <w:t xml:space="preserve">: FTIR </w:t>
      </w:r>
      <w:r w:rsidRPr="00001FFC">
        <w:rPr>
          <w:noProof/>
          <w:color w:val="auto"/>
        </w:rPr>
        <w:t>spectra</w:t>
      </w:r>
      <w:r w:rsidRPr="00250A54">
        <w:rPr>
          <w:color w:val="auto"/>
        </w:rPr>
        <w:t xml:space="preserve"> </w:t>
      </w:r>
      <w:r w:rsidR="005B1209">
        <w:rPr>
          <w:color w:val="auto"/>
        </w:rPr>
        <w:t xml:space="preserve">representing the distinctive peaks </w:t>
      </w:r>
      <w:r w:rsidRPr="00250A54">
        <w:rPr>
          <w:color w:val="auto"/>
        </w:rPr>
        <w:t xml:space="preserve">of </w:t>
      </w:r>
      <w:r w:rsidR="004D7292">
        <w:rPr>
          <w:color w:val="auto"/>
        </w:rPr>
        <w:t xml:space="preserve">the </w:t>
      </w:r>
      <w:r w:rsidR="00D871ED" w:rsidRPr="00D871ED">
        <w:rPr>
          <w:color w:val="0070C0"/>
        </w:rPr>
        <w:t xml:space="preserve">SNW-1 </w:t>
      </w:r>
      <w:r w:rsidRPr="00250A54">
        <w:rPr>
          <w:color w:val="auto"/>
        </w:rPr>
        <w:t>and TMC</w:t>
      </w:r>
      <w:r w:rsidR="00532A24">
        <w:rPr>
          <w:color w:val="auto"/>
        </w:rPr>
        <w:t>/</w:t>
      </w:r>
      <w:r w:rsidR="00532A24" w:rsidRPr="00250A54">
        <w:rPr>
          <w:color w:val="auto"/>
        </w:rPr>
        <w:t>SNW-1</w:t>
      </w:r>
      <w:r w:rsidR="00867C3F">
        <w:rPr>
          <w:color w:val="auto"/>
        </w:rPr>
        <w:t xml:space="preserve"> nanoparticles</w:t>
      </w:r>
      <w:r w:rsidRPr="00250A54">
        <w:rPr>
          <w:color w:val="auto"/>
        </w:rPr>
        <w:t>.</w:t>
      </w:r>
    </w:p>
    <w:p w14:paraId="0DF7F43E" w14:textId="77777777" w:rsidR="003A006A" w:rsidRPr="00250A54" w:rsidRDefault="003A006A" w:rsidP="003A006A"/>
    <w:p w14:paraId="7C619F4C" w14:textId="5358FDE0" w:rsidR="00D52290" w:rsidRPr="00250A54" w:rsidRDefault="005B50D1" w:rsidP="00D52290">
      <w:pPr>
        <w:jc w:val="center"/>
      </w:pPr>
      <w:r>
        <w:rPr>
          <w:noProof/>
          <w:lang w:val="en-AU"/>
        </w:rPr>
        <w:lastRenderedPageBreak/>
        <w:drawing>
          <wp:inline distT="0" distB="0" distL="0" distR="0" wp14:anchorId="18105C62" wp14:editId="7466E3D1">
            <wp:extent cx="5731510" cy="1877695"/>
            <wp:effectExtent l="0" t="0" r="2540" b="825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77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293054" w14:textId="31C22FC1" w:rsidR="00CD2F93" w:rsidRPr="00250A54" w:rsidRDefault="00CD2F93" w:rsidP="00CD2F93">
      <w:pPr>
        <w:pStyle w:val="Caption"/>
        <w:rPr>
          <w:color w:val="auto"/>
        </w:rPr>
      </w:pPr>
      <w:bookmarkStart w:id="6" w:name="_Ref512864772"/>
      <w:r w:rsidRPr="00250A54">
        <w:rPr>
          <w:color w:val="auto"/>
        </w:rPr>
        <w:t xml:space="preserve">Figure </w:t>
      </w:r>
      <w:r w:rsidRPr="00250A54">
        <w:rPr>
          <w:color w:val="auto"/>
        </w:rPr>
        <w:fldChar w:fldCharType="begin"/>
      </w:r>
      <w:r w:rsidRPr="00250A54">
        <w:rPr>
          <w:color w:val="auto"/>
        </w:rPr>
        <w:instrText xml:space="preserve"> SEQ Figure \* ARABIC </w:instrText>
      </w:r>
      <w:r w:rsidRPr="00250A54">
        <w:rPr>
          <w:color w:val="auto"/>
        </w:rPr>
        <w:fldChar w:fldCharType="separate"/>
      </w:r>
      <w:r w:rsidR="00EB1E41">
        <w:rPr>
          <w:noProof/>
          <w:color w:val="auto"/>
        </w:rPr>
        <w:t>4</w:t>
      </w:r>
      <w:r w:rsidRPr="00250A54">
        <w:rPr>
          <w:color w:val="auto"/>
        </w:rPr>
        <w:fldChar w:fldCharType="end"/>
      </w:r>
      <w:bookmarkEnd w:id="6"/>
      <w:r w:rsidR="00EC26EA" w:rsidRPr="00250A54">
        <w:rPr>
          <w:color w:val="auto"/>
        </w:rPr>
        <w:t xml:space="preserve">: </w:t>
      </w:r>
      <w:r w:rsidR="00B050C7" w:rsidRPr="00250A54">
        <w:rPr>
          <w:color w:val="auto"/>
        </w:rPr>
        <w:t xml:space="preserve">Schematic </w:t>
      </w:r>
      <w:r w:rsidR="00EC26EA" w:rsidRPr="00250A54">
        <w:rPr>
          <w:color w:val="auto"/>
        </w:rPr>
        <w:t>representation</w:t>
      </w:r>
      <w:r w:rsidRPr="00250A54">
        <w:rPr>
          <w:color w:val="auto"/>
        </w:rPr>
        <w:t xml:space="preserve"> of </w:t>
      </w:r>
      <w:r w:rsidR="002073D3">
        <w:rPr>
          <w:color w:val="auto"/>
        </w:rPr>
        <w:t xml:space="preserve">a </w:t>
      </w:r>
      <w:r w:rsidR="00B050C7" w:rsidRPr="00250A54">
        <w:rPr>
          <w:color w:val="auto"/>
        </w:rPr>
        <w:t xml:space="preserve">tertiary </w:t>
      </w:r>
      <w:r w:rsidRPr="00250A54">
        <w:rPr>
          <w:color w:val="auto"/>
        </w:rPr>
        <w:t>amide bond formation between</w:t>
      </w:r>
      <w:r w:rsidR="00B050C7" w:rsidRPr="00250A54">
        <w:rPr>
          <w:color w:val="auto"/>
        </w:rPr>
        <w:t xml:space="preserve"> the</w:t>
      </w:r>
      <w:r w:rsidRPr="00250A54">
        <w:rPr>
          <w:color w:val="auto"/>
        </w:rPr>
        <w:t xml:space="preserve"> SNW-1 </w:t>
      </w:r>
      <w:r w:rsidR="00867C3F">
        <w:rPr>
          <w:color w:val="auto"/>
        </w:rPr>
        <w:t xml:space="preserve">nanoparticle </w:t>
      </w:r>
      <w:r w:rsidRPr="00250A54">
        <w:rPr>
          <w:color w:val="auto"/>
        </w:rPr>
        <w:t>and TMC.</w:t>
      </w:r>
      <w:r w:rsidR="00C96AAD">
        <w:rPr>
          <w:color w:val="auto"/>
        </w:rPr>
        <w:t xml:space="preserve"> The secondary amine group of SNW-1 nanoparticle, the</w:t>
      </w:r>
      <w:r w:rsidR="00C96AAD" w:rsidRPr="00C96AAD">
        <w:rPr>
          <w:color w:val="auto"/>
        </w:rPr>
        <w:t xml:space="preserve"> acyl chloride group (-</w:t>
      </w:r>
      <w:proofErr w:type="spellStart"/>
      <w:r w:rsidR="00C96AAD" w:rsidRPr="00C96AAD">
        <w:rPr>
          <w:color w:val="auto"/>
        </w:rPr>
        <w:t>COCl</w:t>
      </w:r>
      <w:proofErr w:type="spellEnd"/>
      <w:r w:rsidR="00C96AAD" w:rsidRPr="00C96AAD">
        <w:rPr>
          <w:color w:val="auto"/>
        </w:rPr>
        <w:t xml:space="preserve">) of </w:t>
      </w:r>
      <w:r w:rsidR="00C96AAD" w:rsidRPr="00001FFC">
        <w:rPr>
          <w:noProof/>
          <w:color w:val="auto"/>
        </w:rPr>
        <w:t>TMC</w:t>
      </w:r>
      <w:r w:rsidR="00C96AAD" w:rsidRPr="00C140D0">
        <w:rPr>
          <w:noProof/>
          <w:color w:val="auto"/>
        </w:rPr>
        <w:t>,</w:t>
      </w:r>
      <w:r w:rsidR="00C96AAD">
        <w:rPr>
          <w:color w:val="auto"/>
        </w:rPr>
        <w:t xml:space="preserve"> and the formed tertiary amide group are shown in red circles.</w:t>
      </w:r>
    </w:p>
    <w:p w14:paraId="6F2FDAF5" w14:textId="77777777" w:rsidR="003429BC" w:rsidRPr="00250A54" w:rsidRDefault="003429BC" w:rsidP="003429BC"/>
    <w:p w14:paraId="19EFDE0B" w14:textId="2A6862D9" w:rsidR="00E27D0B" w:rsidRPr="00250A54" w:rsidRDefault="00E27D0B" w:rsidP="00AC31DC">
      <w:pPr>
        <w:pStyle w:val="Heading2"/>
      </w:pPr>
      <w:r w:rsidRPr="00250A54">
        <w:t>Characteri</w:t>
      </w:r>
      <w:r w:rsidR="0092412D" w:rsidRPr="00250A54">
        <w:t>stics</w:t>
      </w:r>
      <w:r w:rsidRPr="00250A54">
        <w:t xml:space="preserve"> of </w:t>
      </w:r>
      <w:r w:rsidR="00E56367">
        <w:t xml:space="preserve">the </w:t>
      </w:r>
      <w:r w:rsidRPr="00250A54">
        <w:t>TFC and TFN</w:t>
      </w:r>
      <w:r w:rsidR="00B80431" w:rsidRPr="00250A54">
        <w:t xml:space="preserve"> FO</w:t>
      </w:r>
      <w:r w:rsidRPr="00250A54">
        <w:t xml:space="preserve"> membranes</w:t>
      </w:r>
    </w:p>
    <w:p w14:paraId="379A8D31" w14:textId="091BDDFF" w:rsidR="00CA04C3" w:rsidRPr="00FA3072" w:rsidRDefault="00610EF0" w:rsidP="00FD286A">
      <w:pPr>
        <w:rPr>
          <w:noProof/>
          <w:lang w:val="en-AU" w:eastAsia="en-AU"/>
        </w:rPr>
      </w:pPr>
      <w:r w:rsidRPr="00FA3072">
        <w:rPr>
          <w:color w:val="0070C0"/>
        </w:rPr>
        <w:t xml:space="preserve">The cross-section </w:t>
      </w:r>
      <w:r w:rsidR="00FA7E31" w:rsidRPr="00FA3072">
        <w:rPr>
          <w:color w:val="0070C0"/>
        </w:rPr>
        <w:t>morpholog</w:t>
      </w:r>
      <w:r w:rsidR="000121D0" w:rsidRPr="00FA3072">
        <w:rPr>
          <w:color w:val="0070C0"/>
        </w:rPr>
        <w:t>y</w:t>
      </w:r>
      <w:r w:rsidR="0089315E" w:rsidRPr="00FA3072">
        <w:rPr>
          <w:color w:val="0070C0"/>
        </w:rPr>
        <w:t xml:space="preserve"> of</w:t>
      </w:r>
      <w:r w:rsidR="00767F25" w:rsidRPr="00FA3072">
        <w:rPr>
          <w:color w:val="0070C0"/>
        </w:rPr>
        <w:t xml:space="preserve"> the </w:t>
      </w:r>
      <w:r w:rsidR="000121D0" w:rsidRPr="00FA3072">
        <w:rPr>
          <w:color w:val="0070C0"/>
        </w:rPr>
        <w:t xml:space="preserve">substrate used for preparing TFC and TFN </w:t>
      </w:r>
      <w:r w:rsidR="000121D0" w:rsidRPr="000121D0">
        <w:rPr>
          <w:color w:val="0070C0"/>
        </w:rPr>
        <w:t>membranes</w:t>
      </w:r>
      <w:r w:rsidR="000121D0" w:rsidRPr="00FA3072">
        <w:rPr>
          <w:color w:val="0070C0"/>
        </w:rPr>
        <w:t xml:space="preserve"> is </w:t>
      </w:r>
      <w:r w:rsidR="00E56367" w:rsidRPr="00FA3072">
        <w:rPr>
          <w:color w:val="0070C0"/>
        </w:rPr>
        <w:t>shown</w:t>
      </w:r>
      <w:r w:rsidR="0089315E" w:rsidRPr="00FA3072">
        <w:rPr>
          <w:color w:val="0070C0"/>
        </w:rPr>
        <w:t xml:space="preserve"> in</w:t>
      </w:r>
      <w:r w:rsidR="00CB5C16" w:rsidRPr="00FA3072">
        <w:rPr>
          <w:color w:val="0070C0"/>
        </w:rPr>
        <w:t xml:space="preserve"> </w:t>
      </w:r>
      <w:r w:rsidR="0016621F">
        <w:rPr>
          <w:color w:val="0070C0"/>
        </w:rPr>
        <w:t xml:space="preserve">Figure </w:t>
      </w:r>
      <w:proofErr w:type="gramStart"/>
      <w:r w:rsidR="0016621F">
        <w:rPr>
          <w:color w:val="0070C0"/>
        </w:rPr>
        <w:t>S</w:t>
      </w:r>
      <w:r w:rsidR="00FD59E5">
        <w:rPr>
          <w:color w:val="0070C0"/>
        </w:rPr>
        <w:t>2</w:t>
      </w:r>
      <w:r w:rsidR="00716A2B" w:rsidRPr="00FA3072">
        <w:rPr>
          <w:color w:val="0070C0"/>
        </w:rPr>
        <w:t xml:space="preserve"> </w:t>
      </w:r>
      <w:r w:rsidR="0089315E" w:rsidRPr="00FA3072">
        <w:rPr>
          <w:color w:val="0070C0"/>
        </w:rPr>
        <w:t>.</w:t>
      </w:r>
      <w:proofErr w:type="gramEnd"/>
      <w:r w:rsidR="0089315E" w:rsidRPr="00FA3072">
        <w:rPr>
          <w:color w:val="0070C0"/>
        </w:rPr>
        <w:t xml:space="preserve"> </w:t>
      </w:r>
      <w:r w:rsidR="003310C6" w:rsidRPr="00FA3072">
        <w:rPr>
          <w:color w:val="0070C0"/>
        </w:rPr>
        <w:t xml:space="preserve">The SEM image </w:t>
      </w:r>
      <w:r w:rsidR="00541E32" w:rsidRPr="00FA3072">
        <w:rPr>
          <w:color w:val="0070C0"/>
        </w:rPr>
        <w:t>reveal</w:t>
      </w:r>
      <w:r w:rsidR="0016621F">
        <w:rPr>
          <w:color w:val="0070C0"/>
        </w:rPr>
        <w:t>ed</w:t>
      </w:r>
      <w:r w:rsidR="003310C6" w:rsidRPr="00FA3072">
        <w:rPr>
          <w:color w:val="0070C0"/>
        </w:rPr>
        <w:t xml:space="preserve"> that the </w:t>
      </w:r>
      <w:r w:rsidR="000121D0" w:rsidRPr="00FA3072">
        <w:rPr>
          <w:color w:val="0070C0"/>
        </w:rPr>
        <w:t>substrate has both</w:t>
      </w:r>
      <w:r w:rsidR="00A26F1A" w:rsidRPr="00FA3072">
        <w:rPr>
          <w:color w:val="0070C0"/>
        </w:rPr>
        <w:t xml:space="preserve"> long finger-like pores and </w:t>
      </w:r>
      <w:proofErr w:type="spellStart"/>
      <w:r w:rsidR="00A26F1A" w:rsidRPr="00FA3072">
        <w:rPr>
          <w:color w:val="0070C0"/>
        </w:rPr>
        <w:t>macrovoids</w:t>
      </w:r>
      <w:proofErr w:type="spellEnd"/>
      <w:r w:rsidR="00A26F1A" w:rsidRPr="00FA3072">
        <w:rPr>
          <w:color w:val="0070C0"/>
        </w:rPr>
        <w:t xml:space="preserve"> </w:t>
      </w:r>
      <w:r w:rsidR="000121D0" w:rsidRPr="00FA3072">
        <w:rPr>
          <w:color w:val="0070C0"/>
        </w:rPr>
        <w:t xml:space="preserve">with </w:t>
      </w:r>
      <w:r w:rsidR="00E56367" w:rsidRPr="00FA3072">
        <w:rPr>
          <w:color w:val="0070C0"/>
        </w:rPr>
        <w:t>a</w:t>
      </w:r>
      <w:r w:rsidR="00A26F1A" w:rsidRPr="00FA3072">
        <w:rPr>
          <w:color w:val="0070C0"/>
        </w:rPr>
        <w:t xml:space="preserve"> total thickness of </w:t>
      </w:r>
      <w:r w:rsidR="009B7051" w:rsidRPr="00FA3072">
        <w:rPr>
          <w:color w:val="0070C0"/>
        </w:rPr>
        <w:t>nearly</w:t>
      </w:r>
      <w:r w:rsidR="00A26F1A" w:rsidRPr="00FA3072">
        <w:rPr>
          <w:color w:val="0070C0"/>
        </w:rPr>
        <w:t xml:space="preserve"> 58 µm</w:t>
      </w:r>
      <w:r w:rsidR="00395C52" w:rsidRPr="00FA3072">
        <w:rPr>
          <w:color w:val="0070C0"/>
        </w:rPr>
        <w:t xml:space="preserve">. </w:t>
      </w:r>
    </w:p>
    <w:p w14:paraId="6E0802A6" w14:textId="08E75C3A" w:rsidR="00AB190A" w:rsidRDefault="004263BF" w:rsidP="001F0844">
      <w:pPr>
        <w:rPr>
          <w:noProof/>
        </w:rPr>
      </w:pPr>
      <w:r w:rsidRPr="00FA3072">
        <w:rPr>
          <w:color w:val="0070C0"/>
        </w:rPr>
        <w:t xml:space="preserve">The </w:t>
      </w:r>
      <w:r w:rsidR="007B0203" w:rsidRPr="00FA3072">
        <w:rPr>
          <w:noProof/>
          <w:color w:val="0070C0"/>
        </w:rPr>
        <w:t>membrane</w:t>
      </w:r>
      <w:r w:rsidR="007B0203" w:rsidRPr="00FA3072">
        <w:rPr>
          <w:color w:val="0070C0"/>
        </w:rPr>
        <w:t xml:space="preserve"> top surface</w:t>
      </w:r>
      <w:r w:rsidR="00595FCD" w:rsidRPr="00FA3072">
        <w:rPr>
          <w:color w:val="0070C0"/>
        </w:rPr>
        <w:t xml:space="preserve"> and cross-sectional SEM images</w:t>
      </w:r>
      <w:r w:rsidR="00A408A4">
        <w:rPr>
          <w:color w:val="0070C0"/>
        </w:rPr>
        <w:t xml:space="preserve"> were </w:t>
      </w:r>
      <w:r w:rsidR="00EA1DBA">
        <w:rPr>
          <w:color w:val="0070C0"/>
        </w:rPr>
        <w:t>used</w:t>
      </w:r>
      <w:r w:rsidR="00A408A4">
        <w:rPr>
          <w:color w:val="0070C0"/>
        </w:rPr>
        <w:t xml:space="preserve"> to investigate the effect of </w:t>
      </w:r>
      <w:r w:rsidR="00EA1DBA">
        <w:rPr>
          <w:color w:val="0070C0"/>
        </w:rPr>
        <w:t xml:space="preserve">the </w:t>
      </w:r>
      <w:r w:rsidR="00A408A4">
        <w:rPr>
          <w:color w:val="0070C0"/>
        </w:rPr>
        <w:t>SNW-1 n</w:t>
      </w:r>
      <w:r w:rsidR="00EA1DBA">
        <w:rPr>
          <w:color w:val="0070C0"/>
        </w:rPr>
        <w:t xml:space="preserve">anoparticles addition </w:t>
      </w:r>
      <w:r w:rsidR="00A408A4">
        <w:rPr>
          <w:color w:val="0070C0"/>
        </w:rPr>
        <w:t>into the PA layer</w:t>
      </w:r>
      <w:r w:rsidR="007B0203" w:rsidRPr="00FA3072">
        <w:rPr>
          <w:color w:val="0070C0"/>
        </w:rPr>
        <w:t xml:space="preserve"> </w:t>
      </w:r>
      <w:r w:rsidR="00A408A4">
        <w:rPr>
          <w:noProof/>
          <w:color w:val="0070C0"/>
        </w:rPr>
        <w:t>(</w:t>
      </w:r>
      <w:r w:rsidR="00343BA1">
        <w:rPr>
          <w:noProof/>
          <w:color w:val="0070C0"/>
        </w:rPr>
        <w:fldChar w:fldCharType="begin"/>
      </w:r>
      <w:r w:rsidR="00343BA1">
        <w:rPr>
          <w:noProof/>
          <w:color w:val="0070C0"/>
        </w:rPr>
        <w:instrText xml:space="preserve"> REF _Ref509245771 \h </w:instrText>
      </w:r>
      <w:r w:rsidR="00343BA1">
        <w:rPr>
          <w:noProof/>
          <w:color w:val="0070C0"/>
        </w:rPr>
      </w:r>
      <w:r w:rsidR="00343BA1">
        <w:rPr>
          <w:noProof/>
          <w:color w:val="0070C0"/>
        </w:rPr>
        <w:fldChar w:fldCharType="separate"/>
      </w:r>
      <w:r w:rsidR="00EB1E41" w:rsidRPr="00250A54">
        <w:t xml:space="preserve">Figure </w:t>
      </w:r>
      <w:r w:rsidR="00EB1E41">
        <w:rPr>
          <w:noProof/>
        </w:rPr>
        <w:t>5</w:t>
      </w:r>
      <w:r w:rsidR="00343BA1">
        <w:rPr>
          <w:noProof/>
          <w:color w:val="0070C0"/>
        </w:rPr>
        <w:fldChar w:fldCharType="end"/>
      </w:r>
      <w:r w:rsidR="00A408A4">
        <w:rPr>
          <w:color w:val="0070C0"/>
        </w:rPr>
        <w:t>)</w:t>
      </w:r>
      <w:r w:rsidR="0023109C" w:rsidRPr="00250A54">
        <w:t>.</w:t>
      </w:r>
      <w:r w:rsidR="0007274F" w:rsidRPr="00250A54">
        <w:t xml:space="preserve"> </w:t>
      </w:r>
      <w:r w:rsidR="00AB190A">
        <w:t>All the membrane surfaces demonstrated t</w:t>
      </w:r>
      <w:r w:rsidR="0037399A" w:rsidRPr="00250A54">
        <w:t xml:space="preserve">he characteristic ridge and valley </w:t>
      </w:r>
      <w:r w:rsidR="005F0BB8">
        <w:t>structure</w:t>
      </w:r>
      <w:r w:rsidR="005F0BB8" w:rsidRPr="00250A54">
        <w:t xml:space="preserve"> </w:t>
      </w:r>
      <w:r w:rsidR="0037399A" w:rsidRPr="00250A54">
        <w:t xml:space="preserve">of the PA layer resulting from the </w:t>
      </w:r>
      <w:r w:rsidR="00EA1DBA">
        <w:t xml:space="preserve">reaction between </w:t>
      </w:r>
      <w:r w:rsidR="0037399A" w:rsidRPr="00250A54">
        <w:t>MPD and TMC</w:t>
      </w:r>
      <w:r w:rsidR="00E56367">
        <w:t xml:space="preserve"> </w:t>
      </w:r>
      <w:r w:rsidR="0037399A" w:rsidRPr="00250A54">
        <w:t xml:space="preserve">during the IP process </w:t>
      </w:r>
      <w:r w:rsidR="00AB190A">
        <w:t>(</w:t>
      </w:r>
      <w:r w:rsidR="00343BA1">
        <w:rPr>
          <w:noProof/>
        </w:rPr>
        <w:fldChar w:fldCharType="begin"/>
      </w:r>
      <w:r w:rsidR="00343BA1">
        <w:instrText xml:space="preserve"> REF _Ref509245771 \h </w:instrText>
      </w:r>
      <w:r w:rsidR="00343BA1">
        <w:rPr>
          <w:noProof/>
        </w:rPr>
      </w:r>
      <w:r w:rsidR="00343BA1">
        <w:rPr>
          <w:noProof/>
        </w:rPr>
        <w:fldChar w:fldCharType="separate"/>
      </w:r>
      <w:r w:rsidR="00EB1E41" w:rsidRPr="00250A54">
        <w:t xml:space="preserve">Figure </w:t>
      </w:r>
      <w:r w:rsidR="00EB1E41">
        <w:rPr>
          <w:noProof/>
        </w:rPr>
        <w:t>5</w:t>
      </w:r>
      <w:r w:rsidR="00343BA1">
        <w:rPr>
          <w:noProof/>
        </w:rPr>
        <w:fldChar w:fldCharType="end"/>
      </w:r>
      <w:r w:rsidR="0007274F" w:rsidRPr="00250A54">
        <w:t>a</w:t>
      </w:r>
      <w:r w:rsidR="0023109C" w:rsidRPr="00250A54">
        <w:t>-</w:t>
      </w:r>
      <w:r w:rsidR="00452FF2" w:rsidRPr="00250A54">
        <w:t>e</w:t>
      </w:r>
      <w:r w:rsidR="00AB190A">
        <w:t>)</w:t>
      </w:r>
      <w:r w:rsidR="0007274F" w:rsidRPr="00250A54">
        <w:t xml:space="preserve">. </w:t>
      </w:r>
      <w:r w:rsidR="002F4F83" w:rsidRPr="00FA3072">
        <w:rPr>
          <w:color w:val="0070C0"/>
          <w:lang w:val="en"/>
        </w:rPr>
        <w:t>The SEM images of</w:t>
      </w:r>
      <w:r w:rsidR="00EA1DBA" w:rsidRPr="00FA3072">
        <w:rPr>
          <w:color w:val="0070C0"/>
          <w:lang w:val="en"/>
        </w:rPr>
        <w:t xml:space="preserve"> the</w:t>
      </w:r>
      <w:r w:rsidR="002F4F83" w:rsidRPr="00FA3072">
        <w:rPr>
          <w:color w:val="0070C0"/>
          <w:lang w:val="en"/>
        </w:rPr>
        <w:t xml:space="preserve"> TFN membranes </w:t>
      </w:r>
      <w:r w:rsidR="000C065A" w:rsidRPr="00FA3072">
        <w:rPr>
          <w:color w:val="0070C0"/>
          <w:lang w:val="en"/>
        </w:rPr>
        <w:t>revealed</w:t>
      </w:r>
      <w:r w:rsidR="002F4F83" w:rsidRPr="00FA3072">
        <w:rPr>
          <w:color w:val="0070C0"/>
          <w:lang w:val="en"/>
        </w:rPr>
        <w:t xml:space="preserve"> that the </w:t>
      </w:r>
      <w:r w:rsidR="002F4F83" w:rsidRPr="00FA3072">
        <w:rPr>
          <w:noProof/>
          <w:color w:val="0070C0"/>
          <w:lang w:val="en"/>
        </w:rPr>
        <w:t>SNW</w:t>
      </w:r>
      <w:r w:rsidR="002F4F83" w:rsidRPr="00FA3072">
        <w:rPr>
          <w:color w:val="0070C0"/>
          <w:lang w:val="en"/>
        </w:rPr>
        <w:t xml:space="preserve">-1 nanoparticles were </w:t>
      </w:r>
      <w:r w:rsidR="00EA1DBA" w:rsidRPr="00FA3072">
        <w:rPr>
          <w:color w:val="0070C0"/>
          <w:lang w:val="en"/>
        </w:rPr>
        <w:t>uniformly</w:t>
      </w:r>
      <w:r w:rsidR="002F4F83" w:rsidRPr="00FA3072">
        <w:rPr>
          <w:color w:val="0070C0"/>
          <w:lang w:val="en"/>
        </w:rPr>
        <w:t xml:space="preserve"> </w:t>
      </w:r>
      <w:r w:rsidR="00EA1DBA" w:rsidRPr="00FA3072">
        <w:rPr>
          <w:color w:val="0070C0"/>
          <w:lang w:val="en"/>
        </w:rPr>
        <w:t>dispersed within</w:t>
      </w:r>
      <w:r w:rsidR="002F4F83" w:rsidRPr="00FA3072">
        <w:rPr>
          <w:color w:val="0070C0"/>
          <w:lang w:val="en"/>
        </w:rPr>
        <w:t xml:space="preserve"> the PA layer</w:t>
      </w:r>
      <w:r w:rsidR="00297D48">
        <w:rPr>
          <w:color w:val="0070C0"/>
          <w:lang w:val="en"/>
        </w:rPr>
        <w:t xml:space="preserve"> without any noticeable particle agglomeration</w:t>
      </w:r>
      <w:r w:rsidR="002F4F83" w:rsidRPr="00FA3072">
        <w:rPr>
          <w:color w:val="0070C0"/>
          <w:lang w:val="en"/>
        </w:rPr>
        <w:t xml:space="preserve"> (</w:t>
      </w:r>
      <w:r w:rsidR="00343BA1">
        <w:rPr>
          <w:noProof/>
          <w:color w:val="0070C0"/>
        </w:rPr>
        <w:fldChar w:fldCharType="begin"/>
      </w:r>
      <w:r w:rsidR="00343BA1">
        <w:rPr>
          <w:color w:val="0070C0"/>
          <w:lang w:val="en"/>
        </w:rPr>
        <w:instrText xml:space="preserve"> REF _Ref509245771 \h </w:instrText>
      </w:r>
      <w:r w:rsidR="00343BA1">
        <w:rPr>
          <w:noProof/>
          <w:color w:val="0070C0"/>
        </w:rPr>
      </w:r>
      <w:r w:rsidR="00343BA1">
        <w:rPr>
          <w:noProof/>
          <w:color w:val="0070C0"/>
        </w:rPr>
        <w:fldChar w:fldCharType="separate"/>
      </w:r>
      <w:r w:rsidR="00EB1E41" w:rsidRPr="00250A54">
        <w:t xml:space="preserve">Figure </w:t>
      </w:r>
      <w:r w:rsidR="00EB1E41">
        <w:rPr>
          <w:noProof/>
        </w:rPr>
        <w:t>5</w:t>
      </w:r>
      <w:r w:rsidR="00343BA1">
        <w:rPr>
          <w:noProof/>
          <w:color w:val="0070C0"/>
        </w:rPr>
        <w:fldChar w:fldCharType="end"/>
      </w:r>
      <w:r w:rsidR="002F4F83" w:rsidRPr="00FA3072">
        <w:rPr>
          <w:color w:val="0070C0"/>
          <w:lang w:val="en"/>
        </w:rPr>
        <w:t>b-</w:t>
      </w:r>
      <w:r w:rsidR="00C8110A" w:rsidRPr="00FA3072">
        <w:rPr>
          <w:color w:val="0070C0"/>
          <w:lang w:val="en"/>
        </w:rPr>
        <w:t>e</w:t>
      </w:r>
      <w:r w:rsidR="002F4F83" w:rsidRPr="00FA3072">
        <w:rPr>
          <w:color w:val="0070C0"/>
          <w:lang w:val="en"/>
        </w:rPr>
        <w:t xml:space="preserve">). </w:t>
      </w:r>
      <w:r w:rsidR="0007274F" w:rsidRPr="00FA3072">
        <w:rPr>
          <w:color w:val="0070C0"/>
        </w:rPr>
        <w:t xml:space="preserve">The </w:t>
      </w:r>
      <w:r w:rsidR="00E56367" w:rsidRPr="00FA3072">
        <w:rPr>
          <w:color w:val="0070C0"/>
        </w:rPr>
        <w:t>coordination and formation</w:t>
      </w:r>
      <w:r w:rsidR="00095EE8" w:rsidRPr="00FA3072">
        <w:rPr>
          <w:color w:val="0070C0"/>
        </w:rPr>
        <w:t xml:space="preserve"> </w:t>
      </w:r>
      <w:r w:rsidR="00052081" w:rsidRPr="00FA3072">
        <w:rPr>
          <w:color w:val="0070C0"/>
        </w:rPr>
        <w:t>of hydrogen bonds between</w:t>
      </w:r>
      <w:r w:rsidR="00095EE8" w:rsidRPr="00FA3072">
        <w:rPr>
          <w:color w:val="0070C0"/>
        </w:rPr>
        <w:t xml:space="preserve"> the amine groups of </w:t>
      </w:r>
      <w:r w:rsidR="00D871ED" w:rsidRPr="002923EA">
        <w:rPr>
          <w:color w:val="0070C0"/>
        </w:rPr>
        <w:t>SNW-1 nanoparticles</w:t>
      </w:r>
      <w:r w:rsidR="00095EE8" w:rsidRPr="00FA3072">
        <w:rPr>
          <w:color w:val="0070C0"/>
        </w:rPr>
        <w:t xml:space="preserve"> and MPD allow</w:t>
      </w:r>
      <w:r w:rsidR="008A11BA" w:rsidRPr="00FA3072">
        <w:rPr>
          <w:color w:val="0070C0"/>
        </w:rPr>
        <w:t>ed</w:t>
      </w:r>
      <w:r w:rsidR="00095EE8" w:rsidRPr="00FA3072">
        <w:rPr>
          <w:color w:val="0070C0"/>
        </w:rPr>
        <w:t xml:space="preserve"> </w:t>
      </w:r>
      <w:r w:rsidR="0091514F" w:rsidRPr="00FA3072">
        <w:rPr>
          <w:color w:val="0070C0"/>
        </w:rPr>
        <w:t xml:space="preserve">self-assembly and good distribution of </w:t>
      </w:r>
      <w:r w:rsidR="00D871ED" w:rsidRPr="002923EA">
        <w:rPr>
          <w:color w:val="0070C0"/>
        </w:rPr>
        <w:t>SNW-1 nanoparticles</w:t>
      </w:r>
      <w:r w:rsidR="00AD6715" w:rsidRPr="00FA3072">
        <w:rPr>
          <w:color w:val="0070C0"/>
        </w:rPr>
        <w:t xml:space="preserve"> </w:t>
      </w:r>
      <w:r w:rsidR="0097418A">
        <w:rPr>
          <w:color w:val="0070C0"/>
        </w:rPr>
        <w:t>i</w:t>
      </w:r>
      <w:r w:rsidR="0091514F" w:rsidRPr="00FA3072">
        <w:rPr>
          <w:color w:val="0070C0"/>
        </w:rPr>
        <w:t>n</w:t>
      </w:r>
      <w:r w:rsidR="00AD6715" w:rsidRPr="00FA3072">
        <w:rPr>
          <w:color w:val="0070C0"/>
        </w:rPr>
        <w:t xml:space="preserve"> the PA </w:t>
      </w:r>
      <w:r w:rsidR="0091514F" w:rsidRPr="00FA3072">
        <w:rPr>
          <w:color w:val="0070C0"/>
        </w:rPr>
        <w:t xml:space="preserve">rejection </w:t>
      </w:r>
      <w:r w:rsidR="00AD6715" w:rsidRPr="00FA3072">
        <w:rPr>
          <w:color w:val="0070C0"/>
        </w:rPr>
        <w:t>layer</w:t>
      </w:r>
      <w:r w:rsidR="002766AF" w:rsidRPr="00FA3072">
        <w:rPr>
          <w:color w:val="0070C0"/>
        </w:rPr>
        <w:t xml:space="preserve"> </w:t>
      </w:r>
      <w:r w:rsidR="002766AF" w:rsidRPr="00FA3072">
        <w:rPr>
          <w:color w:val="0070C0"/>
        </w:rPr>
        <w:fldChar w:fldCharType="begin"/>
      </w:r>
      <w:r w:rsidR="003F556B">
        <w:rPr>
          <w:color w:val="0070C0"/>
        </w:rPr>
        <w:instrText xml:space="preserve"> ADDIN EN.CITE &lt;EndNote&gt;&lt;Cite&gt;&lt;Author&gt;Amini&lt;/Author&gt;&lt;Year&gt;2013&lt;/Year&gt;&lt;RecNum&gt;563&lt;/RecNum&gt;&lt;DisplayText&gt;[44]&lt;/DisplayText&gt;&lt;record&gt;&lt;rec-number&gt;563&lt;/rec-number&gt;&lt;foreign-keys&gt;&lt;key app="EN" db-id="5xadzxz55sdspxefr04pwt5z0z2t5rtd2vwp" timestamp="1509517320"&gt;563&lt;/key&gt;&lt;/foreign-keys&gt;&lt;ref-type name="Journal Article"&gt;17&lt;/ref-type&gt;&lt;contributors&gt;&lt;authors&gt;&lt;author&gt;Amini, Maryam&lt;/author&gt;&lt;author&gt;Jahanshahi, Mohsen&lt;/author&gt;&lt;author&gt;Rahimpour, Ahmad&lt;/author&gt;&lt;/authors&gt;&lt;/contributors&gt;&lt;titles&gt;&lt;title&gt;Synthesis of novel thin film nanocomposite (TFN) forward osmosis membranes using functionalized multi-walled carbon nanotubes&lt;/title&gt;&lt;secondary-title&gt;Journal of Membrane Science&lt;/secondary-title&gt;&lt;/titles&gt;&lt;periodical&gt;&lt;full-title&gt;Journal of Membrane Science&lt;/full-title&gt;&lt;/periodical&gt;&lt;pages&gt;233-241&lt;/pages&gt;&lt;volume&gt;435&lt;/volume&gt;&lt;number&gt;Supplement C&lt;/number&gt;&lt;keywords&gt;&lt;keyword&gt;Amine functionalized carbon nanotubes&lt;/keyword&gt;&lt;keyword&gt;Thin-film nanocomposite&lt;/keyword&gt;&lt;keyword&gt;Membrane&lt;/keyword&gt;&lt;keyword&gt;Forward osmosis&lt;/keyword&gt;&lt;/keywords&gt;&lt;dates&gt;&lt;year&gt;2013&lt;/year&gt;&lt;pub-dates&gt;&lt;date&gt;2013/05/15/&lt;/date&gt;&lt;/pub-dates&gt;&lt;/dates&gt;&lt;isbn&gt;0376-7388&lt;/isbn&gt;&lt;urls&gt;&lt;related-urls&gt;&lt;url&gt;http://www.sciencedirect.com/science/article/pii/S0376738813000781&lt;/url&gt;&lt;/related-urls&gt;&lt;/urls&gt;&lt;electronic-resource-num&gt;https://doi.org/10.1016/j.memsci.2013.01.041&lt;/electronic-resource-num&gt;&lt;/record&gt;&lt;/Cite&gt;&lt;/EndNote&gt;</w:instrText>
      </w:r>
      <w:r w:rsidR="002766AF" w:rsidRPr="00FA3072">
        <w:rPr>
          <w:color w:val="0070C0"/>
        </w:rPr>
        <w:fldChar w:fldCharType="separate"/>
      </w:r>
      <w:r w:rsidR="003F556B">
        <w:rPr>
          <w:noProof/>
          <w:color w:val="0070C0"/>
        </w:rPr>
        <w:t>[</w:t>
      </w:r>
      <w:hyperlink w:anchor="_ENREF_44" w:tooltip="Amini, 2013 #563" w:history="1">
        <w:r w:rsidR="000F4480">
          <w:rPr>
            <w:noProof/>
            <w:color w:val="0070C0"/>
          </w:rPr>
          <w:t>44</w:t>
        </w:r>
      </w:hyperlink>
      <w:r w:rsidR="003F556B">
        <w:rPr>
          <w:noProof/>
          <w:color w:val="0070C0"/>
        </w:rPr>
        <w:t>]</w:t>
      </w:r>
      <w:r w:rsidR="002766AF" w:rsidRPr="00FA3072">
        <w:rPr>
          <w:color w:val="0070C0"/>
        </w:rPr>
        <w:fldChar w:fldCharType="end"/>
      </w:r>
      <w:r w:rsidR="0007274F" w:rsidRPr="00FA3072">
        <w:rPr>
          <w:color w:val="0070C0"/>
        </w:rPr>
        <w:t>.</w:t>
      </w:r>
      <w:r w:rsidR="008A11BA" w:rsidRPr="00FA3072">
        <w:rPr>
          <w:color w:val="0070C0"/>
        </w:rPr>
        <w:t xml:space="preserve"> </w:t>
      </w:r>
      <w:r w:rsidR="00CA04C3">
        <w:t>In addition,</w:t>
      </w:r>
      <w:r w:rsidR="0004205F">
        <w:t xml:space="preserve"> the</w:t>
      </w:r>
      <w:r w:rsidR="008A11BA" w:rsidRPr="00250A54">
        <w:t xml:space="preserve"> </w:t>
      </w:r>
      <w:r w:rsidR="00AF7934" w:rsidRPr="00250A54">
        <w:rPr>
          <w:noProof/>
        </w:rPr>
        <w:t>development</w:t>
      </w:r>
      <w:r w:rsidR="008A11BA" w:rsidRPr="00250A54">
        <w:t xml:space="preserve"> </w:t>
      </w:r>
      <w:r w:rsidR="0004205F">
        <w:t xml:space="preserve">of </w:t>
      </w:r>
      <w:r w:rsidR="0004205F" w:rsidRPr="00CB0CCE">
        <w:rPr>
          <w:noProof/>
        </w:rPr>
        <w:t>covalent</w:t>
      </w:r>
      <w:r w:rsidR="0004205F" w:rsidRPr="00250A54">
        <w:t xml:space="preserve"> bond</w:t>
      </w:r>
      <w:r w:rsidR="00CB0CCE">
        <w:t>s</w:t>
      </w:r>
      <w:r w:rsidR="0004205F" w:rsidRPr="00250A54">
        <w:t xml:space="preserve"> </w:t>
      </w:r>
      <w:r w:rsidR="008A11BA" w:rsidRPr="00250A54">
        <w:t xml:space="preserve">between </w:t>
      </w:r>
      <w:r w:rsidR="00EA1DBA">
        <w:t xml:space="preserve">the </w:t>
      </w:r>
      <w:r w:rsidR="008A11BA" w:rsidRPr="00250A54">
        <w:t xml:space="preserve">PA layer </w:t>
      </w:r>
      <w:r w:rsidR="00AF7934">
        <w:t xml:space="preserve">and </w:t>
      </w:r>
      <w:r w:rsidR="00AF7934" w:rsidRPr="00250A54">
        <w:t>SNW-1 nanoparticles</w:t>
      </w:r>
      <w:r w:rsidR="00EA5133">
        <w:t xml:space="preserve">, as </w:t>
      </w:r>
      <w:r w:rsidR="006255CD">
        <w:t>presented in Figure S</w:t>
      </w:r>
      <w:r w:rsidR="00FD59E5">
        <w:t>1</w:t>
      </w:r>
      <w:r w:rsidR="006255CD">
        <w:t>,</w:t>
      </w:r>
      <w:r w:rsidR="00AF7934" w:rsidRPr="00250A54">
        <w:t xml:space="preserve"> </w:t>
      </w:r>
      <w:r w:rsidR="00AB190A">
        <w:t>facilitated good</w:t>
      </w:r>
      <w:r w:rsidR="008A11BA" w:rsidRPr="00250A54">
        <w:t xml:space="preserve"> compatibility</w:t>
      </w:r>
      <w:r w:rsidR="00AB190A">
        <w:t xml:space="preserve"> </w:t>
      </w:r>
      <w:r w:rsidR="00AB190A" w:rsidRPr="00C7093E">
        <w:t xml:space="preserve">between the SNW-1 nanoparticles and the PA </w:t>
      </w:r>
      <w:r w:rsidR="00AB190A">
        <w:t>layer</w:t>
      </w:r>
      <w:r w:rsidR="008A11BA" w:rsidRPr="00250A54">
        <w:t xml:space="preserve">. </w:t>
      </w:r>
    </w:p>
    <w:p w14:paraId="33A34F7D" w14:textId="5694ADE0" w:rsidR="00B20D80" w:rsidRDefault="00AB190A" w:rsidP="001F0844">
      <w:pPr>
        <w:rPr>
          <w:color w:val="0070C0"/>
        </w:rPr>
      </w:pPr>
      <w:r w:rsidRPr="00FA3072">
        <w:rPr>
          <w:color w:val="0070C0"/>
        </w:rPr>
        <w:lastRenderedPageBreak/>
        <w:t>Nonetheless, t</w:t>
      </w:r>
      <w:r w:rsidR="005D6144" w:rsidRPr="00FA3072">
        <w:rPr>
          <w:color w:val="0070C0"/>
        </w:rPr>
        <w:t>he surface of TFN membranes (</w:t>
      </w:r>
      <w:r w:rsidR="00C03840">
        <w:rPr>
          <w:noProof/>
          <w:color w:val="0070C0"/>
        </w:rPr>
        <w:fldChar w:fldCharType="begin"/>
      </w:r>
      <w:r w:rsidR="00C03840">
        <w:rPr>
          <w:color w:val="0070C0"/>
        </w:rPr>
        <w:instrText xml:space="preserve"> REF _Ref509245771 \h </w:instrText>
      </w:r>
      <w:r w:rsidR="00C03840">
        <w:rPr>
          <w:noProof/>
          <w:color w:val="0070C0"/>
        </w:rPr>
      </w:r>
      <w:r w:rsidR="00C03840">
        <w:rPr>
          <w:noProof/>
          <w:color w:val="0070C0"/>
        </w:rPr>
        <w:fldChar w:fldCharType="separate"/>
      </w:r>
      <w:r w:rsidR="00EB1E41" w:rsidRPr="00250A54">
        <w:t xml:space="preserve">Figure </w:t>
      </w:r>
      <w:r w:rsidR="00EB1E41">
        <w:rPr>
          <w:noProof/>
        </w:rPr>
        <w:t>5</w:t>
      </w:r>
      <w:r w:rsidR="00C03840">
        <w:rPr>
          <w:noProof/>
          <w:color w:val="0070C0"/>
        </w:rPr>
        <w:fldChar w:fldCharType="end"/>
      </w:r>
      <w:r w:rsidR="005D6144" w:rsidRPr="00FA3072">
        <w:rPr>
          <w:color w:val="0070C0"/>
        </w:rPr>
        <w:t>b-</w:t>
      </w:r>
      <w:r w:rsidR="00532214" w:rsidRPr="00FA3072">
        <w:rPr>
          <w:color w:val="0070C0"/>
        </w:rPr>
        <w:t>e</w:t>
      </w:r>
      <w:r w:rsidR="005D6144" w:rsidRPr="00FA3072">
        <w:rPr>
          <w:color w:val="0070C0"/>
        </w:rPr>
        <w:t>) looked rougher than that of TFC membrane</w:t>
      </w:r>
      <w:r w:rsidR="0091514F" w:rsidRPr="00FA3072">
        <w:rPr>
          <w:color w:val="0070C0"/>
        </w:rPr>
        <w:t xml:space="preserve"> </w:t>
      </w:r>
      <w:r w:rsidR="005D6144" w:rsidRPr="00FA3072">
        <w:rPr>
          <w:color w:val="0070C0"/>
        </w:rPr>
        <w:t>(</w:t>
      </w:r>
      <w:r w:rsidR="00C03840">
        <w:rPr>
          <w:noProof/>
          <w:color w:val="0070C0"/>
        </w:rPr>
        <w:fldChar w:fldCharType="begin"/>
      </w:r>
      <w:r w:rsidR="00C03840">
        <w:rPr>
          <w:color w:val="0070C0"/>
        </w:rPr>
        <w:instrText xml:space="preserve"> REF _Ref509245771 \h </w:instrText>
      </w:r>
      <w:r w:rsidR="00C03840">
        <w:rPr>
          <w:noProof/>
          <w:color w:val="0070C0"/>
        </w:rPr>
      </w:r>
      <w:r w:rsidR="00C03840">
        <w:rPr>
          <w:noProof/>
          <w:color w:val="0070C0"/>
        </w:rPr>
        <w:fldChar w:fldCharType="separate"/>
      </w:r>
      <w:r w:rsidR="00EB1E41" w:rsidRPr="00250A54">
        <w:t xml:space="preserve">Figure </w:t>
      </w:r>
      <w:r w:rsidR="00EB1E41">
        <w:rPr>
          <w:noProof/>
        </w:rPr>
        <w:t>5</w:t>
      </w:r>
      <w:r w:rsidR="00C03840">
        <w:rPr>
          <w:noProof/>
          <w:color w:val="0070C0"/>
        </w:rPr>
        <w:fldChar w:fldCharType="end"/>
      </w:r>
      <w:r w:rsidR="005D6144" w:rsidRPr="00FA3072">
        <w:rPr>
          <w:color w:val="0070C0"/>
        </w:rPr>
        <w:t xml:space="preserve">a) due to </w:t>
      </w:r>
      <w:r w:rsidR="00C140D0">
        <w:rPr>
          <w:color w:val="0070C0"/>
        </w:rPr>
        <w:t xml:space="preserve">the </w:t>
      </w:r>
      <w:r w:rsidR="00892ECF" w:rsidRPr="009F4976">
        <w:rPr>
          <w:noProof/>
          <w:color w:val="0070C0"/>
        </w:rPr>
        <w:t>development</w:t>
      </w:r>
      <w:r w:rsidR="005D6144" w:rsidRPr="00FA3072">
        <w:rPr>
          <w:color w:val="0070C0"/>
        </w:rPr>
        <w:t xml:space="preserve"> of </w:t>
      </w:r>
      <w:r w:rsidR="00CC48CD" w:rsidRPr="00FA3072">
        <w:rPr>
          <w:noProof/>
          <w:color w:val="0070C0"/>
        </w:rPr>
        <w:t>round</w:t>
      </w:r>
      <w:r w:rsidR="005D6144" w:rsidRPr="00FA3072">
        <w:rPr>
          <w:color w:val="0070C0"/>
        </w:rPr>
        <w:t xml:space="preserve"> lumps</w:t>
      </w:r>
      <w:r w:rsidR="00D27AE5" w:rsidRPr="00FA3072">
        <w:rPr>
          <w:color w:val="0070C0"/>
        </w:rPr>
        <w:t xml:space="preserve"> that increased with an increment in </w:t>
      </w:r>
      <w:r w:rsidR="00F63B03">
        <w:rPr>
          <w:color w:val="0070C0"/>
        </w:rPr>
        <w:t xml:space="preserve">the </w:t>
      </w:r>
      <w:r w:rsidR="00D871ED" w:rsidRPr="001F0844">
        <w:rPr>
          <w:color w:val="0070C0"/>
        </w:rPr>
        <w:t>SNW-1 nanoparticle</w:t>
      </w:r>
      <w:r w:rsidR="00D27AE5" w:rsidRPr="00FA3072">
        <w:rPr>
          <w:color w:val="0070C0"/>
        </w:rPr>
        <w:t xml:space="preserve"> loading</w:t>
      </w:r>
      <w:r w:rsidR="005D6144" w:rsidRPr="00FA3072">
        <w:rPr>
          <w:color w:val="0070C0"/>
        </w:rPr>
        <w:t xml:space="preserve">. </w:t>
      </w:r>
      <w:r w:rsidR="00A260A6">
        <w:rPr>
          <w:color w:val="0070C0"/>
        </w:rPr>
        <w:t>Minimal</w:t>
      </w:r>
      <w:r w:rsidR="00A260A6" w:rsidRPr="00FA3072">
        <w:rPr>
          <w:color w:val="0070C0"/>
        </w:rPr>
        <w:t xml:space="preserve"> </w:t>
      </w:r>
      <w:r w:rsidR="000C065A" w:rsidRPr="00FA3072">
        <w:rPr>
          <w:color w:val="0070C0"/>
        </w:rPr>
        <w:t xml:space="preserve">spherical lumps </w:t>
      </w:r>
      <w:r w:rsidR="00E56367" w:rsidRPr="00FA3072">
        <w:rPr>
          <w:color w:val="0070C0"/>
        </w:rPr>
        <w:t xml:space="preserve">were </w:t>
      </w:r>
      <w:r w:rsidR="00A260A6">
        <w:rPr>
          <w:color w:val="0070C0"/>
        </w:rPr>
        <w:t>found</w:t>
      </w:r>
      <w:r w:rsidR="00664F72" w:rsidRPr="00FA3072">
        <w:rPr>
          <w:color w:val="0070C0"/>
        </w:rPr>
        <w:t xml:space="preserve"> on the TFC</w:t>
      </w:r>
      <w:r w:rsidR="00E56367" w:rsidRPr="00FA3072">
        <w:rPr>
          <w:color w:val="0070C0"/>
        </w:rPr>
        <w:t xml:space="preserve"> membrane surface</w:t>
      </w:r>
      <w:r w:rsidR="00CC48CD" w:rsidRPr="00FA3072">
        <w:rPr>
          <w:color w:val="0070C0"/>
        </w:rPr>
        <w:t>,</w:t>
      </w:r>
      <w:r w:rsidR="005D6144" w:rsidRPr="00FA3072">
        <w:rPr>
          <w:color w:val="0070C0"/>
        </w:rPr>
        <w:t xml:space="preserve"> </w:t>
      </w:r>
      <w:r w:rsidR="00664F72" w:rsidRPr="00FA3072">
        <w:rPr>
          <w:noProof/>
          <w:color w:val="0070C0"/>
        </w:rPr>
        <w:t>and</w:t>
      </w:r>
      <w:r w:rsidR="005D6144" w:rsidRPr="00FA3072">
        <w:rPr>
          <w:color w:val="0070C0"/>
        </w:rPr>
        <w:t xml:space="preserve"> it was </w:t>
      </w:r>
      <w:r w:rsidR="00664F72" w:rsidRPr="00FA3072">
        <w:rPr>
          <w:color w:val="0070C0"/>
        </w:rPr>
        <w:t xml:space="preserve">the smoothest </w:t>
      </w:r>
      <w:r w:rsidR="00825EE9" w:rsidRPr="00FA3072">
        <w:rPr>
          <w:color w:val="0070C0"/>
        </w:rPr>
        <w:t>in comparison</w:t>
      </w:r>
      <w:r w:rsidR="007309C6" w:rsidRPr="00FA3072">
        <w:rPr>
          <w:color w:val="0070C0"/>
        </w:rPr>
        <w:t xml:space="preserve"> </w:t>
      </w:r>
      <w:r w:rsidR="007309C6" w:rsidRPr="001F0844">
        <w:rPr>
          <w:color w:val="0070C0"/>
        </w:rPr>
        <w:t>to the</w:t>
      </w:r>
      <w:r w:rsidR="00664F72" w:rsidRPr="00FA3072">
        <w:rPr>
          <w:color w:val="0070C0"/>
        </w:rPr>
        <w:t xml:space="preserve"> other membranes. </w:t>
      </w:r>
      <w:r w:rsidR="001F5102" w:rsidRPr="00FA3072">
        <w:rPr>
          <w:color w:val="0070C0"/>
        </w:rPr>
        <w:t xml:space="preserve">The </w:t>
      </w:r>
      <w:r w:rsidR="00EB6405" w:rsidRPr="001F0844">
        <w:rPr>
          <w:color w:val="0070C0"/>
        </w:rPr>
        <w:t>TFN</w:t>
      </w:r>
      <w:r w:rsidR="001F5102" w:rsidRPr="00FA3072">
        <w:rPr>
          <w:color w:val="0070C0"/>
        </w:rPr>
        <w:t>0.04 membrane</w:t>
      </w:r>
      <w:r w:rsidR="00D27AE5" w:rsidRPr="00FA3072">
        <w:rPr>
          <w:color w:val="0070C0"/>
        </w:rPr>
        <w:t>, on the other hand,</w:t>
      </w:r>
      <w:r w:rsidR="001F5102" w:rsidRPr="00FA3072">
        <w:rPr>
          <w:color w:val="0070C0"/>
        </w:rPr>
        <w:t xml:space="preserve"> </w:t>
      </w:r>
      <w:r w:rsidR="004C5141" w:rsidRPr="00FA3072">
        <w:rPr>
          <w:color w:val="0070C0"/>
        </w:rPr>
        <w:t>demonstrated</w:t>
      </w:r>
      <w:r w:rsidR="001F5102" w:rsidRPr="00FA3072">
        <w:rPr>
          <w:color w:val="0070C0"/>
        </w:rPr>
        <w:t xml:space="preserve"> the highest </w:t>
      </w:r>
      <w:r w:rsidRPr="00FA3072">
        <w:rPr>
          <w:color w:val="0070C0"/>
        </w:rPr>
        <w:t xml:space="preserve">density </w:t>
      </w:r>
      <w:r w:rsidR="00F1330B" w:rsidRPr="00FA3072">
        <w:rPr>
          <w:noProof/>
          <w:color w:val="0070C0"/>
        </w:rPr>
        <w:t>of</w:t>
      </w:r>
      <w:r w:rsidR="001F5102" w:rsidRPr="00FA3072">
        <w:rPr>
          <w:color w:val="0070C0"/>
        </w:rPr>
        <w:t xml:space="preserve"> these spherical</w:t>
      </w:r>
      <w:r w:rsidRPr="00FA3072">
        <w:rPr>
          <w:color w:val="0070C0"/>
        </w:rPr>
        <w:t xml:space="preserve"> lumps</w:t>
      </w:r>
      <w:r w:rsidR="001F5102" w:rsidRPr="00FA3072">
        <w:rPr>
          <w:color w:val="0070C0"/>
        </w:rPr>
        <w:t xml:space="preserve"> </w:t>
      </w:r>
      <w:r w:rsidR="00971A4A" w:rsidRPr="00FA3072">
        <w:rPr>
          <w:color w:val="0070C0"/>
        </w:rPr>
        <w:t>(</w:t>
      </w:r>
      <w:r w:rsidR="00C03840">
        <w:rPr>
          <w:noProof/>
          <w:color w:val="0070C0"/>
        </w:rPr>
        <w:fldChar w:fldCharType="begin"/>
      </w:r>
      <w:r w:rsidR="00C03840">
        <w:rPr>
          <w:color w:val="0070C0"/>
        </w:rPr>
        <w:instrText xml:space="preserve"> REF _Ref509245771 \h </w:instrText>
      </w:r>
      <w:r w:rsidR="00C03840">
        <w:rPr>
          <w:noProof/>
          <w:color w:val="0070C0"/>
        </w:rPr>
      </w:r>
      <w:r w:rsidR="00C03840">
        <w:rPr>
          <w:noProof/>
          <w:color w:val="0070C0"/>
        </w:rPr>
        <w:fldChar w:fldCharType="separate"/>
      </w:r>
      <w:r w:rsidR="00EB1E41" w:rsidRPr="00250A54">
        <w:t xml:space="preserve">Figure </w:t>
      </w:r>
      <w:r w:rsidR="00EB1E41">
        <w:rPr>
          <w:noProof/>
        </w:rPr>
        <w:t>5</w:t>
      </w:r>
      <w:r w:rsidR="00C03840">
        <w:rPr>
          <w:noProof/>
          <w:color w:val="0070C0"/>
        </w:rPr>
        <w:fldChar w:fldCharType="end"/>
      </w:r>
      <w:r w:rsidR="001F5102" w:rsidRPr="00FA3072">
        <w:rPr>
          <w:color w:val="0070C0"/>
        </w:rPr>
        <w:t>d</w:t>
      </w:r>
      <w:r w:rsidR="00971A4A" w:rsidRPr="00FA3072">
        <w:rPr>
          <w:color w:val="0070C0"/>
        </w:rPr>
        <w:t>)</w:t>
      </w:r>
      <w:r w:rsidR="00A260A6">
        <w:rPr>
          <w:color w:val="0070C0"/>
        </w:rPr>
        <w:t xml:space="preserve">, suggesting that </w:t>
      </w:r>
      <w:r w:rsidR="008C560F" w:rsidRPr="00FA3072">
        <w:rPr>
          <w:color w:val="0070C0"/>
        </w:rPr>
        <w:t xml:space="preserve">the SNW-1 nanoparticles hindered the diffusion </w:t>
      </w:r>
      <w:r w:rsidR="003A4916">
        <w:rPr>
          <w:color w:val="0070C0"/>
        </w:rPr>
        <w:t>of</w:t>
      </w:r>
      <w:r w:rsidR="008C560F" w:rsidRPr="00FA3072">
        <w:rPr>
          <w:color w:val="0070C0"/>
        </w:rPr>
        <w:t xml:space="preserve"> MPD from the substrate </w:t>
      </w:r>
      <w:r w:rsidR="003A4916">
        <w:rPr>
          <w:color w:val="0070C0"/>
        </w:rPr>
        <w:t>into the TMC organic phase</w:t>
      </w:r>
      <w:r w:rsidR="008C560F" w:rsidRPr="00FA3072">
        <w:rPr>
          <w:color w:val="0070C0"/>
        </w:rPr>
        <w:t xml:space="preserve">; therefore, </w:t>
      </w:r>
      <w:r w:rsidR="003E7B18">
        <w:rPr>
          <w:color w:val="0070C0"/>
        </w:rPr>
        <w:t xml:space="preserve">slowing down the rate of </w:t>
      </w:r>
      <w:r w:rsidR="00F173D2">
        <w:rPr>
          <w:color w:val="0070C0"/>
        </w:rPr>
        <w:t>reaction between MPD and</w:t>
      </w:r>
      <w:r w:rsidR="003E7B18">
        <w:rPr>
          <w:color w:val="0070C0"/>
        </w:rPr>
        <w:t xml:space="preserve"> TMC</w:t>
      </w:r>
      <w:r w:rsidR="00F63B03">
        <w:rPr>
          <w:color w:val="0070C0"/>
        </w:rPr>
        <w:t xml:space="preserve">. Unhindered IP reaction results in </w:t>
      </w:r>
      <w:r w:rsidR="00C140D0">
        <w:rPr>
          <w:color w:val="0070C0"/>
        </w:rPr>
        <w:t xml:space="preserve">the </w:t>
      </w:r>
      <w:r w:rsidR="00F63B03" w:rsidRPr="00001FFC">
        <w:rPr>
          <w:noProof/>
          <w:color w:val="0070C0"/>
        </w:rPr>
        <w:t>formation</w:t>
      </w:r>
      <w:r w:rsidR="00F63B03">
        <w:rPr>
          <w:color w:val="0070C0"/>
        </w:rPr>
        <w:t xml:space="preserve"> of more </w:t>
      </w:r>
      <w:r w:rsidR="00F63B03" w:rsidRPr="00001FFC">
        <w:rPr>
          <w:noProof/>
          <w:color w:val="0070C0"/>
        </w:rPr>
        <w:t>leaf</w:t>
      </w:r>
      <w:r w:rsidR="00C140D0">
        <w:rPr>
          <w:noProof/>
          <w:color w:val="0070C0"/>
        </w:rPr>
        <w:t>-</w:t>
      </w:r>
      <w:r w:rsidR="00F63B03" w:rsidRPr="00001FFC">
        <w:rPr>
          <w:noProof/>
          <w:color w:val="0070C0"/>
        </w:rPr>
        <w:t>like</w:t>
      </w:r>
      <w:r w:rsidR="00F63B03">
        <w:rPr>
          <w:color w:val="0070C0"/>
        </w:rPr>
        <w:t xml:space="preserve"> structures as observed for the PA layer of the TFC membrane</w:t>
      </w:r>
      <w:r w:rsidR="00185275">
        <w:rPr>
          <w:color w:val="0070C0"/>
        </w:rPr>
        <w:t xml:space="preserve"> </w:t>
      </w:r>
      <w:r w:rsidR="00185275">
        <w:rPr>
          <w:color w:val="0070C0"/>
        </w:rPr>
        <w:fldChar w:fldCharType="begin"/>
      </w:r>
      <w:r w:rsidR="003F556B">
        <w:rPr>
          <w:color w:val="0070C0"/>
        </w:rPr>
        <w:instrText xml:space="preserve"> ADDIN EN.CITE &lt;EndNote&gt;&lt;Cite&gt;&lt;Author&gt;Chae&lt;/Author&gt;&lt;Year&gt;2015&lt;/Year&gt;&lt;RecNum&gt;937&lt;/RecNum&gt;&lt;DisplayText&gt;[45]&lt;/DisplayText&gt;&lt;record&gt;&lt;rec-number&gt;937&lt;/rec-number&gt;&lt;foreign-keys&gt;&lt;key app="EN" db-id="5xadzxz55sdspxefr04pwt5z0z2t5rtd2vwp" timestamp="1549324746"&gt;937&lt;/key&gt;&lt;/foreign-keys&gt;&lt;ref-type name="Journal Article"&gt;17&lt;/ref-type&gt;&lt;contributors&gt;&lt;authors&gt;&lt;author&gt;Chae, Hee-Ro&lt;/author&gt;&lt;author&gt;Lee, Jaewoo&lt;/author&gt;&lt;author&gt;Lee, Chung-Hak&lt;/author&gt;&lt;author&gt;Kim, In-Chul&lt;/author&gt;&lt;author&gt;Park, Pyung-Kyu&lt;/author&gt;&lt;/authors&gt;&lt;/contributors&gt;&lt;titles&gt;&lt;title&gt;Graphene oxide-embedded thin-film composite reverse osmosis membrane with high flux, anti-biofouling, and chlorine resistance&lt;/title&gt;&lt;secondary-title&gt;Journal of Membrane Science&lt;/secondary-title&gt;&lt;/titles&gt;&lt;periodical&gt;&lt;full-title&gt;Journal of Membrane Science&lt;/full-title&gt;&lt;/periodical&gt;&lt;pages&gt;128-135&lt;/pages&gt;&lt;volume&gt;483&lt;/volume&gt;&lt;keywords&gt;&lt;keyword&gt;Graphene oxide&lt;/keyword&gt;&lt;keyword&gt;Reverse osmosis&lt;/keyword&gt;&lt;keyword&gt;Anti-biofouling&lt;/keyword&gt;&lt;keyword&gt;Chlorine resistance&lt;/keyword&gt;&lt;/keywords&gt;&lt;dates&gt;&lt;year&gt;2015&lt;/year&gt;&lt;pub-dates&gt;&lt;date&gt;2015/06/01/&lt;/date&gt;&lt;/pub-dates&gt;&lt;/dates&gt;&lt;isbn&gt;0376-7388&lt;/isbn&gt;&lt;urls&gt;&lt;related-urls&gt;&lt;url&gt;http://www.sciencedirect.com/science/article/pii/S0376738815001660&lt;/url&gt;&lt;/related-urls&gt;&lt;/urls&gt;&lt;electronic-resource-num&gt;https://doi.org/10.1016/j.memsci.2015.02.045&lt;/electronic-resource-num&gt;&lt;/record&gt;&lt;/Cite&gt;&lt;/EndNote&gt;</w:instrText>
      </w:r>
      <w:r w:rsidR="00185275">
        <w:rPr>
          <w:color w:val="0070C0"/>
        </w:rPr>
        <w:fldChar w:fldCharType="separate"/>
      </w:r>
      <w:r w:rsidR="003F556B">
        <w:rPr>
          <w:noProof/>
          <w:color w:val="0070C0"/>
        </w:rPr>
        <w:t>[</w:t>
      </w:r>
      <w:hyperlink w:anchor="_ENREF_45" w:tooltip="Chae, 2015 #937" w:history="1">
        <w:r w:rsidR="000F4480">
          <w:rPr>
            <w:noProof/>
            <w:color w:val="0070C0"/>
          </w:rPr>
          <w:t>45</w:t>
        </w:r>
      </w:hyperlink>
      <w:r w:rsidR="003F556B">
        <w:rPr>
          <w:noProof/>
          <w:color w:val="0070C0"/>
        </w:rPr>
        <w:t>]</w:t>
      </w:r>
      <w:r w:rsidR="00185275">
        <w:rPr>
          <w:color w:val="0070C0"/>
        </w:rPr>
        <w:fldChar w:fldCharType="end"/>
      </w:r>
      <w:r w:rsidR="008C560F" w:rsidRPr="00FA3072">
        <w:rPr>
          <w:color w:val="0070C0"/>
        </w:rPr>
        <w:t xml:space="preserve">. </w:t>
      </w:r>
    </w:p>
    <w:p w14:paraId="1736ECD4" w14:textId="1946B966" w:rsidR="00F7658E" w:rsidRDefault="00924B1A" w:rsidP="009F4976">
      <w:pPr>
        <w:spacing w:before="240"/>
        <w:rPr>
          <w:color w:val="0070C0"/>
        </w:rPr>
      </w:pPr>
      <w:r>
        <w:rPr>
          <w:color w:val="0070C0"/>
        </w:rPr>
        <w:t xml:space="preserve">The </w:t>
      </w:r>
      <w:r w:rsidR="00B20D80">
        <w:rPr>
          <w:color w:val="0070C0"/>
        </w:rPr>
        <w:t xml:space="preserve">formation of </w:t>
      </w:r>
      <w:r w:rsidR="009D5D78">
        <w:rPr>
          <w:color w:val="0070C0"/>
        </w:rPr>
        <w:t xml:space="preserve">the </w:t>
      </w:r>
      <w:r w:rsidR="00B20D80" w:rsidRPr="00FA3072">
        <w:rPr>
          <w:noProof/>
          <w:color w:val="0070C0"/>
        </w:rPr>
        <w:t>PA</w:t>
      </w:r>
      <w:r w:rsidR="00B20D80">
        <w:rPr>
          <w:color w:val="0070C0"/>
        </w:rPr>
        <w:t xml:space="preserve"> layer on top of the </w:t>
      </w:r>
      <w:r w:rsidR="00B20D80" w:rsidRPr="00B52BE2">
        <w:rPr>
          <w:color w:val="0070C0"/>
        </w:rPr>
        <w:t>substrates is clearly noticeable from the cross-sectional SEM images of the TFC and TFN membranes</w:t>
      </w:r>
      <w:r w:rsidR="00B52BE2" w:rsidRPr="00B52BE2">
        <w:rPr>
          <w:color w:val="0070C0"/>
        </w:rPr>
        <w:t xml:space="preserve"> (</w:t>
      </w:r>
      <w:r w:rsidR="00C03840">
        <w:rPr>
          <w:noProof/>
          <w:color w:val="0070C0"/>
        </w:rPr>
        <w:fldChar w:fldCharType="begin"/>
      </w:r>
      <w:r w:rsidR="00C03840">
        <w:rPr>
          <w:color w:val="0070C0"/>
        </w:rPr>
        <w:instrText xml:space="preserve"> REF _Ref509245771 \h </w:instrText>
      </w:r>
      <w:r w:rsidR="00C03840">
        <w:rPr>
          <w:noProof/>
          <w:color w:val="0070C0"/>
        </w:rPr>
      </w:r>
      <w:r w:rsidR="00C03840">
        <w:rPr>
          <w:noProof/>
          <w:color w:val="0070C0"/>
        </w:rPr>
        <w:fldChar w:fldCharType="separate"/>
      </w:r>
      <w:r w:rsidR="00EB1E41" w:rsidRPr="00250A54">
        <w:t xml:space="preserve">Figure </w:t>
      </w:r>
      <w:r w:rsidR="00EB1E41">
        <w:rPr>
          <w:noProof/>
        </w:rPr>
        <w:t>5</w:t>
      </w:r>
      <w:r w:rsidR="00C03840">
        <w:rPr>
          <w:noProof/>
          <w:color w:val="0070C0"/>
        </w:rPr>
        <w:fldChar w:fldCharType="end"/>
      </w:r>
      <w:r w:rsidR="00B52BE2" w:rsidRPr="00B52BE2">
        <w:rPr>
          <w:color w:val="0070C0"/>
        </w:rPr>
        <w:t>f-j)</w:t>
      </w:r>
      <w:r w:rsidR="00B20D80" w:rsidRPr="00B52BE2">
        <w:rPr>
          <w:color w:val="0070C0"/>
        </w:rPr>
        <w:t xml:space="preserve">. The overall thickness of </w:t>
      </w:r>
      <w:r w:rsidR="00B20D80" w:rsidRPr="00297D48">
        <w:rPr>
          <w:color w:val="0070C0"/>
        </w:rPr>
        <w:t>the PA layer was found to decr</w:t>
      </w:r>
      <w:r w:rsidR="00F7658E" w:rsidRPr="00297D48">
        <w:rPr>
          <w:color w:val="0070C0"/>
        </w:rPr>
        <w:t>ease with an increment in the SNW-1 nanoparticle loading</w:t>
      </w:r>
      <w:r w:rsidR="0088346C" w:rsidRPr="00297D48">
        <w:rPr>
          <w:color w:val="0070C0"/>
        </w:rPr>
        <w:t xml:space="preserve"> (</w:t>
      </w:r>
      <w:r w:rsidR="0088346C" w:rsidRPr="001349D5">
        <w:rPr>
          <w:color w:val="0070C0"/>
        </w:rPr>
        <w:fldChar w:fldCharType="begin"/>
      </w:r>
      <w:r w:rsidR="0088346C" w:rsidRPr="00297D48">
        <w:rPr>
          <w:color w:val="0070C0"/>
        </w:rPr>
        <w:instrText xml:space="preserve"> REF _Ref455609 \h </w:instrText>
      </w:r>
      <w:r w:rsidR="0088346C" w:rsidRPr="001349D5">
        <w:rPr>
          <w:color w:val="0070C0"/>
        </w:rPr>
      </w:r>
      <w:r w:rsidR="0088346C" w:rsidRPr="001349D5">
        <w:rPr>
          <w:color w:val="0070C0"/>
        </w:rPr>
        <w:fldChar w:fldCharType="separate"/>
      </w:r>
      <w:r w:rsidR="00EB1E41">
        <w:t xml:space="preserve">Figure </w:t>
      </w:r>
      <w:r w:rsidR="00EB1E41">
        <w:rPr>
          <w:noProof/>
        </w:rPr>
        <w:t>6</w:t>
      </w:r>
      <w:r w:rsidR="0088346C" w:rsidRPr="001349D5">
        <w:rPr>
          <w:color w:val="0070C0"/>
        </w:rPr>
        <w:fldChar w:fldCharType="end"/>
      </w:r>
      <w:r w:rsidR="00A4784C" w:rsidRPr="00297D48">
        <w:rPr>
          <w:color w:val="0070C0"/>
        </w:rPr>
        <w:t>)</w:t>
      </w:r>
      <w:r w:rsidR="001F0844" w:rsidRPr="00297D48">
        <w:rPr>
          <w:color w:val="0070C0"/>
        </w:rPr>
        <w:t xml:space="preserve">. The </w:t>
      </w:r>
      <w:r w:rsidR="00CE13F1" w:rsidRPr="00297D48">
        <w:rPr>
          <w:color w:val="0070C0"/>
        </w:rPr>
        <w:t xml:space="preserve">reduced </w:t>
      </w:r>
      <w:r w:rsidR="001F0844" w:rsidRPr="00297D48">
        <w:rPr>
          <w:color w:val="0070C0"/>
        </w:rPr>
        <w:t xml:space="preserve">PA layer thickness </w:t>
      </w:r>
      <w:r w:rsidR="00CE13F1" w:rsidRPr="00297D48">
        <w:rPr>
          <w:color w:val="0070C0"/>
        </w:rPr>
        <w:t>and restricted growth of the ridge and valley structures in</w:t>
      </w:r>
      <w:r w:rsidR="007A103C" w:rsidRPr="00297D48">
        <w:rPr>
          <w:color w:val="0070C0"/>
        </w:rPr>
        <w:t xml:space="preserve"> </w:t>
      </w:r>
      <w:r w:rsidR="009D5D78" w:rsidRPr="00297D48">
        <w:rPr>
          <w:color w:val="0070C0"/>
        </w:rPr>
        <w:t xml:space="preserve">the </w:t>
      </w:r>
      <w:r w:rsidR="00CE13F1" w:rsidRPr="00297D48">
        <w:rPr>
          <w:color w:val="0070C0"/>
        </w:rPr>
        <w:t>presence</w:t>
      </w:r>
      <w:r w:rsidR="001F0844" w:rsidRPr="00297D48">
        <w:rPr>
          <w:color w:val="0070C0"/>
        </w:rPr>
        <w:t xml:space="preserve"> </w:t>
      </w:r>
      <w:r w:rsidR="001F0844" w:rsidRPr="00A4784C">
        <w:rPr>
          <w:color w:val="0070C0"/>
        </w:rPr>
        <w:t>of SNW-1 nanoparticles further prove</w:t>
      </w:r>
      <w:r w:rsidR="007A103C" w:rsidRPr="00A4784C">
        <w:rPr>
          <w:color w:val="0070C0"/>
        </w:rPr>
        <w:t>d</w:t>
      </w:r>
      <w:r w:rsidR="001F0844" w:rsidRPr="00A4784C">
        <w:rPr>
          <w:color w:val="0070C0"/>
        </w:rPr>
        <w:t xml:space="preserve"> that </w:t>
      </w:r>
      <w:r w:rsidR="0067543C" w:rsidRPr="00A4784C">
        <w:rPr>
          <w:color w:val="0070C0"/>
        </w:rPr>
        <w:t xml:space="preserve">the </w:t>
      </w:r>
      <w:r w:rsidR="001F0844" w:rsidRPr="00A4784C">
        <w:rPr>
          <w:color w:val="0070C0"/>
        </w:rPr>
        <w:t xml:space="preserve">SNW-1 nanoparticles </w:t>
      </w:r>
      <w:r w:rsidR="00CE13F1" w:rsidRPr="00A4784C">
        <w:rPr>
          <w:color w:val="0070C0"/>
        </w:rPr>
        <w:t>inhibited</w:t>
      </w:r>
      <w:r w:rsidR="001F0844" w:rsidRPr="00A4784C">
        <w:rPr>
          <w:color w:val="0070C0"/>
        </w:rPr>
        <w:t xml:space="preserve"> the diffusion </w:t>
      </w:r>
      <w:r w:rsidR="001F0844" w:rsidRPr="001F0844">
        <w:rPr>
          <w:color w:val="0070C0"/>
        </w:rPr>
        <w:t xml:space="preserve">of MPD </w:t>
      </w:r>
      <w:r w:rsidR="005F1B63">
        <w:rPr>
          <w:color w:val="0070C0"/>
        </w:rPr>
        <w:fldChar w:fldCharType="begin">
          <w:fldData xml:space="preserve">PEVuZE5vdGU+PENpdGU+PEF1dGhvcj5UYW48L0F1dGhvcj48WWVhcj4yMDE4PC9ZZWFyPjxSZWNO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</w:fldData>
        </w:fldChar>
      </w:r>
      <w:r w:rsidR="003F556B">
        <w:rPr>
          <w:color w:val="0070C0"/>
        </w:rPr>
        <w:instrText xml:space="preserve"> ADDIN EN.CITE </w:instrText>
      </w:r>
      <w:r w:rsidR="003F556B">
        <w:rPr>
          <w:color w:val="0070C0"/>
        </w:rPr>
        <w:fldChar w:fldCharType="begin">
          <w:fldData xml:space="preserve">PEVuZE5vdGU+PENpdGU+PEF1dGhvcj5UYW48L0F1dGhvcj48WWVhcj4yMDE4PC9ZZWFyPjxSZWNO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</w:fldData>
        </w:fldChar>
      </w:r>
      <w:r w:rsidR="003F556B">
        <w:rPr>
          <w:color w:val="0070C0"/>
        </w:rPr>
        <w:instrText xml:space="preserve"> ADDIN EN.CITE.DATA </w:instrText>
      </w:r>
      <w:r w:rsidR="003F556B">
        <w:rPr>
          <w:color w:val="0070C0"/>
        </w:rPr>
      </w:r>
      <w:r w:rsidR="003F556B">
        <w:rPr>
          <w:color w:val="0070C0"/>
        </w:rPr>
        <w:fldChar w:fldCharType="end"/>
      </w:r>
      <w:r w:rsidR="005F1B63">
        <w:rPr>
          <w:color w:val="0070C0"/>
        </w:rPr>
      </w:r>
      <w:r w:rsidR="005F1B63">
        <w:rPr>
          <w:color w:val="0070C0"/>
        </w:rPr>
        <w:fldChar w:fldCharType="separate"/>
      </w:r>
      <w:r w:rsidR="003F556B">
        <w:rPr>
          <w:noProof/>
          <w:color w:val="0070C0"/>
        </w:rPr>
        <w:t>[</w:t>
      </w:r>
      <w:hyperlink w:anchor="_ENREF_46" w:tooltip="Tan, 2018 #934" w:history="1">
        <w:r w:rsidR="000F4480">
          <w:rPr>
            <w:noProof/>
            <w:color w:val="0070C0"/>
          </w:rPr>
          <w:t>46</w:t>
        </w:r>
      </w:hyperlink>
      <w:r w:rsidR="003F556B">
        <w:rPr>
          <w:noProof/>
          <w:color w:val="0070C0"/>
        </w:rPr>
        <w:t xml:space="preserve">, </w:t>
      </w:r>
      <w:hyperlink w:anchor="_ENREF_47" w:tooltip="Song, 2005 #935" w:history="1">
        <w:r w:rsidR="000F4480">
          <w:rPr>
            <w:noProof/>
            <w:color w:val="0070C0"/>
          </w:rPr>
          <w:t>47</w:t>
        </w:r>
      </w:hyperlink>
      <w:r w:rsidR="003F556B">
        <w:rPr>
          <w:noProof/>
          <w:color w:val="0070C0"/>
        </w:rPr>
        <w:t>]</w:t>
      </w:r>
      <w:r w:rsidR="005F1B63">
        <w:rPr>
          <w:color w:val="0070C0"/>
        </w:rPr>
        <w:fldChar w:fldCharType="end"/>
      </w:r>
      <w:r w:rsidR="00B52BE2">
        <w:rPr>
          <w:color w:val="0070C0"/>
        </w:rPr>
        <w:t>.</w:t>
      </w:r>
    </w:p>
    <w:p w14:paraId="4404E660" w14:textId="3E22BEEB" w:rsidR="00CE13F1" w:rsidRDefault="00CE13F1" w:rsidP="009F4976">
      <w:pPr>
        <w:jc w:val="center"/>
        <w:rPr>
          <w:color w:val="0070C0"/>
        </w:rPr>
      </w:pPr>
    </w:p>
    <w:p w14:paraId="10F84C86" w14:textId="35504263" w:rsidR="003B12BB" w:rsidRPr="00250A54" w:rsidRDefault="00767803" w:rsidP="005E7D25">
      <w:pPr>
        <w:keepNext/>
        <w:jc w:val="center"/>
      </w:pPr>
      <w:r>
        <w:rPr>
          <w:noProof/>
          <w:lang w:val="en-AU"/>
        </w:rPr>
        <w:lastRenderedPageBreak/>
        <mc:AlternateContent>
          <mc:Choice Requires="wps">
            <w:drawing>
              <wp:anchor distT="0" distB="0" distL="114300" distR="114300" simplePos="0" relativeHeight="251658249" behindDoc="0" locked="0" layoutInCell="1" allowOverlap="1" wp14:anchorId="3AE0F0A6" wp14:editId="5F691D53">
                <wp:simplePos x="0" y="0"/>
                <wp:positionH relativeFrom="column">
                  <wp:posOffset>2775513</wp:posOffset>
                </wp:positionH>
                <wp:positionV relativeFrom="paragraph">
                  <wp:posOffset>7028860</wp:posOffset>
                </wp:positionV>
                <wp:extent cx="360000" cy="280112"/>
                <wp:effectExtent l="0" t="0" r="0" b="0"/>
                <wp:wrapNone/>
                <wp:docPr id="422" name="TextBox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92F9E284-2D04-4E17-89E6-751FD208A8A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0000" cy="28011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149342D" w14:textId="7C439D34" w:rsidR="005616C7" w:rsidRDefault="005616C7" w:rsidP="00767803">
                            <w:pPr>
                              <w:pStyle w:val="NormalWeb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(j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3AE0F0A6" id="TextBox 5" o:spid="_x0000_s1034" type="#_x0000_t202" style="position:absolute;left:0;text-align:left;margin-left:218.55pt;margin-top:553.45pt;width:28.35pt;height:22.05pt;z-index:251658249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" filled="f" stroked="f">
                <v:textbox>
                  <w:txbxContent>
                    <w:p w14:paraId="2149342D" w14:textId="7C439D34" w:rsidR="005616C7" w:rsidRDefault="005616C7" w:rsidP="00767803">
                      <w:pPr>
                        <w:pStyle w:val="NormalWeb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(j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AU"/>
        </w:rPr>
        <mc:AlternateContent>
          <mc:Choice Requires="wps">
            <w:drawing>
              <wp:anchor distT="0" distB="0" distL="114300" distR="114300" simplePos="0" relativeHeight="251658248" behindDoc="0" locked="0" layoutInCell="1" allowOverlap="1" wp14:anchorId="400CD359" wp14:editId="3896AD7A">
                <wp:simplePos x="0" y="0"/>
                <wp:positionH relativeFrom="column">
                  <wp:posOffset>2775513</wp:posOffset>
                </wp:positionH>
                <wp:positionV relativeFrom="paragraph">
                  <wp:posOffset>5259085</wp:posOffset>
                </wp:positionV>
                <wp:extent cx="360000" cy="280112"/>
                <wp:effectExtent l="0" t="0" r="0" b="0"/>
                <wp:wrapNone/>
                <wp:docPr id="421" name="TextBox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92F9E284-2D04-4E17-89E6-751FD208A8A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0000" cy="28011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5AA576A" w14:textId="48F2C45C" w:rsidR="005616C7" w:rsidRDefault="005616C7" w:rsidP="00767803">
                            <w:pPr>
                              <w:pStyle w:val="NormalWeb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(i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400CD359" id="_x0000_s1035" type="#_x0000_t202" style="position:absolute;left:0;text-align:left;margin-left:218.55pt;margin-top:414.1pt;width:28.35pt;height:22.05pt;z-index:25165824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" filled="f" stroked="f">
                <v:textbox>
                  <w:txbxContent>
                    <w:p w14:paraId="15AA576A" w14:textId="48F2C45C" w:rsidR="005616C7" w:rsidRDefault="005616C7" w:rsidP="00767803">
                      <w:pPr>
                        <w:pStyle w:val="NormalWeb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(i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AU"/>
        </w:rPr>
        <mc:AlternateContent>
          <mc:Choice Requires="wps">
            <w:drawing>
              <wp:anchor distT="0" distB="0" distL="114300" distR="114300" simplePos="0" relativeHeight="251658247" behindDoc="0" locked="0" layoutInCell="1" allowOverlap="1" wp14:anchorId="4050D4A6" wp14:editId="44C09DFA">
                <wp:simplePos x="0" y="0"/>
                <wp:positionH relativeFrom="column">
                  <wp:posOffset>2775513</wp:posOffset>
                </wp:positionH>
                <wp:positionV relativeFrom="paragraph">
                  <wp:posOffset>3501479</wp:posOffset>
                </wp:positionV>
                <wp:extent cx="360000" cy="280112"/>
                <wp:effectExtent l="0" t="0" r="0" b="0"/>
                <wp:wrapNone/>
                <wp:docPr id="420" name="TextBox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92F9E284-2D04-4E17-89E6-751FD208A8A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0000" cy="28011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51DDEB6" w14:textId="2463C9A0" w:rsidR="005616C7" w:rsidRDefault="005616C7" w:rsidP="00767803">
                            <w:pPr>
                              <w:pStyle w:val="NormalWeb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(h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4050D4A6" id="_x0000_s1036" type="#_x0000_t202" style="position:absolute;left:0;text-align:left;margin-left:218.55pt;margin-top:275.7pt;width:28.35pt;height:22.05pt;z-index:251658247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" filled="f" stroked="f">
                <v:textbox>
                  <w:txbxContent>
                    <w:p w14:paraId="751DDEB6" w14:textId="2463C9A0" w:rsidR="005616C7" w:rsidRDefault="005616C7" w:rsidP="00767803">
                      <w:pPr>
                        <w:pStyle w:val="NormalWeb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(h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AU"/>
        </w:rPr>
        <mc:AlternateContent>
          <mc:Choice Requires="wps">
            <w:drawing>
              <wp:anchor distT="0" distB="0" distL="114300" distR="114300" simplePos="0" relativeHeight="251658246" behindDoc="0" locked="0" layoutInCell="1" allowOverlap="1" wp14:anchorId="320DA392" wp14:editId="1FB2A1AF">
                <wp:simplePos x="0" y="0"/>
                <wp:positionH relativeFrom="column">
                  <wp:posOffset>2775040</wp:posOffset>
                </wp:positionH>
                <wp:positionV relativeFrom="paragraph">
                  <wp:posOffset>1772191</wp:posOffset>
                </wp:positionV>
                <wp:extent cx="360000" cy="280112"/>
                <wp:effectExtent l="0" t="0" r="0" b="0"/>
                <wp:wrapNone/>
                <wp:docPr id="419" name="TextBox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92F9E284-2D04-4E17-89E6-751FD208A8A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0000" cy="28011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D70BB64" w14:textId="233ACE8D" w:rsidR="005616C7" w:rsidRDefault="005616C7" w:rsidP="00767803">
                            <w:pPr>
                              <w:pStyle w:val="NormalWeb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(g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320DA392" id="_x0000_s1037" type="#_x0000_t202" style="position:absolute;left:0;text-align:left;margin-left:218.5pt;margin-top:139.55pt;width:28.35pt;height:22.05pt;z-index:25165824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" filled="f" stroked="f">
                <v:textbox>
                  <w:txbxContent>
                    <w:p w14:paraId="6D70BB64" w14:textId="233ACE8D" w:rsidR="005616C7" w:rsidRDefault="005616C7" w:rsidP="00767803">
                      <w:pPr>
                        <w:pStyle w:val="NormalWeb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(g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AU"/>
        </w:rPr>
        <mc:AlternateContent>
          <mc:Choice Requires="wps">
            <w:drawing>
              <wp:anchor distT="0" distB="0" distL="114300" distR="114300" simplePos="0" relativeHeight="251658245" behindDoc="0" locked="0" layoutInCell="1" allowOverlap="1" wp14:anchorId="4351232F" wp14:editId="1B0A6BE8">
                <wp:simplePos x="0" y="0"/>
                <wp:positionH relativeFrom="column">
                  <wp:posOffset>2785119</wp:posOffset>
                </wp:positionH>
                <wp:positionV relativeFrom="paragraph">
                  <wp:posOffset>24499</wp:posOffset>
                </wp:positionV>
                <wp:extent cx="360000" cy="280112"/>
                <wp:effectExtent l="0" t="0" r="0" b="0"/>
                <wp:wrapNone/>
                <wp:docPr id="418" name="TextBox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92F9E284-2D04-4E17-89E6-751FD208A8A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0000" cy="28011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5413EB1" w14:textId="2212BF61" w:rsidR="005616C7" w:rsidRDefault="005616C7" w:rsidP="00767803">
                            <w:pPr>
                              <w:pStyle w:val="NormalWeb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(f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4351232F" id="_x0000_s1038" type="#_x0000_t202" style="position:absolute;left:0;text-align:left;margin-left:219.3pt;margin-top:1.95pt;width:28.35pt;height:22.05pt;z-index:251658245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" filled="f" stroked="f">
                <v:textbox>
                  <w:txbxContent>
                    <w:p w14:paraId="65413EB1" w14:textId="2212BF61" w:rsidR="005616C7" w:rsidRDefault="005616C7" w:rsidP="00767803">
                      <w:pPr>
                        <w:pStyle w:val="NormalWeb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(f)</w:t>
                      </w:r>
                    </w:p>
                  </w:txbxContent>
                </v:textbox>
              </v:shape>
            </w:pict>
          </mc:Fallback>
        </mc:AlternateContent>
      </w:r>
      <w:r w:rsidR="005714AA">
        <w:rPr>
          <w:noProof/>
          <w:lang w:val="en-AU"/>
        </w:rPr>
        <mc:AlternateContent>
          <mc:Choice Requires="wps">
            <w:drawing>
              <wp:anchor distT="0" distB="0" distL="114300" distR="114300" simplePos="0" relativeHeight="251658244" behindDoc="0" locked="0" layoutInCell="1" allowOverlap="1" wp14:anchorId="3C29ECD5" wp14:editId="6591ABBD">
                <wp:simplePos x="0" y="0"/>
                <wp:positionH relativeFrom="column">
                  <wp:posOffset>-187591</wp:posOffset>
                </wp:positionH>
                <wp:positionV relativeFrom="paragraph">
                  <wp:posOffset>6973170</wp:posOffset>
                </wp:positionV>
                <wp:extent cx="360000" cy="280112"/>
                <wp:effectExtent l="0" t="0" r="0" b="0"/>
                <wp:wrapNone/>
                <wp:docPr id="415" name="TextBox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92F9E284-2D04-4E17-89E6-751FD208A8A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0000" cy="28011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45D11F7" w14:textId="4444C301" w:rsidR="005616C7" w:rsidRDefault="005616C7" w:rsidP="005714AA">
                            <w:pPr>
                              <w:pStyle w:val="NormalWeb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(e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3C29ECD5" id="_x0000_s1039" type="#_x0000_t202" style="position:absolute;left:0;text-align:left;margin-left:-14.75pt;margin-top:549.05pt;width:28.35pt;height:22.05pt;z-index:25165824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" filled="f" stroked="f">
                <v:textbox>
                  <w:txbxContent>
                    <w:p w14:paraId="245D11F7" w14:textId="4444C301" w:rsidR="005616C7" w:rsidRDefault="005616C7" w:rsidP="005714AA">
                      <w:pPr>
                        <w:pStyle w:val="NormalWeb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(e)</w:t>
                      </w:r>
                    </w:p>
                  </w:txbxContent>
                </v:textbox>
              </v:shape>
            </w:pict>
          </mc:Fallback>
        </mc:AlternateContent>
      </w:r>
      <w:r w:rsidR="005714AA">
        <w:rPr>
          <w:noProof/>
          <w:lang w:val="en-AU"/>
        </w:rPr>
        <mc:AlternateContent>
          <mc:Choice Requires="wps">
            <w:drawing>
              <wp:anchor distT="0" distB="0" distL="114300" distR="114300" simplePos="0" relativeHeight="251658243" behindDoc="0" locked="0" layoutInCell="1" allowOverlap="1" wp14:anchorId="3F356F5C" wp14:editId="716AF619">
                <wp:simplePos x="0" y="0"/>
                <wp:positionH relativeFrom="column">
                  <wp:posOffset>-187591</wp:posOffset>
                </wp:positionH>
                <wp:positionV relativeFrom="paragraph">
                  <wp:posOffset>5242636</wp:posOffset>
                </wp:positionV>
                <wp:extent cx="360000" cy="280112"/>
                <wp:effectExtent l="0" t="0" r="0" b="0"/>
                <wp:wrapNone/>
                <wp:docPr id="414" name="TextBox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92F9E284-2D04-4E17-89E6-751FD208A8A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0000" cy="28011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42F0242" w14:textId="1CF9E43E" w:rsidR="005616C7" w:rsidRDefault="005616C7" w:rsidP="005714AA">
                            <w:pPr>
                              <w:pStyle w:val="NormalWeb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(d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3F356F5C" id="_x0000_s1040" type="#_x0000_t202" style="position:absolute;left:0;text-align:left;margin-left:-14.75pt;margin-top:412.8pt;width:28.35pt;height:22.05pt;z-index:251658243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" filled="f" stroked="f">
                <v:textbox>
                  <w:txbxContent>
                    <w:p w14:paraId="742F0242" w14:textId="1CF9E43E" w:rsidR="005616C7" w:rsidRDefault="005616C7" w:rsidP="005714AA">
                      <w:pPr>
                        <w:pStyle w:val="NormalWeb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(d)</w:t>
                      </w:r>
                    </w:p>
                  </w:txbxContent>
                </v:textbox>
              </v:shape>
            </w:pict>
          </mc:Fallback>
        </mc:AlternateContent>
      </w:r>
      <w:r w:rsidR="005714AA">
        <w:rPr>
          <w:noProof/>
          <w:lang w:val="en-AU"/>
        </w:rPr>
        <mc:AlternateContent>
          <mc:Choice Requires="wps">
            <w:drawing>
              <wp:anchor distT="0" distB="0" distL="114300" distR="114300" simplePos="0" relativeHeight="251658242" behindDoc="0" locked="0" layoutInCell="1" allowOverlap="1" wp14:anchorId="4B71AB58" wp14:editId="4E584ED7">
                <wp:simplePos x="0" y="0"/>
                <wp:positionH relativeFrom="column">
                  <wp:posOffset>-187591</wp:posOffset>
                </wp:positionH>
                <wp:positionV relativeFrom="paragraph">
                  <wp:posOffset>3493489</wp:posOffset>
                </wp:positionV>
                <wp:extent cx="360000" cy="280112"/>
                <wp:effectExtent l="0" t="0" r="0" b="0"/>
                <wp:wrapNone/>
                <wp:docPr id="412" name="TextBox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92F9E284-2D04-4E17-89E6-751FD208A8A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0000" cy="28011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65F5E56" w14:textId="39B5E10F" w:rsidR="005616C7" w:rsidRDefault="005616C7" w:rsidP="005714AA">
                            <w:pPr>
                              <w:pStyle w:val="NormalWeb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(c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4B71AB58" id="_x0000_s1041" type="#_x0000_t202" style="position:absolute;left:0;text-align:left;margin-left:-14.75pt;margin-top:275.1pt;width:28.35pt;height:22.05pt;z-index:25165824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" filled="f" stroked="f">
                <v:textbox>
                  <w:txbxContent>
                    <w:p w14:paraId="065F5E56" w14:textId="39B5E10F" w:rsidR="005616C7" w:rsidRDefault="005616C7" w:rsidP="005714AA">
                      <w:pPr>
                        <w:pStyle w:val="NormalWeb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(c)</w:t>
                      </w:r>
                    </w:p>
                  </w:txbxContent>
                </v:textbox>
              </v:shape>
            </w:pict>
          </mc:Fallback>
        </mc:AlternateContent>
      </w:r>
      <w:r w:rsidR="005714AA">
        <w:rPr>
          <w:noProof/>
          <w:lang w:val="en-AU"/>
        </w:rPr>
        <mc:AlternateContent>
          <mc:Choice Requires="wps">
            <w:drawing>
              <wp:anchor distT="0" distB="0" distL="114300" distR="114300" simplePos="0" relativeHeight="251658241" behindDoc="0" locked="0" layoutInCell="1" allowOverlap="1" wp14:anchorId="34168827" wp14:editId="02F96B50">
                <wp:simplePos x="0" y="0"/>
                <wp:positionH relativeFrom="column">
                  <wp:posOffset>-189865</wp:posOffset>
                </wp:positionH>
                <wp:positionV relativeFrom="paragraph">
                  <wp:posOffset>1777322</wp:posOffset>
                </wp:positionV>
                <wp:extent cx="360000" cy="280112"/>
                <wp:effectExtent l="0" t="0" r="0" b="0"/>
                <wp:wrapNone/>
                <wp:docPr id="410" name="TextBox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92F9E284-2D04-4E17-89E6-751FD208A8A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0000" cy="28011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AAF3889" w14:textId="1187E1AE" w:rsidR="005616C7" w:rsidRDefault="005616C7" w:rsidP="005714AA">
                            <w:pPr>
                              <w:pStyle w:val="NormalWeb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(b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34168827" id="_x0000_s1042" type="#_x0000_t202" style="position:absolute;left:0;text-align:left;margin-left:-14.95pt;margin-top:139.95pt;width:28.35pt;height:22.05pt;z-index:251658241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" filled="f" stroked="f">
                <v:textbox>
                  <w:txbxContent>
                    <w:p w14:paraId="2AAF3889" w14:textId="1187E1AE" w:rsidR="005616C7" w:rsidRDefault="005616C7" w:rsidP="005714AA">
                      <w:pPr>
                        <w:pStyle w:val="NormalWeb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(b)</w:t>
                      </w:r>
                    </w:p>
                  </w:txbxContent>
                </v:textbox>
              </v:shape>
            </w:pict>
          </mc:Fallback>
        </mc:AlternateContent>
      </w:r>
      <w:r w:rsidR="005714AA">
        <w:rPr>
          <w:noProof/>
          <w:lang w:val="en-AU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78F52387" wp14:editId="741068CE">
                <wp:simplePos x="0" y="0"/>
                <wp:positionH relativeFrom="column">
                  <wp:posOffset>-169545</wp:posOffset>
                </wp:positionH>
                <wp:positionV relativeFrom="paragraph">
                  <wp:posOffset>22860</wp:posOffset>
                </wp:positionV>
                <wp:extent cx="360000" cy="280112"/>
                <wp:effectExtent l="0" t="0" r="0" b="0"/>
                <wp:wrapNone/>
                <wp:docPr id="354" name="TextBox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92F9E284-2D04-4E17-89E6-751FD208A8A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0000" cy="28011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1D52965" w14:textId="77777777" w:rsidR="005616C7" w:rsidRDefault="005616C7" w:rsidP="005714AA">
                            <w:pPr>
                              <w:pStyle w:val="NormalWeb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(a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78F52387" id="_x0000_s1043" type="#_x0000_t202" style="position:absolute;left:0;text-align:left;margin-left:-13.35pt;margin-top:1.8pt;width:28.35pt;height:22.05pt;z-index:25165824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" filled="f" stroked="f">
                <v:textbox>
                  <w:txbxContent>
                    <w:p w14:paraId="11D52965" w14:textId="77777777" w:rsidR="005616C7" w:rsidRDefault="005616C7" w:rsidP="005714AA">
                      <w:pPr>
                        <w:pStyle w:val="NormalWeb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="005714AA" w:rsidRPr="005714AA">
        <w:rPr>
          <w:noProof/>
          <w:lang w:val="en-AU"/>
        </w:rPr>
        <mc:AlternateContent>
          <mc:Choice Requires="wpg">
            <w:drawing>
              <wp:inline distT="0" distB="0" distL="0" distR="0" wp14:anchorId="0E9C40A9" wp14:editId="7F2FE7BA">
                <wp:extent cx="5399168" cy="8512267"/>
                <wp:effectExtent l="19050" t="19050" r="11430" b="22225"/>
                <wp:docPr id="355" name="Group 79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5399168" cy="8512267"/>
                          <a:chOff x="0" y="0"/>
                          <a:chExt cx="4102822" cy="6468861"/>
                        </a:xfrm>
                      </wpg:grpSpPr>
                      <wpg:grpSp>
                        <wpg:cNvPr id="356" name="Group 356"/>
                        <wpg:cNvGrpSpPr>
                          <a:grpSpLocks noChangeAspect="1"/>
                        </wpg:cNvGrpSpPr>
                        <wpg:grpSpPr>
                          <a:xfrm>
                            <a:off x="11268" y="1024"/>
                            <a:ext cx="1850316" cy="1188001"/>
                            <a:chOff x="11268" y="1024"/>
                            <a:chExt cx="2660610" cy="1708251"/>
                          </a:xfrm>
                        </wpg:grpSpPr>
                        <pic:pic xmlns:pic="http://schemas.openxmlformats.org/drawingml/2006/picture">
                          <pic:nvPicPr>
                            <pic:cNvPr id="357" name="Picture 357">
                              <a:extLst>
                                <a:ext uri="{FF2B5EF4-FFF2-40B4-BE49-F238E27FC236}">
                                  <a16:creationId xmlns:a16="http://schemas.microsoft.com/office/drawing/2014/main" id="{8B06E20B-721C-44BF-A5E0-D5D3EA9F0883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7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b="8235"/>
                            <a:stretch/>
                          </pic:blipFill>
                          <pic:spPr>
                            <a:xfrm>
                              <a:off x="11268" y="1024"/>
                              <a:ext cx="2660610" cy="1708251"/>
                            </a:xfrm>
                            <a:prstGeom prst="rect">
                              <a:avLst/>
                            </a:prstGeom>
                            <a:ln w="12700">
                              <a:solidFill>
                                <a:schemeClr val="tx1"/>
                              </a:solidFill>
                            </a:ln>
                          </pic:spPr>
                        </pic:pic>
                        <wps:wsp>
                          <wps:cNvPr id="358" name="TextBox 27"/>
                          <wps:cNvSpPr txBox="1"/>
                          <wps:spPr>
                            <a:xfrm>
                              <a:off x="1790450" y="1231298"/>
                              <a:ext cx="859679" cy="243556"/>
                            </a:xfrm>
                            <a:prstGeom prst="rect">
                              <a:avLst/>
                            </a:prstGeom>
                            <a:solidFill>
                              <a:srgbClr val="F8F8F8">
                                <a:alpha val="31000"/>
                              </a:srgbClr>
                            </a:solidFill>
                            <a:ln>
                              <a:noFill/>
                            </a:ln>
                          </wps:spPr>
                          <wps:txbx>
                            <w:txbxContent>
                              <w:p w14:paraId="445E4204" w14:textId="77777777" w:rsidR="005616C7" w:rsidRDefault="005616C7" w:rsidP="005714AA">
                                <w:pPr>
                                  <w:pStyle w:val="NormalWeb"/>
                                  <w:jc w:val="center"/>
                                </w:pPr>
                                <w:r>
                                  <w:rPr>
                                    <w:rFonts w:ascii="Arial" w:hAnsi="Arial" w:cs="Arial"/>
                                    <w:b/>
                                    <w:bCs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200 nm</w:t>
                                </w:r>
                              </w:p>
                            </w:txbxContent>
                          </wps:txbx>
                          <wps:bodyPr wrap="square" rtlCol="0" anchor="ctr" anchorCtr="0">
                            <a:spAutoFit/>
                          </wps:bodyPr>
                        </wps:wsp>
                        <wps:wsp>
                          <wps:cNvPr id="359" name="Straight Connector 359"/>
                          <wps:cNvCnPr/>
                          <wps:spPr>
                            <a:xfrm flipV="1">
                              <a:off x="2129316" y="1496328"/>
                              <a:ext cx="245847" cy="3077"/>
                            </a:xfrm>
                            <a:prstGeom prst="line">
                              <a:avLst/>
                            </a:prstGeom>
                            <a:ln w="38100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g:grpSp>
                        <wpg:cNvPr id="360" name="Group 360"/>
                        <wpg:cNvGrpSpPr>
                          <a:grpSpLocks noChangeAspect="1"/>
                        </wpg:cNvGrpSpPr>
                        <wpg:grpSpPr>
                          <a:xfrm>
                            <a:off x="8128" y="1318598"/>
                            <a:ext cx="1853455" cy="1188000"/>
                            <a:chOff x="8128" y="1318598"/>
                            <a:chExt cx="2660610" cy="1705357"/>
                          </a:xfrm>
                        </wpg:grpSpPr>
                        <pic:pic xmlns:pic="http://schemas.openxmlformats.org/drawingml/2006/picture">
                          <pic:nvPicPr>
                            <pic:cNvPr id="361" name="Picture 361">
                              <a:extLst>
                                <a:ext uri="{FF2B5EF4-FFF2-40B4-BE49-F238E27FC236}">
                                  <a16:creationId xmlns:a16="http://schemas.microsoft.com/office/drawing/2014/main" id="{26B7575A-64DD-405B-AEBD-EA90E7C13D50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8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b="8390"/>
                            <a:stretch/>
                          </pic:blipFill>
                          <pic:spPr>
                            <a:xfrm>
                              <a:off x="8128" y="1318598"/>
                              <a:ext cx="2660610" cy="1705357"/>
                            </a:xfrm>
                            <a:prstGeom prst="rect">
                              <a:avLst/>
                            </a:prstGeom>
                            <a:ln w="12700">
                              <a:solidFill>
                                <a:schemeClr val="tx1"/>
                              </a:solidFill>
                            </a:ln>
                          </pic:spPr>
                        </pic:pic>
                        <wpg:grpSp>
                          <wpg:cNvPr id="362" name="Group 362"/>
                          <wpg:cNvGrpSpPr/>
                          <wpg:grpSpPr>
                            <a:xfrm>
                              <a:off x="1761318" y="2521936"/>
                              <a:ext cx="879003" cy="260552"/>
                              <a:chOff x="1761318" y="2521936"/>
                              <a:chExt cx="879003" cy="260552"/>
                            </a:xfrm>
                          </wpg:grpSpPr>
                          <wps:wsp>
                            <wps:cNvPr id="363" name="TextBox 31"/>
                            <wps:cNvSpPr txBox="1"/>
                            <wps:spPr>
                              <a:xfrm>
                                <a:off x="1761318" y="2521936"/>
                                <a:ext cx="879003" cy="243143"/>
                              </a:xfrm>
                              <a:prstGeom prst="rect">
                                <a:avLst/>
                              </a:prstGeom>
                              <a:solidFill>
                                <a:srgbClr val="F8F8F8">
                                  <a:alpha val="57000"/>
                                </a:srgbClr>
                              </a:solidFill>
                              <a:ln>
                                <a:noFill/>
                              </a:ln>
                            </wps:spPr>
                            <wps:txbx>
                              <w:txbxContent>
                                <w:p w14:paraId="6F177681" w14:textId="77777777" w:rsidR="005616C7" w:rsidRDefault="005616C7" w:rsidP="005714AA">
                                  <w:pPr>
                                    <w:pStyle w:val="NormalWeb"/>
                                    <w:jc w:val="center"/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18"/>
                                      <w:szCs w:val="18"/>
                                    </w:rPr>
                                    <w:t>200 nm</w:t>
                                  </w:r>
                                </w:p>
                              </w:txbxContent>
                            </wps:txbx>
                            <wps:bodyPr wrap="square" rtlCol="0" anchor="ctr" anchorCtr="0">
                              <a:spAutoFit/>
                            </wps:bodyPr>
                          </wps:wsp>
                          <wps:wsp>
                            <wps:cNvPr id="364" name="Straight Connector 364"/>
                            <wps:cNvCnPr/>
                            <wps:spPr>
                              <a:xfrm flipV="1">
                                <a:off x="2102410" y="2781391"/>
                                <a:ext cx="237600" cy="1097"/>
                              </a:xfrm>
                              <a:prstGeom prst="line">
                                <a:avLst/>
                              </a:prstGeom>
                              <a:ln w="381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wpg:grpSp>
                      </wpg:grpSp>
                      <wpg:grpSp>
                        <wpg:cNvPr id="365" name="Group 365"/>
                        <wpg:cNvGrpSpPr>
                          <a:grpSpLocks noChangeAspect="1"/>
                        </wpg:cNvGrpSpPr>
                        <wpg:grpSpPr>
                          <a:xfrm>
                            <a:off x="5859" y="3962985"/>
                            <a:ext cx="1849960" cy="1187999"/>
                            <a:chOff x="5859" y="3962985"/>
                            <a:chExt cx="2660610" cy="1708579"/>
                          </a:xfrm>
                        </wpg:grpSpPr>
                        <pic:pic xmlns:pic="http://schemas.openxmlformats.org/drawingml/2006/picture">
                          <pic:nvPicPr>
                            <pic:cNvPr id="366" name="Picture 366">
                              <a:extLst>
                                <a:ext uri="{FF2B5EF4-FFF2-40B4-BE49-F238E27FC236}">
                                  <a16:creationId xmlns:a16="http://schemas.microsoft.com/office/drawing/2014/main" id="{34B98B32-D26E-4149-94B4-51F269E99B25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9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b="8216"/>
                            <a:stretch/>
                          </pic:blipFill>
                          <pic:spPr>
                            <a:xfrm>
                              <a:off x="5859" y="3962985"/>
                              <a:ext cx="2660610" cy="1708579"/>
                            </a:xfrm>
                            <a:prstGeom prst="rect">
                              <a:avLst/>
                            </a:prstGeom>
                            <a:ln w="12700">
                              <a:solidFill>
                                <a:schemeClr val="tx1"/>
                              </a:solidFill>
                            </a:ln>
                          </pic:spPr>
                        </pic:pic>
                        <wps:wsp>
                          <wps:cNvPr id="367" name="Straight Arrow Connector 367">
                            <a:extLst>
                              <a:ext uri="{FF2B5EF4-FFF2-40B4-BE49-F238E27FC236}">
                                <a16:creationId xmlns:a16="http://schemas.microsoft.com/office/drawing/2014/main" id="{2F2E9228-6706-4746-992E-F54AC2FCEA97}"/>
                              </a:ext>
                            </a:extLst>
                          </wps:cNvPr>
                          <wps:cNvCnPr/>
                          <wps:spPr>
                            <a:xfrm flipV="1">
                              <a:off x="513439" y="4527092"/>
                              <a:ext cx="143305" cy="323664"/>
                            </a:xfrm>
                            <a:prstGeom prst="straightConnector1">
                              <a:avLst/>
                            </a:prstGeom>
                            <a:ln w="28575">
                              <a:noFill/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368" name="Straight Arrow Connector 368">
                            <a:extLst>
                              <a:ext uri="{FF2B5EF4-FFF2-40B4-BE49-F238E27FC236}">
                                <a16:creationId xmlns:a16="http://schemas.microsoft.com/office/drawing/2014/main" id="{F2AF02E8-E992-4869-956E-BC1F84CB21DC}"/>
                              </a:ext>
                            </a:extLst>
                          </wps:cNvPr>
                          <wps:cNvCnPr/>
                          <wps:spPr>
                            <a:xfrm flipV="1">
                              <a:off x="1178591" y="4774139"/>
                              <a:ext cx="143305" cy="323664"/>
                            </a:xfrm>
                            <a:prstGeom prst="straightConnector1">
                              <a:avLst/>
                            </a:prstGeom>
                            <a:ln w="28575">
                              <a:noFill/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369" name="TextBox 39"/>
                          <wps:cNvSpPr txBox="1"/>
                          <wps:spPr>
                            <a:xfrm>
                              <a:off x="1765624" y="5172449"/>
                              <a:ext cx="828615" cy="243603"/>
                            </a:xfrm>
                            <a:prstGeom prst="rect">
                              <a:avLst/>
                            </a:prstGeom>
                            <a:solidFill>
                              <a:srgbClr val="F8F8F8">
                                <a:alpha val="20000"/>
                              </a:srgbClr>
                            </a:solidFill>
                            <a:ln>
                              <a:noFill/>
                            </a:ln>
                          </wps:spPr>
                          <wps:txbx>
                            <w:txbxContent>
                              <w:p w14:paraId="722A3802" w14:textId="77777777" w:rsidR="005616C7" w:rsidRDefault="005616C7" w:rsidP="005714AA">
                                <w:pPr>
                                  <w:pStyle w:val="NormalWeb"/>
                                  <w:jc w:val="center"/>
                                </w:pPr>
                                <w:r>
                                  <w:rPr>
                                    <w:rFonts w:ascii="Arial" w:hAnsi="Arial" w:cs="Arial"/>
                                    <w:b/>
                                    <w:bCs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200</w:t>
                                </w:r>
                                <w:r>
                                  <w:rPr>
                                    <w:rFonts w:ascii="Arial" w:hAnsi="Arial" w:cs="Arial"/>
                                    <w:b/>
                                    <w:bCs/>
                                    <w:color w:val="000000" w:themeColor="text1"/>
                                    <w:kern w:val="24"/>
                                    <w:sz w:val="16"/>
                                    <w:szCs w:val="16"/>
                                  </w:rPr>
                                  <w:t xml:space="preserve"> nm</w:t>
                                </w:r>
                              </w:p>
                            </w:txbxContent>
                          </wps:txbx>
                          <wps:bodyPr wrap="square" rtlCol="0" anchor="ctr" anchorCtr="0">
                            <a:spAutoFit/>
                          </wps:bodyPr>
                        </wps:wsp>
                        <wps:wsp>
                          <wps:cNvPr id="370" name="Straight Connector 370"/>
                          <wps:cNvCnPr/>
                          <wps:spPr>
                            <a:xfrm flipV="1">
                              <a:off x="2087193" y="5431898"/>
                              <a:ext cx="237600" cy="1096"/>
                            </a:xfrm>
                            <a:prstGeom prst="line">
                              <a:avLst/>
                            </a:prstGeom>
                            <a:ln w="38100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g:grpSp>
                        <wpg:cNvPr id="371" name="Group 371"/>
                        <wpg:cNvGrpSpPr>
                          <a:grpSpLocks noChangeAspect="1"/>
                        </wpg:cNvGrpSpPr>
                        <wpg:grpSpPr>
                          <a:xfrm>
                            <a:off x="11439" y="5280861"/>
                            <a:ext cx="1846831" cy="1188000"/>
                            <a:chOff x="11439" y="5280861"/>
                            <a:chExt cx="2660610" cy="1711474"/>
                          </a:xfrm>
                        </wpg:grpSpPr>
                        <pic:pic xmlns:pic="http://schemas.openxmlformats.org/drawingml/2006/picture">
                          <pic:nvPicPr>
                            <pic:cNvPr id="372" name="Picture 372">
                              <a:extLst>
                                <a:ext uri="{FF2B5EF4-FFF2-40B4-BE49-F238E27FC236}">
                                  <a16:creationId xmlns:a16="http://schemas.microsoft.com/office/drawing/2014/main" id="{AB665403-5BB5-4EED-8BEB-04ECE8153780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20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b="8061"/>
                            <a:stretch/>
                          </pic:blipFill>
                          <pic:spPr>
                            <a:xfrm>
                              <a:off x="11439" y="5280861"/>
                              <a:ext cx="2660610" cy="1711474"/>
                            </a:xfrm>
                            <a:prstGeom prst="rect">
                              <a:avLst/>
                            </a:prstGeom>
                            <a:ln w="12700">
                              <a:solidFill>
                                <a:schemeClr val="tx1"/>
                              </a:solidFill>
                            </a:ln>
                          </pic:spPr>
                        </pic:pic>
                        <wps:wsp>
                          <wps:cNvPr id="373" name="Straight Arrow Connector 373">
                            <a:extLst>
                              <a:ext uri="{FF2B5EF4-FFF2-40B4-BE49-F238E27FC236}">
                                <a16:creationId xmlns:a16="http://schemas.microsoft.com/office/drawing/2014/main" id="{5B34B3A3-8892-4197-82C3-A0E8DC539247}"/>
                              </a:ext>
                            </a:extLst>
                          </wps:cNvPr>
                          <wps:cNvCnPr/>
                          <wps:spPr>
                            <a:xfrm flipV="1">
                              <a:off x="824632" y="6083202"/>
                              <a:ext cx="143305" cy="323664"/>
                            </a:xfrm>
                            <a:prstGeom prst="straightConnector1">
                              <a:avLst/>
                            </a:prstGeom>
                            <a:ln w="28575">
                              <a:noFill/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374" name="Straight Arrow Connector 374">
                            <a:extLst>
                              <a:ext uri="{FF2B5EF4-FFF2-40B4-BE49-F238E27FC236}">
                                <a16:creationId xmlns:a16="http://schemas.microsoft.com/office/drawing/2014/main" id="{E95894B8-143C-4906-83CB-834C883C0E9E}"/>
                              </a:ext>
                            </a:extLst>
                          </wps:cNvPr>
                          <wps:cNvCnPr/>
                          <wps:spPr>
                            <a:xfrm flipV="1">
                              <a:off x="310371" y="5655774"/>
                              <a:ext cx="143305" cy="323664"/>
                            </a:xfrm>
                            <a:prstGeom prst="straightConnector1">
                              <a:avLst/>
                            </a:prstGeom>
                            <a:ln w="28575">
                              <a:noFill/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375" name="Straight Arrow Connector 375">
                            <a:extLst>
                              <a:ext uri="{FF2B5EF4-FFF2-40B4-BE49-F238E27FC236}">
                                <a16:creationId xmlns:a16="http://schemas.microsoft.com/office/drawing/2014/main" id="{920A2F33-CEF5-4411-9ACD-651DBC7B3B23}"/>
                              </a:ext>
                            </a:extLst>
                          </wps:cNvPr>
                          <wps:cNvCnPr/>
                          <wps:spPr>
                            <a:xfrm flipV="1">
                              <a:off x="1540560" y="5817606"/>
                              <a:ext cx="143305" cy="323664"/>
                            </a:xfrm>
                            <a:prstGeom prst="straightConnector1">
                              <a:avLst/>
                            </a:prstGeom>
                            <a:ln w="28575">
                              <a:noFill/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376" name="Straight Arrow Connector 376">
                            <a:extLst>
                              <a:ext uri="{FF2B5EF4-FFF2-40B4-BE49-F238E27FC236}">
                                <a16:creationId xmlns:a16="http://schemas.microsoft.com/office/drawing/2014/main" id="{065B73D8-3FC2-42B6-B90E-FC3195080D32}"/>
                              </a:ext>
                            </a:extLst>
                          </wps:cNvPr>
                          <wps:cNvCnPr/>
                          <wps:spPr>
                            <a:xfrm flipV="1">
                              <a:off x="2132154" y="6141270"/>
                              <a:ext cx="143305" cy="323664"/>
                            </a:xfrm>
                            <a:prstGeom prst="straightConnector1">
                              <a:avLst/>
                            </a:prstGeom>
                            <a:ln w="28575">
                              <a:noFill/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377" name="Straight Arrow Connector 377">
                            <a:extLst>
                              <a:ext uri="{FF2B5EF4-FFF2-40B4-BE49-F238E27FC236}">
                                <a16:creationId xmlns:a16="http://schemas.microsoft.com/office/drawing/2014/main" id="{13F74AAE-FF58-4AE2-803C-5AE6C358AEBC}"/>
                              </a:ext>
                            </a:extLst>
                          </wps:cNvPr>
                          <wps:cNvCnPr/>
                          <wps:spPr>
                            <a:xfrm flipV="1">
                              <a:off x="960394" y="6564781"/>
                              <a:ext cx="143305" cy="323664"/>
                            </a:xfrm>
                            <a:prstGeom prst="straightConnector1">
                              <a:avLst/>
                            </a:prstGeom>
                            <a:ln w="28575">
                              <a:noFill/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378" name="Straight Arrow Connector 378">
                            <a:extLst>
                              <a:ext uri="{FF2B5EF4-FFF2-40B4-BE49-F238E27FC236}">
                                <a16:creationId xmlns:a16="http://schemas.microsoft.com/office/drawing/2014/main" id="{C722A5A2-31AB-4CA6-A223-3F068A21AF5B}"/>
                              </a:ext>
                            </a:extLst>
                          </wps:cNvPr>
                          <wps:cNvCnPr/>
                          <wps:spPr>
                            <a:xfrm flipV="1">
                              <a:off x="1930017" y="6006801"/>
                              <a:ext cx="143305" cy="323664"/>
                            </a:xfrm>
                            <a:prstGeom prst="straightConnector1">
                              <a:avLst/>
                            </a:prstGeom>
                            <a:ln w="28575">
                              <a:noFill/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379" name="TextBox 42"/>
                          <wps:cNvSpPr txBox="1"/>
                          <wps:spPr>
                            <a:xfrm>
                              <a:off x="1740220" y="6489240"/>
                              <a:ext cx="880765" cy="244015"/>
                            </a:xfrm>
                            <a:prstGeom prst="rect">
                              <a:avLst/>
                            </a:prstGeom>
                            <a:solidFill>
                              <a:srgbClr val="F8F8F8">
                                <a:alpha val="57000"/>
                              </a:srgbClr>
                            </a:solidFill>
                            <a:ln>
                              <a:noFill/>
                            </a:ln>
                          </wps:spPr>
                          <wps:txbx>
                            <w:txbxContent>
                              <w:p w14:paraId="58B39C63" w14:textId="77777777" w:rsidR="005616C7" w:rsidRDefault="005616C7" w:rsidP="005714AA">
                                <w:pPr>
                                  <w:pStyle w:val="NormalWeb"/>
                                  <w:jc w:val="center"/>
                                </w:pPr>
                                <w:r>
                                  <w:rPr>
                                    <w:rFonts w:ascii="Arial" w:hAnsi="Arial" w:cs="Arial"/>
                                    <w:b/>
                                    <w:bCs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200 nm</w:t>
                                </w:r>
                              </w:p>
                            </w:txbxContent>
                          </wps:txbx>
                          <wps:bodyPr wrap="square" rtlCol="0" anchor="ctr" anchorCtr="0">
                            <a:spAutoFit/>
                          </wps:bodyPr>
                        </wps:wsp>
                        <wps:wsp>
                          <wps:cNvPr id="380" name="Straight Connector 380"/>
                          <wps:cNvCnPr/>
                          <wps:spPr>
                            <a:xfrm>
                              <a:off x="2079228" y="6750442"/>
                              <a:ext cx="238569" cy="3459"/>
                            </a:xfrm>
                            <a:prstGeom prst="line">
                              <a:avLst/>
                            </a:prstGeom>
                            <a:ln w="38100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g:grpSp>
                        <wpg:cNvPr id="381" name="Group 381"/>
                        <wpg:cNvGrpSpPr>
                          <a:grpSpLocks noChangeAspect="1"/>
                        </wpg:cNvGrpSpPr>
                        <wpg:grpSpPr>
                          <a:xfrm>
                            <a:off x="0" y="2636171"/>
                            <a:ext cx="1855819" cy="1188001"/>
                            <a:chOff x="0" y="2636171"/>
                            <a:chExt cx="2664000" cy="1705357"/>
                          </a:xfrm>
                        </wpg:grpSpPr>
                        <pic:pic xmlns:pic="http://schemas.openxmlformats.org/drawingml/2006/picture">
                          <pic:nvPicPr>
                            <pic:cNvPr id="382" name="Picture 382"/>
                            <pic:cNvPicPr>
                              <a:picLocks/>
                            </pic:cNvPicPr>
                          </pic:nvPicPr>
                          <pic:blipFill rotWithShape="1">
                            <a:blip r:embed="rId21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b="8373"/>
                            <a:stretch/>
                          </pic:blipFill>
                          <pic:spPr>
                            <a:xfrm>
                              <a:off x="0" y="2636171"/>
                              <a:ext cx="2664000" cy="1705357"/>
                            </a:xfrm>
                            <a:prstGeom prst="rect">
                              <a:avLst/>
                            </a:prstGeom>
                            <a:ln w="12700">
                              <a:solidFill>
                                <a:schemeClr val="tx1"/>
                              </a:solidFill>
                            </a:ln>
                          </pic:spPr>
                        </pic:pic>
                        <wpg:grpSp>
                          <wpg:cNvPr id="383" name="Group 383"/>
                          <wpg:cNvGrpSpPr/>
                          <wpg:grpSpPr>
                            <a:xfrm>
                              <a:off x="1764968" y="3843952"/>
                              <a:ext cx="877617" cy="430211"/>
                              <a:chOff x="1764968" y="3843952"/>
                              <a:chExt cx="877617" cy="430211"/>
                            </a:xfrm>
                          </wpg:grpSpPr>
                          <wps:wsp>
                            <wps:cNvPr id="384" name="TextBox 45"/>
                            <wps:cNvSpPr txBox="1"/>
                            <wps:spPr>
                              <a:xfrm>
                                <a:off x="1764968" y="3843952"/>
                                <a:ext cx="877617" cy="243143"/>
                              </a:xfrm>
                              <a:prstGeom prst="rect">
                                <a:avLst/>
                              </a:prstGeom>
                              <a:solidFill>
                                <a:srgbClr val="F8F8F8">
                                  <a:alpha val="45000"/>
                                </a:srgbClr>
                              </a:solidFill>
                              <a:ln>
                                <a:noFill/>
                              </a:ln>
                            </wps:spPr>
                            <wps:txbx>
                              <w:txbxContent>
                                <w:p w14:paraId="7D835EF3" w14:textId="77777777" w:rsidR="005616C7" w:rsidRDefault="005616C7" w:rsidP="005714AA">
                                  <w:pPr>
                                    <w:pStyle w:val="NormalWeb"/>
                                    <w:jc w:val="center"/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18"/>
                                      <w:szCs w:val="18"/>
                                    </w:rPr>
                                    <w:t>200 nm</w:t>
                                  </w:r>
                                </w:p>
                              </w:txbxContent>
                            </wps:txbx>
                            <wps:bodyPr wrap="square" rtlCol="0" anchor="ctr" anchorCtr="0">
                              <a:spAutoFit/>
                            </wps:bodyPr>
                          </wps:wsp>
                          <wps:wsp>
                            <wps:cNvPr id="385" name="Straight Connector 385"/>
                            <wps:cNvCnPr/>
                            <wps:spPr>
                              <a:xfrm flipV="1">
                                <a:off x="2223686" y="4273067"/>
                                <a:ext cx="237600" cy="1096"/>
                              </a:xfrm>
                              <a:prstGeom prst="line">
                                <a:avLst/>
                              </a:prstGeom>
                              <a:ln w="38100">
                                <a:noFill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wpg:grpSp>
                        <wps:wsp>
                          <wps:cNvPr id="386" name="Straight Connector 386"/>
                          <wps:cNvCnPr/>
                          <wps:spPr>
                            <a:xfrm flipV="1">
                              <a:off x="2107404" y="4103295"/>
                              <a:ext cx="237600" cy="1097"/>
                            </a:xfrm>
                            <a:prstGeom prst="line">
                              <a:avLst/>
                            </a:prstGeom>
                            <a:ln w="38100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g:grpSp>
                        <wpg:cNvPr id="387" name="Group 387"/>
                        <wpg:cNvGrpSpPr>
                          <a:grpSpLocks/>
                        </wpg:cNvGrpSpPr>
                        <wpg:grpSpPr>
                          <a:xfrm>
                            <a:off x="2250798" y="0"/>
                            <a:ext cx="1850400" cy="1187784"/>
                            <a:chOff x="2250798" y="0"/>
                            <a:chExt cx="2813520" cy="1861200"/>
                          </a:xfrm>
                        </wpg:grpSpPr>
                        <pic:pic xmlns:pic="http://schemas.openxmlformats.org/drawingml/2006/picture">
                          <pic:nvPicPr>
                            <pic:cNvPr id="388" name="Picture 388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22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-199" t="15884" r="42935" b="33607"/>
                            <a:stretch/>
                          </pic:blipFill>
                          <pic:spPr>
                            <a:xfrm>
                              <a:off x="2250798" y="0"/>
                              <a:ext cx="2813520" cy="1861200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12700">
                              <a:solidFill>
                                <a:schemeClr val="tx1"/>
                              </a:solidFill>
                            </a:ln>
                          </pic:spPr>
                        </pic:pic>
                        <wpg:grpSp>
                          <wpg:cNvPr id="389" name="Group 389"/>
                          <wpg:cNvGrpSpPr/>
                          <wpg:grpSpPr>
                            <a:xfrm>
                              <a:off x="4112293" y="1284938"/>
                              <a:ext cx="929588" cy="324081"/>
                              <a:chOff x="4111562" y="1284784"/>
                              <a:chExt cx="1730028" cy="787327"/>
                            </a:xfrm>
                          </wpg:grpSpPr>
                          <wps:wsp>
                            <wps:cNvPr id="390" name="TextBox 54"/>
                            <wps:cNvSpPr txBox="1"/>
                            <wps:spPr>
                              <a:xfrm>
                                <a:off x="4111562" y="1284784"/>
                                <a:ext cx="1730028" cy="644792"/>
                              </a:xfrm>
                              <a:prstGeom prst="rect">
                                <a:avLst/>
                              </a:prstGeom>
                              <a:solidFill>
                                <a:srgbClr val="F8F8F8">
                                  <a:alpha val="25000"/>
                                </a:srgbClr>
                              </a:solidFill>
                              <a:ln>
                                <a:noFill/>
                              </a:ln>
                            </wps:spPr>
                            <wps:txbx>
                              <w:txbxContent>
                                <w:p w14:paraId="33DE7A14" w14:textId="77777777" w:rsidR="005616C7" w:rsidRDefault="005616C7" w:rsidP="005714AA">
                                  <w:pPr>
                                    <w:pStyle w:val="NormalWeb"/>
                                    <w:jc w:val="center"/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18"/>
                                      <w:szCs w:val="18"/>
                                    </w:rPr>
                                    <w:t>600 nm</w:t>
                                  </w:r>
                                </w:p>
                              </w:txbxContent>
                            </wps:txbx>
                            <wps:bodyPr wrap="square" rtlCol="0" anchor="ctr" anchorCtr="0">
                              <a:spAutoFit/>
                            </wps:bodyPr>
                          </wps:wsp>
                          <wps:wsp>
                            <wps:cNvPr id="391" name="Straight Connector 391"/>
                            <wps:cNvCnPr/>
                            <wps:spPr>
                              <a:xfrm>
                                <a:off x="4637247" y="2072111"/>
                                <a:ext cx="733470" cy="0"/>
                              </a:xfrm>
                              <a:prstGeom prst="line">
                                <a:avLst/>
                              </a:prstGeom>
                              <a:ln w="381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wpg:grpSp>
                      </wpg:grpSp>
                      <wpg:grpSp>
                        <wpg:cNvPr id="392" name="Group 392"/>
                        <wpg:cNvGrpSpPr/>
                        <wpg:grpSpPr>
                          <a:xfrm>
                            <a:off x="2250798" y="1317358"/>
                            <a:ext cx="1850399" cy="1188000"/>
                            <a:chOff x="2250798" y="1317358"/>
                            <a:chExt cx="1850399" cy="1188000"/>
                          </a:xfrm>
                        </wpg:grpSpPr>
                        <pic:pic xmlns:pic="http://schemas.openxmlformats.org/drawingml/2006/picture">
                          <pic:nvPicPr>
                            <pic:cNvPr id="393" name="Picture 393"/>
                            <pic:cNvPicPr>
                              <a:picLocks/>
                            </pic:cNvPicPr>
                          </pic:nvPicPr>
                          <pic:blipFill rotWithShape="1">
                            <a:blip r:embed="rId23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36796" t="18166" r="2585" b="30666"/>
                            <a:stretch/>
                          </pic:blipFill>
                          <pic:spPr>
                            <a:xfrm>
                              <a:off x="2250798" y="1317358"/>
                              <a:ext cx="1850399" cy="1188000"/>
                            </a:xfrm>
                            <a:prstGeom prst="rect">
                              <a:avLst/>
                            </a:prstGeom>
                            <a:ln w="12700">
                              <a:solidFill>
                                <a:schemeClr val="tx1"/>
                              </a:solidFill>
                            </a:ln>
                          </pic:spPr>
                        </pic:pic>
                        <wps:wsp>
                          <wps:cNvPr id="394" name="TextBox 58"/>
                          <wps:cNvSpPr txBox="1"/>
                          <wps:spPr>
                            <a:xfrm>
                              <a:off x="3469708" y="2130224"/>
                              <a:ext cx="612338" cy="16938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txbx>
                            <w:txbxContent>
                              <w:p w14:paraId="78FE1705" w14:textId="77777777" w:rsidR="005616C7" w:rsidRDefault="005616C7" w:rsidP="005714AA">
                                <w:pPr>
                                  <w:pStyle w:val="NormalWeb"/>
                                  <w:jc w:val="center"/>
                                </w:pPr>
                                <w:r>
                                  <w:rPr>
                                    <w:rFonts w:ascii="Arial" w:hAnsi="Arial" w:cs="Arial"/>
                                    <w:b/>
                                    <w:bCs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600 nm</w:t>
                                </w:r>
                              </w:p>
                            </w:txbxContent>
                          </wps:txbx>
                          <wps:bodyPr wrap="square" rtlCol="0" anchor="ctr" anchorCtr="0">
                            <a:spAutoFit/>
                          </wps:bodyPr>
                        </wps:wsp>
                        <wps:wsp>
                          <wps:cNvPr id="395" name="Straight Connector 395"/>
                          <wps:cNvCnPr/>
                          <wps:spPr>
                            <a:xfrm>
                              <a:off x="3637846" y="2340824"/>
                              <a:ext cx="259200" cy="0"/>
                            </a:xfrm>
                            <a:prstGeom prst="line">
                              <a:avLst/>
                            </a:prstGeom>
                            <a:ln w="38100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g:grpSp>
                        <wpg:cNvPr id="396" name="Group 396"/>
                        <wpg:cNvGrpSpPr/>
                        <wpg:grpSpPr>
                          <a:xfrm>
                            <a:off x="2250534" y="2634931"/>
                            <a:ext cx="1850400" cy="1188000"/>
                            <a:chOff x="2250534" y="2634931"/>
                            <a:chExt cx="1850400" cy="1188000"/>
                          </a:xfrm>
                        </wpg:grpSpPr>
                        <pic:pic xmlns:pic="http://schemas.openxmlformats.org/drawingml/2006/picture">
                          <pic:nvPicPr>
                            <pic:cNvPr id="397" name="Picture 397"/>
                            <pic:cNvPicPr preferRelativeResize="0">
                              <a:picLocks/>
                            </pic:cNvPicPr>
                          </pic:nvPicPr>
                          <pic:blipFill rotWithShape="1">
                            <a:blip r:embed="rId24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1225" t="31468" r="37781" b="16231"/>
                            <a:stretch/>
                          </pic:blipFill>
                          <pic:spPr>
                            <a:xfrm>
                              <a:off x="2250534" y="2634931"/>
                              <a:ext cx="1850400" cy="1188000"/>
                            </a:xfrm>
                            <a:prstGeom prst="rect">
                              <a:avLst/>
                            </a:prstGeom>
                            <a:ln w="12700">
                              <a:solidFill>
                                <a:schemeClr val="tx1"/>
                              </a:solidFill>
                            </a:ln>
                          </pic:spPr>
                        </pic:pic>
                        <wpg:grpSp>
                          <wpg:cNvPr id="398" name="Group 398"/>
                          <wpg:cNvGrpSpPr/>
                          <wpg:grpSpPr>
                            <a:xfrm>
                              <a:off x="3475067" y="3440030"/>
                              <a:ext cx="611373" cy="209854"/>
                              <a:chOff x="3475067" y="3440030"/>
                              <a:chExt cx="611373" cy="209854"/>
                            </a:xfrm>
                          </wpg:grpSpPr>
                          <wps:wsp>
                            <wps:cNvPr id="399" name="TextBox 69"/>
                            <wps:cNvSpPr txBox="1"/>
                            <wps:spPr>
                              <a:xfrm>
                                <a:off x="3475067" y="3440030"/>
                                <a:ext cx="611373" cy="16938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wps:spPr>
                            <wps:txbx>
                              <w:txbxContent>
                                <w:p w14:paraId="46C61F24" w14:textId="77777777" w:rsidR="005616C7" w:rsidRDefault="005616C7" w:rsidP="005714AA">
                                  <w:pPr>
                                    <w:pStyle w:val="NormalWeb"/>
                                    <w:jc w:val="center"/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18"/>
                                      <w:szCs w:val="18"/>
                                    </w:rPr>
                                    <w:t>600 nm</w:t>
                                  </w:r>
                                </w:p>
                              </w:txbxContent>
                            </wps:txbx>
                            <wps:bodyPr wrap="square" rtlCol="0" anchor="ctr" anchorCtr="0">
                              <a:spAutoFit/>
                            </wps:bodyPr>
                          </wps:wsp>
                          <wps:wsp>
                            <wps:cNvPr id="400" name="Straight Connector 400"/>
                            <wps:cNvCnPr/>
                            <wps:spPr>
                              <a:xfrm>
                                <a:off x="3652022" y="3649884"/>
                                <a:ext cx="259200" cy="0"/>
                              </a:xfrm>
                              <a:prstGeom prst="line">
                                <a:avLst/>
                              </a:prstGeom>
                              <a:ln w="381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wpg:grpSp>
                      </wpg:grpSp>
                      <wpg:grpSp>
                        <wpg:cNvPr id="401" name="Group 401"/>
                        <wpg:cNvGrpSpPr/>
                        <wpg:grpSpPr>
                          <a:xfrm>
                            <a:off x="2250534" y="3961745"/>
                            <a:ext cx="1850400" cy="1188000"/>
                            <a:chOff x="2250534" y="3961745"/>
                            <a:chExt cx="1850400" cy="1188000"/>
                          </a:xfrm>
                        </wpg:grpSpPr>
                        <pic:pic xmlns:pic="http://schemas.openxmlformats.org/drawingml/2006/picture">
                          <pic:nvPicPr>
                            <pic:cNvPr id="402" name="Picture 402"/>
                            <pic:cNvPicPr preferRelativeResize="0">
                              <a:picLocks/>
                            </pic:cNvPicPr>
                          </pic:nvPicPr>
                          <pic:blipFill rotWithShape="1">
                            <a:blip r:embed="rId25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1" t="24711" r="42905" b="24248"/>
                            <a:stretch/>
                          </pic:blipFill>
                          <pic:spPr>
                            <a:xfrm>
                              <a:off x="2250534" y="3961745"/>
                              <a:ext cx="1850400" cy="1188000"/>
                            </a:xfrm>
                            <a:prstGeom prst="rect">
                              <a:avLst/>
                            </a:prstGeom>
                            <a:ln w="12700">
                              <a:solidFill>
                                <a:schemeClr val="tx1"/>
                              </a:solidFill>
                            </a:ln>
                          </pic:spPr>
                        </pic:pic>
                        <wpg:grpSp>
                          <wpg:cNvPr id="403" name="Group 403"/>
                          <wpg:cNvGrpSpPr/>
                          <wpg:grpSpPr>
                            <a:xfrm>
                              <a:off x="3476795" y="4777288"/>
                              <a:ext cx="612820" cy="209965"/>
                              <a:chOff x="3476795" y="4777288"/>
                              <a:chExt cx="612820" cy="209965"/>
                            </a:xfrm>
                          </wpg:grpSpPr>
                          <wps:wsp>
                            <wps:cNvPr id="404" name="TextBox 74"/>
                            <wps:cNvSpPr txBox="1"/>
                            <wps:spPr>
                              <a:xfrm>
                                <a:off x="3476795" y="4777288"/>
                                <a:ext cx="612820" cy="16938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>
                                  <a:alpha val="38000"/>
                                </a:schemeClr>
                              </a:solidFill>
                              <a:ln>
                                <a:noFill/>
                              </a:ln>
                            </wps:spPr>
                            <wps:txbx>
                              <w:txbxContent>
                                <w:p w14:paraId="39A57987" w14:textId="77777777" w:rsidR="005616C7" w:rsidRDefault="005616C7" w:rsidP="005714AA">
                                  <w:pPr>
                                    <w:pStyle w:val="NormalWeb"/>
                                    <w:jc w:val="center"/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18"/>
                                      <w:szCs w:val="18"/>
                                    </w:rPr>
                                    <w:t>600 nm</w:t>
                                  </w:r>
                                </w:p>
                              </w:txbxContent>
                            </wps:txbx>
                            <wps:bodyPr wrap="square" rtlCol="0" anchor="ctr" anchorCtr="0">
                              <a:spAutoFit/>
                            </wps:bodyPr>
                          </wps:wsp>
                          <wps:wsp>
                            <wps:cNvPr id="405" name="Straight Connector 405"/>
                            <wps:cNvCnPr/>
                            <wps:spPr>
                              <a:xfrm>
                                <a:off x="3653750" y="4987253"/>
                                <a:ext cx="259200" cy="0"/>
                              </a:xfrm>
                              <a:prstGeom prst="line">
                                <a:avLst/>
                              </a:prstGeom>
                              <a:ln w="381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wpg:grpSp>
                      </wpg:grpSp>
                      <pic:pic xmlns:pic="http://schemas.openxmlformats.org/drawingml/2006/picture">
                        <pic:nvPicPr>
                          <pic:cNvPr id="406" name="Picture 406"/>
                          <pic:cNvPicPr preferRelativeResize="0">
                            <a:picLocks/>
                          </pic:cNvPicPr>
                        </pic:nvPicPr>
                        <pic:blipFill rotWithShape="1"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1863" r="42845" b="27195"/>
                          <a:stretch/>
                        </pic:blipFill>
                        <pic:spPr>
                          <a:xfrm>
                            <a:off x="2250534" y="5280861"/>
                            <a:ext cx="1850400" cy="1188000"/>
                          </a:xfrm>
                          <a:prstGeom prst="rect">
                            <a:avLst/>
                          </a:prstGeom>
                          <a:ln w="12700">
                            <a:solidFill>
                              <a:schemeClr val="tx1"/>
                            </a:solidFill>
                          </a:ln>
                        </pic:spPr>
                      </pic:pic>
                      <wpg:grpSp>
                        <wpg:cNvPr id="407" name="Group 407"/>
                        <wpg:cNvGrpSpPr/>
                        <wpg:grpSpPr>
                          <a:xfrm>
                            <a:off x="3490967" y="6067576"/>
                            <a:ext cx="611855" cy="210072"/>
                            <a:chOff x="3490967" y="6067576"/>
                            <a:chExt cx="611855" cy="210072"/>
                          </a:xfrm>
                        </wpg:grpSpPr>
                        <wps:wsp>
                          <wps:cNvPr id="408" name="TextBox 65"/>
                          <wps:cNvSpPr txBox="1"/>
                          <wps:spPr>
                            <a:xfrm>
                              <a:off x="3490967" y="6067576"/>
                              <a:ext cx="611855" cy="16938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txbx>
                            <w:txbxContent>
                              <w:p w14:paraId="1C33F488" w14:textId="77777777" w:rsidR="005616C7" w:rsidRDefault="005616C7" w:rsidP="005714AA">
                                <w:pPr>
                                  <w:pStyle w:val="NormalWeb"/>
                                  <w:jc w:val="center"/>
                                </w:pPr>
                                <w:r>
                                  <w:rPr>
                                    <w:rFonts w:ascii="Arial" w:hAnsi="Arial" w:cs="Arial"/>
                                    <w:b/>
                                    <w:bCs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600 nm</w:t>
                                </w:r>
                              </w:p>
                            </w:txbxContent>
                          </wps:txbx>
                          <wps:bodyPr wrap="square" rtlCol="0" anchor="ctr" anchorCtr="0">
                            <a:spAutoFit/>
                          </wps:bodyPr>
                        </wps:wsp>
                        <wps:wsp>
                          <wps:cNvPr id="409" name="Straight Connector 409"/>
                          <wps:cNvCnPr/>
                          <wps:spPr>
                            <a:xfrm>
                              <a:off x="3660838" y="6277648"/>
                              <a:ext cx="259200" cy="0"/>
                            </a:xfrm>
                            <a:prstGeom prst="line">
                              <a:avLst/>
                            </a:prstGeom>
                            <a:ln w="38100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</wpg:wgp>
                  </a:graphicData>
                </a:graphic>
              </wp:inline>
            </w:drawing>
          </mc:Choice>
          <mc:Fallback>
            <w:pict>
              <v:group w14:anchorId="0E9C40A9" id="Group 79" o:spid="_x0000_s1044" style="width:425.15pt;height:670.25pt;mso-position-horizontal-relative:char;mso-position-vertical-relative:line" coordsize="41028,6468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">
                <o:lock v:ext="edit" aspectratio="t"/>
                <v:group id="Group 356" o:spid="_x0000_s1045" style="position:absolute;left:112;top:10;width:18503;height:11880" coordorigin="112,10" coordsize="26606,170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">
                  <o:lock v:ext="edit" aspectratio="t"/>
                  <v:shape id="Picture 357" o:spid="_x0000_s1046" type="#_x0000_t75" style="position:absolute;left:112;top:10;width:26606;height:170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" stroked="t" strokecolor="black [3213]" strokeweight="1pt">
                    <v:imagedata r:id="rId27" o:title="" cropbottom="5397f"/>
                    <v:path arrowok="t"/>
                  </v:shape>
                  <v:shape id="TextBox 27" o:spid="_x0000_s1047" type="#_x0000_t202" style="position:absolute;left:17904;top:12312;width:8597;height:243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" fillcolor="#f8f8f8" stroked="f">
                    <v:fill opacity="20303f"/>
                    <v:textbox style="mso-fit-shape-to-text:t">
                      <w:txbxContent>
                        <w:p w14:paraId="445E4204" w14:textId="77777777" w:rsidR="005616C7" w:rsidRDefault="005616C7" w:rsidP="005714AA">
                          <w:pPr>
                            <w:pStyle w:val="NormalWeb"/>
                            <w:jc w:val="center"/>
                          </w:pPr>
                          <w:r>
                            <w:rPr>
                              <w:rFonts w:ascii="Arial" w:hAnsi="Arial" w:cs="Arial"/>
                              <w:b/>
                              <w:bCs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200 nm</w:t>
                          </w:r>
                        </w:p>
                      </w:txbxContent>
                    </v:textbox>
                  </v:shape>
                  <v:line id="Straight Connector 359" o:spid="_x0000_s1048" style="position:absolute;flip:y;visibility:visible;mso-wrap-style:square" from="21293,14963" to="23751,1499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" strokecolor="black [3213]" strokeweight="3pt">
                    <v:stroke joinstyle="miter"/>
                  </v:line>
                </v:group>
                <v:group id="Group 360" o:spid="_x0000_s1049" style="position:absolute;left:81;top:13185;width:18534;height:11880" coordorigin="81,13185" coordsize="26606,170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">
                  <o:lock v:ext="edit" aspectratio="t"/>
                  <v:shape id="Picture 361" o:spid="_x0000_s1050" type="#_x0000_t75" style="position:absolute;left:81;top:13185;width:26606;height:170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" stroked="t" strokecolor="black [3213]" strokeweight="1pt">
                    <v:imagedata r:id="rId28" o:title="" cropbottom="5498f"/>
                    <v:path arrowok="t"/>
                  </v:shape>
                  <v:group id="Group 362" o:spid="_x0000_s1051" style="position:absolute;left:17613;top:25219;width:8790;height:2605" coordorigin="17613,25219" coordsize="8790,260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">
                    <v:shape id="TextBox 31" o:spid="_x0000_s1052" type="#_x0000_t202" style="position:absolute;left:17613;top:25219;width:8790;height:243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" fillcolor="#f8f8f8" stroked="f">
                      <v:fill opacity="37265f"/>
                      <v:textbox style="mso-fit-shape-to-text:t">
                        <w:txbxContent>
                          <w:p w14:paraId="6F177681" w14:textId="77777777" w:rsidR="005616C7" w:rsidRDefault="005616C7" w:rsidP="005714AA">
                            <w:pPr>
                              <w:pStyle w:val="NormalWeb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200 nm</w:t>
                            </w:r>
                          </w:p>
                        </w:txbxContent>
                      </v:textbox>
                    </v:shape>
                    <v:line id="Straight Connector 364" o:spid="_x0000_s1053" style="position:absolute;flip:y;visibility:visible;mso-wrap-style:square" from="21024,27813" to="23400,2782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" strokecolor="black [3213]" strokeweight="3pt">
                      <v:stroke joinstyle="miter"/>
                    </v:line>
                  </v:group>
                </v:group>
                <v:group id="Group 365" o:spid="_x0000_s1054" style="position:absolute;left:58;top:39629;width:18500;height:11880" coordorigin="58,39629" coordsize="26606,170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">
                  <o:lock v:ext="edit" aspectratio="t"/>
                  <v:shape id="Picture 366" o:spid="_x0000_s1055" type="#_x0000_t75" style="position:absolute;left:58;top:39629;width:26606;height:1708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" stroked="t" strokecolor="black [3213]" strokeweight="1pt">
                    <v:imagedata r:id="rId29" o:title="" cropbottom="5384f"/>
                    <v:path arrowok="t"/>
                  </v:shape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367" o:spid="_x0000_s1056" type="#_x0000_t32" style="position:absolute;left:5134;top:45270;width:1433;height:3237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" stroked="f" strokeweight="2.25pt">
                    <v:stroke endarrow="block" joinstyle="miter"/>
                  </v:shape>
                  <v:shape id="Straight Arrow Connector 368" o:spid="_x0000_s1057" type="#_x0000_t32" style="position:absolute;left:11785;top:47741;width:1433;height:3237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" stroked="f" strokeweight="2.25pt">
                    <v:stroke endarrow="block" joinstyle="miter"/>
                  </v:shape>
                  <v:shape id="TextBox 39" o:spid="_x0000_s1058" type="#_x0000_t202" style="position:absolute;left:17656;top:51724;width:8286;height:243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" fillcolor="#f8f8f8" stroked="f">
                    <v:fill opacity="13107f"/>
                    <v:textbox style="mso-fit-shape-to-text:t">
                      <w:txbxContent>
                        <w:p w14:paraId="722A3802" w14:textId="77777777" w:rsidR="005616C7" w:rsidRDefault="005616C7" w:rsidP="005714AA">
                          <w:pPr>
                            <w:pStyle w:val="NormalWeb"/>
                            <w:jc w:val="center"/>
                          </w:pPr>
                          <w:r>
                            <w:rPr>
                              <w:rFonts w:ascii="Arial" w:hAnsi="Arial" w:cs="Arial"/>
                              <w:b/>
                              <w:bCs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200</w:t>
                          </w:r>
                          <w:r>
                            <w:rPr>
                              <w:rFonts w:ascii="Arial" w:hAnsi="Arial" w:cs="Arial"/>
                              <w:b/>
                              <w:bCs/>
                              <w:color w:val="000000" w:themeColor="text1"/>
                              <w:kern w:val="24"/>
                              <w:sz w:val="16"/>
                              <w:szCs w:val="16"/>
                            </w:rPr>
                            <w:t xml:space="preserve"> nm</w:t>
                          </w:r>
                        </w:p>
                      </w:txbxContent>
                    </v:textbox>
                  </v:shape>
                  <v:line id="Straight Connector 370" o:spid="_x0000_s1059" style="position:absolute;flip:y;visibility:visible;mso-wrap-style:square" from="20871,54318" to="23247,5432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" strokecolor="black [3213]" strokeweight="3pt">
                    <v:stroke joinstyle="miter"/>
                  </v:line>
                </v:group>
                <v:group id="Group 371" o:spid="_x0000_s1060" style="position:absolute;left:114;top:52808;width:18468;height:11880" coordorigin="114,52808" coordsize="26606,1711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o:lock v:ext="edit" aspectratio="t"/>
                  <v:shape id="Picture 372" o:spid="_x0000_s1061" type="#_x0000_t75" style="position:absolute;left:114;top:52808;width:26606;height:171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" stroked="t" strokecolor="black [3213]" strokeweight="1pt">
                    <v:imagedata r:id="rId30" o:title="" cropbottom="5283f"/>
                    <v:path arrowok="t"/>
                  </v:shape>
                  <v:shape id="Straight Arrow Connector 373" o:spid="_x0000_s1062" type="#_x0000_t32" style="position:absolute;left:8246;top:60832;width:1433;height:3236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" stroked="f" strokeweight="2.25pt">
                    <v:stroke endarrow="block" joinstyle="miter"/>
                  </v:shape>
                  <v:shape id="Straight Arrow Connector 374" o:spid="_x0000_s1063" type="#_x0000_t32" style="position:absolute;left:3103;top:56557;width:1433;height:3237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" stroked="f" strokeweight="2.25pt">
                    <v:stroke endarrow="block" joinstyle="miter"/>
                  </v:shape>
                  <v:shape id="Straight Arrow Connector 375" o:spid="_x0000_s1064" type="#_x0000_t32" style="position:absolute;left:15405;top:58176;width:1433;height:3236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" stroked="f" strokeweight="2.25pt">
                    <v:stroke endarrow="block" joinstyle="miter"/>
                  </v:shape>
                  <v:shape id="Straight Arrow Connector 376" o:spid="_x0000_s1065" type="#_x0000_t32" style="position:absolute;left:21321;top:61412;width:1433;height:3237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" stroked="f" strokeweight="2.25pt">
                    <v:stroke endarrow="block" joinstyle="miter"/>
                  </v:shape>
                  <v:shape id="Straight Arrow Connector 377" o:spid="_x0000_s1066" type="#_x0000_t32" style="position:absolute;left:9603;top:65647;width:1433;height:3237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" stroked="f" strokeweight="2.25pt">
                    <v:stroke endarrow="block" joinstyle="miter"/>
                  </v:shape>
                  <v:shape id="Straight Arrow Connector 378" o:spid="_x0000_s1067" type="#_x0000_t32" style="position:absolute;left:19300;top:60068;width:1433;height:3236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" stroked="f" strokeweight="2.25pt">
                    <v:stroke endarrow="block" joinstyle="miter"/>
                  </v:shape>
                  <v:shape id="TextBox 42" o:spid="_x0000_s1068" type="#_x0000_t202" style="position:absolute;left:17402;top:64892;width:8807;height:244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" fillcolor="#f8f8f8" stroked="f">
                    <v:fill opacity="37265f"/>
                    <v:textbox style="mso-fit-shape-to-text:t">
                      <w:txbxContent>
                        <w:p w14:paraId="58B39C63" w14:textId="77777777" w:rsidR="005616C7" w:rsidRDefault="005616C7" w:rsidP="005714AA">
                          <w:pPr>
                            <w:pStyle w:val="NormalWeb"/>
                            <w:jc w:val="center"/>
                          </w:pPr>
                          <w:r>
                            <w:rPr>
                              <w:rFonts w:ascii="Arial" w:hAnsi="Arial" w:cs="Arial"/>
                              <w:b/>
                              <w:bCs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200 nm</w:t>
                          </w:r>
                        </w:p>
                      </w:txbxContent>
                    </v:textbox>
                  </v:shape>
                  <v:line id="Straight Connector 380" o:spid="_x0000_s1069" style="position:absolute;visibility:visible;mso-wrap-style:square" from="20792,67504" to="23177,6753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" strokecolor="black [3213]" strokeweight="3pt">
                    <v:stroke joinstyle="miter"/>
                  </v:line>
                </v:group>
                <v:group id="Group 381" o:spid="_x0000_s1070" style="position:absolute;top:26361;width:18558;height:11880" coordorigin=",26361" coordsize="26640,170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">
                  <o:lock v:ext="edit" aspectratio="t"/>
                  <v:shape id="Picture 382" o:spid="_x0000_s1071" type="#_x0000_t75" style="position:absolute;top:26361;width:26640;height:170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" stroked="t" strokecolor="black [3213]" strokeweight="1pt">
                    <v:imagedata r:id="rId31" o:title="" cropbottom="5487f"/>
                    <v:path arrowok="t"/>
                    <o:lock v:ext="edit" aspectratio="f"/>
                  </v:shape>
                  <v:group id="Group 383" o:spid="_x0000_s1072" style="position:absolute;left:17649;top:38439;width:8776;height:4302" coordorigin="17649,38439" coordsize="8776,430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">
                    <v:shape id="TextBox 45" o:spid="_x0000_s1073" type="#_x0000_t202" style="position:absolute;left:17649;top:38439;width:8776;height:243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" fillcolor="#f8f8f8" stroked="f">
                      <v:fill opacity="29555f"/>
                      <v:textbox style="mso-fit-shape-to-text:t">
                        <w:txbxContent>
                          <w:p w14:paraId="7D835EF3" w14:textId="77777777" w:rsidR="005616C7" w:rsidRDefault="005616C7" w:rsidP="005714AA">
                            <w:pPr>
                              <w:pStyle w:val="NormalWeb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200 nm</w:t>
                            </w:r>
                          </w:p>
                        </w:txbxContent>
                      </v:textbox>
                    </v:shape>
                    <v:line id="Straight Connector 385" o:spid="_x0000_s1074" style="position:absolute;flip:y;visibility:visible;mso-wrap-style:square" from="22236,42730" to="24612,4274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" stroked="f" strokeweight="3pt">
                      <v:stroke joinstyle="miter"/>
                    </v:line>
                  </v:group>
                  <v:line id="Straight Connector 386" o:spid="_x0000_s1075" style="position:absolute;flip:y;visibility:visible;mso-wrap-style:square" from="21074,41032" to="23450,4104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" strokecolor="black [3213]" strokeweight="3pt">
                    <v:stroke joinstyle="miter"/>
                  </v:line>
                </v:group>
                <v:group id="Group 387" o:spid="_x0000_s1076" style="position:absolute;left:22507;width:18504;height:11877" coordorigin="22507" coordsize="28135,186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">
                  <v:shape id="Picture 388" o:spid="_x0000_s1077" type="#_x0000_t75" style="position:absolute;left:22507;width:28136;height:186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" filled="t" fillcolor="white [3212]" stroked="t" strokecolor="black [3213]" strokeweight="1pt">
                    <v:imagedata r:id="rId32" o:title="" croptop="10410f" cropbottom="22025f" cropleft="-130f" cropright="28138f"/>
                    <v:path arrowok="t"/>
                  </v:shape>
                  <v:group id="Group 389" o:spid="_x0000_s1078" style="position:absolute;left:41122;top:12849;width:9296;height:3241" coordorigin="41115,12847" coordsize="17300,78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">
                    <v:shape id="TextBox 54" o:spid="_x0000_s1079" type="#_x0000_t202" style="position:absolute;left:41115;top:12847;width:17300;height:644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" fillcolor="#f8f8f8" stroked="f">
                      <v:fill opacity="16448f"/>
                      <v:textbox style="mso-fit-shape-to-text:t">
                        <w:txbxContent>
                          <w:p w14:paraId="33DE7A14" w14:textId="77777777" w:rsidR="005616C7" w:rsidRDefault="005616C7" w:rsidP="005714AA">
                            <w:pPr>
                              <w:pStyle w:val="NormalWeb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600 nm</w:t>
                            </w:r>
                          </w:p>
                        </w:txbxContent>
                      </v:textbox>
                    </v:shape>
                    <v:line id="Straight Connector 391" o:spid="_x0000_s1080" style="position:absolute;visibility:visible;mso-wrap-style:square" from="46372,20721" to="53707,2072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" strokecolor="black [3213]" strokeweight="3pt">
                      <v:stroke joinstyle="miter"/>
                    </v:line>
                  </v:group>
                </v:group>
                <v:group id="Group 392" o:spid="_x0000_s1081" style="position:absolute;left:22507;top:13173;width:18504;height:11880" coordorigin="22507,13173" coordsize="18503,118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">
                  <v:shape id="Picture 393" o:spid="_x0000_s1082" type="#_x0000_t75" style="position:absolute;left:22507;top:13173;width:18504;height:118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" stroked="t" strokecolor="black [3213]" strokeweight="1pt">
                    <v:imagedata r:id="rId33" o:title="" croptop="11905f" cropbottom="20097f" cropleft="24115f" cropright="1694f"/>
                    <v:path arrowok="t"/>
                    <o:lock v:ext="edit" aspectratio="f"/>
                  </v:shape>
                  <v:shape id="TextBox 58" o:spid="_x0000_s1083" type="#_x0000_t202" style="position:absolute;left:34697;top:21302;width:6123;height:16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" filled="f" stroked="f">
                    <v:textbox style="mso-fit-shape-to-text:t">
                      <w:txbxContent>
                        <w:p w14:paraId="78FE1705" w14:textId="77777777" w:rsidR="005616C7" w:rsidRDefault="005616C7" w:rsidP="005714AA">
                          <w:pPr>
                            <w:pStyle w:val="NormalWeb"/>
                            <w:jc w:val="center"/>
                          </w:pPr>
                          <w:r>
                            <w:rPr>
                              <w:rFonts w:ascii="Arial" w:hAnsi="Arial" w:cs="Arial"/>
                              <w:b/>
                              <w:bCs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600 nm</w:t>
                          </w:r>
                        </w:p>
                      </w:txbxContent>
                    </v:textbox>
                  </v:shape>
                  <v:line id="Straight Connector 395" o:spid="_x0000_s1084" style="position:absolute;visibility:visible;mso-wrap-style:square" from="36378,23408" to="38970,2340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" strokecolor="black [3213]" strokeweight="3pt">
                    <v:stroke joinstyle="miter"/>
                  </v:line>
                </v:group>
                <v:group id="Group 396" o:spid="_x0000_s1085" style="position:absolute;left:22505;top:26349;width:18504;height:11880" coordorigin="22505,26349" coordsize="18504,118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">
                  <v:shape id="Picture 397" o:spid="_x0000_s1086" type="#_x0000_t75" style="position:absolute;left:22505;top:26349;width:18504;height:11880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" stroked="t" strokecolor="black [3213]" strokeweight="1pt">
                    <v:imagedata r:id="rId34" o:title="" croptop="20623f" cropbottom="10637f" cropleft="803f" cropright="24760f"/>
                    <v:path arrowok="t"/>
                    <o:lock v:ext="edit" aspectratio="f"/>
                  </v:shape>
                  <v:group id="Group 398" o:spid="_x0000_s1087" style="position:absolute;left:34750;top:34400;width:6114;height:2098" coordorigin="34750,34400" coordsize="6113,209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">
                    <v:shape id="TextBox 69" o:spid="_x0000_s1088" type="#_x0000_t202" style="position:absolute;left:34750;top:34400;width:6114;height:16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" filled="f" stroked="f">
                      <v:textbox style="mso-fit-shape-to-text:t">
                        <w:txbxContent>
                          <w:p w14:paraId="46C61F24" w14:textId="77777777" w:rsidR="005616C7" w:rsidRDefault="005616C7" w:rsidP="005714AA">
                            <w:pPr>
                              <w:pStyle w:val="NormalWeb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600 nm</w:t>
                            </w:r>
                          </w:p>
                        </w:txbxContent>
                      </v:textbox>
                    </v:shape>
                    <v:line id="Straight Connector 400" o:spid="_x0000_s1089" style="position:absolute;visibility:visible;mso-wrap-style:square" from="36520,36498" to="39112,3649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" strokecolor="black [3213]" strokeweight="3pt">
                      <v:stroke joinstyle="miter"/>
                    </v:line>
                  </v:group>
                </v:group>
                <v:group id="Group 401" o:spid="_x0000_s1090" style="position:absolute;left:22505;top:39617;width:18504;height:11880" coordorigin="22505,39617" coordsize="18504,118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">
                  <v:shape id="Picture 402" o:spid="_x0000_s1091" type="#_x0000_t75" style="position:absolute;left:22505;top:39617;width:18504;height:11880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" stroked="t" strokecolor="black [3213]" strokeweight="1pt">
                    <v:imagedata r:id="rId35" o:title="" croptop="16195f" cropbottom="15891f" cropleft="1f" cropright="28118f"/>
                    <v:path arrowok="t"/>
                    <o:lock v:ext="edit" aspectratio="f"/>
                  </v:shape>
                  <v:group id="Group 403" o:spid="_x0000_s1092" style="position:absolute;left:34767;top:47772;width:6129;height:2100" coordorigin="34767,47772" coordsize="6128,20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">
                    <v:shape id="TextBox 74" o:spid="_x0000_s1093" type="#_x0000_t202" style="position:absolute;left:34767;top:47772;width:6129;height:16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" fillcolor="white [3212]" stroked="f">
                      <v:fill opacity="24929f"/>
                      <v:textbox style="mso-fit-shape-to-text:t">
                        <w:txbxContent>
                          <w:p w14:paraId="39A57987" w14:textId="77777777" w:rsidR="005616C7" w:rsidRDefault="005616C7" w:rsidP="005714AA">
                            <w:pPr>
                              <w:pStyle w:val="NormalWeb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600 nm</w:t>
                            </w:r>
                          </w:p>
                        </w:txbxContent>
                      </v:textbox>
                    </v:shape>
                    <v:line id="Straight Connector 405" o:spid="_x0000_s1094" style="position:absolute;visibility:visible;mso-wrap-style:square" from="36537,49872" to="39129,4987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" strokecolor="black [3213]" strokeweight="3pt">
                      <v:stroke joinstyle="miter"/>
                    </v:line>
                  </v:group>
                </v:group>
                <v:shape id="Picture 406" o:spid="_x0000_s1095" type="#_x0000_t75" style="position:absolute;left:22505;top:52808;width:18504;height:11880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" stroked="t" strokecolor="black [3213]" strokeweight="1pt">
                  <v:imagedata r:id="rId36" o:title="" croptop="14328f" cropbottom="17823f" cropright="28079f"/>
                  <v:path arrowok="t"/>
                  <o:lock v:ext="edit" aspectratio="f"/>
                </v:shape>
                <v:group id="Group 407" o:spid="_x0000_s1096" style="position:absolute;left:34909;top:60675;width:6119;height:2101" coordorigin="34909,60675" coordsize="6118,2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">
                  <v:shape id="TextBox 65" o:spid="_x0000_s1097" type="#_x0000_t202" style="position:absolute;left:34909;top:60675;width:6119;height:16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" filled="f" stroked="f">
                    <v:textbox style="mso-fit-shape-to-text:t">
                      <w:txbxContent>
                        <w:p w14:paraId="1C33F488" w14:textId="77777777" w:rsidR="005616C7" w:rsidRDefault="005616C7" w:rsidP="005714AA">
                          <w:pPr>
                            <w:pStyle w:val="NormalWeb"/>
                            <w:jc w:val="center"/>
                          </w:pPr>
                          <w:r>
                            <w:rPr>
                              <w:rFonts w:ascii="Arial" w:hAnsi="Arial" w:cs="Arial"/>
                              <w:b/>
                              <w:bCs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600 nm</w:t>
                          </w:r>
                        </w:p>
                      </w:txbxContent>
                    </v:textbox>
                  </v:shape>
                  <v:line id="Straight Connector 409" o:spid="_x0000_s1098" style="position:absolute;visibility:visible;mso-wrap-style:square" from="36608,62776" to="39200,6277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" strokecolor="black [3213]" strokeweight="3pt">
                    <v:stroke joinstyle="miter"/>
                  </v:line>
                </v:group>
                <w10:anchorlock/>
              </v:group>
            </w:pict>
          </mc:Fallback>
        </mc:AlternateContent>
      </w:r>
    </w:p>
    <w:p w14:paraId="611F84AB" w14:textId="78F41F26" w:rsidR="0039517D" w:rsidRDefault="0023109C" w:rsidP="00785930">
      <w:pPr>
        <w:pStyle w:val="Caption"/>
        <w:rPr>
          <w:color w:val="auto"/>
        </w:rPr>
      </w:pPr>
      <w:bookmarkStart w:id="7" w:name="_Ref509245771"/>
      <w:bookmarkStart w:id="8" w:name="_Toc509410145"/>
      <w:r w:rsidRPr="00250A54">
        <w:rPr>
          <w:color w:val="auto"/>
        </w:rPr>
        <w:lastRenderedPageBreak/>
        <w:t xml:space="preserve">Figure </w:t>
      </w:r>
      <w:r w:rsidRPr="00250A54">
        <w:rPr>
          <w:color w:val="auto"/>
        </w:rPr>
        <w:fldChar w:fldCharType="begin"/>
      </w:r>
      <w:r w:rsidRPr="00250A54">
        <w:rPr>
          <w:color w:val="auto"/>
        </w:rPr>
        <w:instrText xml:space="preserve"> SEQ Figure \* ARABIC </w:instrText>
      </w:r>
      <w:r w:rsidRPr="00250A54">
        <w:rPr>
          <w:color w:val="auto"/>
        </w:rPr>
        <w:fldChar w:fldCharType="separate"/>
      </w:r>
      <w:r w:rsidR="00EB1E41">
        <w:rPr>
          <w:noProof/>
          <w:color w:val="auto"/>
        </w:rPr>
        <w:t>5</w:t>
      </w:r>
      <w:r w:rsidRPr="00250A54">
        <w:rPr>
          <w:color w:val="auto"/>
        </w:rPr>
        <w:fldChar w:fldCharType="end"/>
      </w:r>
      <w:bookmarkEnd w:id="7"/>
      <w:r w:rsidR="00214ABA" w:rsidRPr="00250A54">
        <w:rPr>
          <w:color w:val="auto"/>
        </w:rPr>
        <w:t xml:space="preserve">: </w:t>
      </w:r>
      <w:r w:rsidR="00CE2558">
        <w:rPr>
          <w:color w:val="auto"/>
        </w:rPr>
        <w:t>Top</w:t>
      </w:r>
      <w:r w:rsidR="003B12BB">
        <w:rPr>
          <w:color w:val="auto"/>
        </w:rPr>
        <w:t xml:space="preserve"> </w:t>
      </w:r>
      <w:r w:rsidR="00825EE9">
        <w:rPr>
          <w:color w:val="auto"/>
        </w:rPr>
        <w:t xml:space="preserve">surface </w:t>
      </w:r>
      <w:r w:rsidR="003B12BB">
        <w:rPr>
          <w:color w:val="auto"/>
        </w:rPr>
        <w:t xml:space="preserve">and cross-sectional </w:t>
      </w:r>
      <w:r w:rsidR="00214ABA" w:rsidRPr="00250A54">
        <w:rPr>
          <w:color w:val="auto"/>
        </w:rPr>
        <w:t>SEM images of (a</w:t>
      </w:r>
      <w:r w:rsidR="00CE2558">
        <w:rPr>
          <w:color w:val="auto"/>
        </w:rPr>
        <w:t>, f</w:t>
      </w:r>
      <w:r w:rsidR="00214ABA" w:rsidRPr="00250A54">
        <w:rPr>
          <w:color w:val="auto"/>
        </w:rPr>
        <w:t>) TFC,</w:t>
      </w:r>
      <w:r w:rsidR="00836592" w:rsidRPr="00250A54">
        <w:rPr>
          <w:color w:val="auto"/>
        </w:rPr>
        <w:t xml:space="preserve"> (</w:t>
      </w:r>
      <w:r w:rsidR="00CE2558" w:rsidRPr="00250A54">
        <w:rPr>
          <w:color w:val="auto"/>
        </w:rPr>
        <w:t>b</w:t>
      </w:r>
      <w:r w:rsidR="00CE2558">
        <w:rPr>
          <w:color w:val="auto"/>
        </w:rPr>
        <w:t>, g</w:t>
      </w:r>
      <w:r w:rsidR="00836592" w:rsidRPr="00250A54">
        <w:rPr>
          <w:color w:val="auto"/>
        </w:rPr>
        <w:t xml:space="preserve">) </w:t>
      </w:r>
      <w:r w:rsidR="00EB6405" w:rsidRPr="00EB6405">
        <w:rPr>
          <w:color w:val="0070C0"/>
        </w:rPr>
        <w:t>TFN</w:t>
      </w:r>
      <w:r w:rsidR="00836592" w:rsidRPr="00250A54">
        <w:rPr>
          <w:color w:val="auto"/>
        </w:rPr>
        <w:t>0.005, (</w:t>
      </w:r>
      <w:r w:rsidR="00CE2558" w:rsidRPr="00250A54">
        <w:rPr>
          <w:color w:val="auto"/>
        </w:rPr>
        <w:t>c</w:t>
      </w:r>
      <w:r w:rsidR="00CE2558">
        <w:rPr>
          <w:color w:val="auto"/>
        </w:rPr>
        <w:t>, h</w:t>
      </w:r>
      <w:r w:rsidR="00836592" w:rsidRPr="00250A54">
        <w:rPr>
          <w:color w:val="auto"/>
        </w:rPr>
        <w:t xml:space="preserve">) </w:t>
      </w:r>
      <w:r w:rsidR="00EB6405" w:rsidRPr="00EB6405">
        <w:rPr>
          <w:color w:val="0070C0"/>
        </w:rPr>
        <w:t>TFN</w:t>
      </w:r>
      <w:r w:rsidR="00836592" w:rsidRPr="00250A54">
        <w:rPr>
          <w:color w:val="auto"/>
        </w:rPr>
        <w:t>0.01, (d</w:t>
      </w:r>
      <w:r w:rsidR="00CE2558">
        <w:rPr>
          <w:color w:val="auto"/>
        </w:rPr>
        <w:t>, i</w:t>
      </w:r>
      <w:r w:rsidR="00836592" w:rsidRPr="00250A54">
        <w:rPr>
          <w:color w:val="auto"/>
        </w:rPr>
        <w:t xml:space="preserve">) </w:t>
      </w:r>
      <w:r w:rsidR="00EB6405" w:rsidRPr="00EB6405">
        <w:rPr>
          <w:color w:val="0070C0"/>
        </w:rPr>
        <w:t>TFN</w:t>
      </w:r>
      <w:r w:rsidR="00836592" w:rsidRPr="00250A54">
        <w:rPr>
          <w:color w:val="auto"/>
        </w:rPr>
        <w:t>0.02 and (e</w:t>
      </w:r>
      <w:r w:rsidR="00CE2558">
        <w:rPr>
          <w:color w:val="auto"/>
        </w:rPr>
        <w:t>, j</w:t>
      </w:r>
      <w:r w:rsidR="00214ABA" w:rsidRPr="00250A54">
        <w:rPr>
          <w:color w:val="auto"/>
        </w:rPr>
        <w:t xml:space="preserve">) </w:t>
      </w:r>
      <w:r w:rsidR="00EB6405" w:rsidRPr="00EB6405">
        <w:rPr>
          <w:color w:val="0070C0"/>
        </w:rPr>
        <w:t>TFN</w:t>
      </w:r>
      <w:r w:rsidR="00214ABA" w:rsidRPr="00250A54">
        <w:rPr>
          <w:color w:val="auto"/>
        </w:rPr>
        <w:t>0.04 membrane</w:t>
      </w:r>
      <w:bookmarkEnd w:id="8"/>
      <w:r w:rsidR="00825EE9">
        <w:rPr>
          <w:color w:val="auto"/>
        </w:rPr>
        <w:t>s</w:t>
      </w:r>
      <w:r w:rsidR="00947C73">
        <w:rPr>
          <w:color w:val="auto"/>
        </w:rPr>
        <w:t>.</w:t>
      </w:r>
      <w:r w:rsidR="00AA1679">
        <w:rPr>
          <w:color w:val="auto"/>
        </w:rPr>
        <w:t xml:space="preserve"> </w:t>
      </w:r>
    </w:p>
    <w:p w14:paraId="1131808C" w14:textId="5A4A70E4" w:rsidR="007501DA" w:rsidRDefault="007501DA" w:rsidP="007501DA"/>
    <w:p w14:paraId="1E4F1D5B" w14:textId="77777777" w:rsidR="007B682F" w:rsidRDefault="007B682F" w:rsidP="007B682F">
      <w:pPr>
        <w:keepNext/>
        <w:jc w:val="center"/>
      </w:pPr>
      <w:r>
        <w:rPr>
          <w:noProof/>
          <w:lang w:val="en-AU"/>
        </w:rPr>
        <w:drawing>
          <wp:inline distT="0" distB="0" distL="0" distR="0" wp14:anchorId="38B4A620" wp14:editId="0555EE86">
            <wp:extent cx="4572000" cy="2743200"/>
            <wp:effectExtent l="0" t="0" r="0" b="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7"/>
              </a:graphicData>
            </a:graphic>
          </wp:inline>
        </w:drawing>
      </w:r>
    </w:p>
    <w:p w14:paraId="5C25FF01" w14:textId="7E8B43E4" w:rsidR="007B682F" w:rsidRDefault="007B682F" w:rsidP="007B682F">
      <w:pPr>
        <w:pStyle w:val="Caption"/>
        <w:jc w:val="left"/>
      </w:pPr>
      <w:bookmarkStart w:id="9" w:name="_Ref455609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EB1E41">
        <w:rPr>
          <w:noProof/>
        </w:rPr>
        <w:t>6</w:t>
      </w:r>
      <w:r>
        <w:fldChar w:fldCharType="end"/>
      </w:r>
      <w:bookmarkEnd w:id="9"/>
      <w:r>
        <w:t xml:space="preserve">: </w:t>
      </w:r>
      <w:r w:rsidRPr="00A1061B">
        <w:t xml:space="preserve">Average PA layer </w:t>
      </w:r>
      <w:r>
        <w:t>thickness of the TFC</w:t>
      </w:r>
      <w:r w:rsidRPr="00A1061B">
        <w:t xml:space="preserve"> and </w:t>
      </w:r>
      <w:r>
        <w:t>SNW-1 nanoparticles</w:t>
      </w:r>
      <w:r w:rsidRPr="00A1061B">
        <w:t xml:space="preserve">-incorporated </w:t>
      </w:r>
      <w:r>
        <w:t xml:space="preserve">TFN </w:t>
      </w:r>
      <w:r w:rsidRPr="00A1061B">
        <w:t>membranes.</w:t>
      </w:r>
    </w:p>
    <w:p w14:paraId="74D9C719" w14:textId="77777777" w:rsidR="007B682F" w:rsidRPr="00250A54" w:rsidRDefault="007B682F" w:rsidP="007501DA"/>
    <w:p w14:paraId="427DB20C" w14:textId="60408CC9" w:rsidR="006B4E9E" w:rsidRPr="00250A54" w:rsidRDefault="00A66382" w:rsidP="0039517E">
      <w:pPr>
        <w:rPr>
          <w:lang w:val="en"/>
        </w:rPr>
      </w:pPr>
      <w:r w:rsidRPr="00250A54">
        <w:t>T</w:t>
      </w:r>
      <w:r w:rsidR="0075557E" w:rsidRPr="00250A54">
        <w:t xml:space="preserve">he chemical changes </w:t>
      </w:r>
      <w:r w:rsidRPr="00250A54">
        <w:t xml:space="preserve">on the </w:t>
      </w:r>
      <w:r w:rsidR="0075557E" w:rsidRPr="00250A54">
        <w:t xml:space="preserve">synthesized </w:t>
      </w:r>
      <w:r w:rsidRPr="00250A54">
        <w:t xml:space="preserve">TFC and TFN </w:t>
      </w:r>
      <w:r w:rsidR="0074084D">
        <w:t xml:space="preserve">membrane surfaces </w:t>
      </w:r>
      <w:r w:rsidRPr="00250A54">
        <w:t xml:space="preserve">were </w:t>
      </w:r>
      <w:r w:rsidR="00825EE9" w:rsidRPr="00250A54">
        <w:t>examined</w:t>
      </w:r>
      <w:r w:rsidR="00BC2CB1" w:rsidRPr="00250A54">
        <w:t xml:space="preserve"> using</w:t>
      </w:r>
      <w:r w:rsidRPr="00250A54">
        <w:t xml:space="preserve"> </w:t>
      </w:r>
      <w:r w:rsidR="00C51A33" w:rsidRPr="00250A54">
        <w:rPr>
          <w:lang w:val="en"/>
        </w:rPr>
        <w:t>F</w:t>
      </w:r>
      <w:r w:rsidRPr="00250A54">
        <w:rPr>
          <w:lang w:val="en"/>
        </w:rPr>
        <w:t>T</w:t>
      </w:r>
      <w:r w:rsidR="00B92F87" w:rsidRPr="00250A54">
        <w:rPr>
          <w:lang w:val="en"/>
        </w:rPr>
        <w:t>IR</w:t>
      </w:r>
      <w:r w:rsidR="0073254C">
        <w:rPr>
          <w:lang w:val="en"/>
        </w:rPr>
        <w:t xml:space="preserve">. </w:t>
      </w:r>
      <w:proofErr w:type="spellStart"/>
      <w:r w:rsidR="0073254C">
        <w:rPr>
          <w:lang w:val="en"/>
        </w:rPr>
        <w:t>T</w:t>
      </w:r>
      <w:r w:rsidR="00BC2CB1" w:rsidRPr="00250A54">
        <w:t>he</w:t>
      </w:r>
      <w:proofErr w:type="spellEnd"/>
      <w:r w:rsidR="00B92F87" w:rsidRPr="00250A54">
        <w:t xml:space="preserve"> spectra of the </w:t>
      </w:r>
      <w:proofErr w:type="spellStart"/>
      <w:r w:rsidR="00B92F87" w:rsidRPr="00250A54">
        <w:t>PSf</w:t>
      </w:r>
      <w:proofErr w:type="spellEnd"/>
      <w:r w:rsidR="00B92F87" w:rsidRPr="00250A54">
        <w:t xml:space="preserve"> substr</w:t>
      </w:r>
      <w:r w:rsidR="0073254C">
        <w:t>ate</w:t>
      </w:r>
      <w:r w:rsidR="002B1279">
        <w:t xml:space="preserve">, TFC and TFN </w:t>
      </w:r>
      <w:r w:rsidR="00B92F87" w:rsidRPr="00250A54">
        <w:t xml:space="preserve">membranes </w:t>
      </w:r>
      <w:r w:rsidR="00BC2CB1" w:rsidRPr="00250A54">
        <w:t xml:space="preserve">are presented in </w:t>
      </w:r>
      <w:r w:rsidR="00EC41A3">
        <w:rPr>
          <w:noProof/>
        </w:rPr>
        <w:fldChar w:fldCharType="begin"/>
      </w:r>
      <w:r w:rsidR="00EC41A3">
        <w:instrText xml:space="preserve"> REF _Ref512860702 \h </w:instrText>
      </w:r>
      <w:r w:rsidR="00EC41A3">
        <w:rPr>
          <w:noProof/>
        </w:rPr>
      </w:r>
      <w:r w:rsidR="00EC41A3">
        <w:rPr>
          <w:noProof/>
        </w:rPr>
        <w:fldChar w:fldCharType="separate"/>
      </w:r>
      <w:r w:rsidR="00EB1E41" w:rsidRPr="00250A54">
        <w:t xml:space="preserve">Figure </w:t>
      </w:r>
      <w:r w:rsidR="00EB1E41">
        <w:rPr>
          <w:noProof/>
        </w:rPr>
        <w:t>7</w:t>
      </w:r>
      <w:r w:rsidR="00EC41A3">
        <w:rPr>
          <w:noProof/>
        </w:rPr>
        <w:fldChar w:fldCharType="end"/>
      </w:r>
      <w:r w:rsidR="00C51A33" w:rsidRPr="00250A54">
        <w:rPr>
          <w:lang w:val="en"/>
        </w:rPr>
        <w:t>.</w:t>
      </w:r>
      <w:r w:rsidR="00CD43D4" w:rsidRPr="00250A54">
        <w:rPr>
          <w:lang w:val="en"/>
        </w:rPr>
        <w:t xml:space="preserve"> The bands at</w:t>
      </w:r>
      <w:r w:rsidR="00825EE9">
        <w:rPr>
          <w:lang w:val="en"/>
        </w:rPr>
        <w:t xml:space="preserve"> </w:t>
      </w:r>
      <w:r w:rsidR="00825EE9" w:rsidRPr="00250A54">
        <w:t>1240 cm</w:t>
      </w:r>
      <w:r w:rsidR="00825EE9" w:rsidRPr="00250A54">
        <w:rPr>
          <w:vertAlign w:val="superscript"/>
        </w:rPr>
        <w:t>-1</w:t>
      </w:r>
      <w:r w:rsidR="00825EE9">
        <w:t> (C–O–C stretch</w:t>
      </w:r>
      <w:r w:rsidR="00825EE9" w:rsidRPr="00250A54">
        <w:t>)</w:t>
      </w:r>
      <w:r w:rsidR="00825EE9">
        <w:t>,</w:t>
      </w:r>
      <w:r w:rsidR="00CD43D4" w:rsidRPr="00250A54">
        <w:rPr>
          <w:lang w:val="en"/>
        </w:rPr>
        <w:t xml:space="preserve"> 1149 cm</w:t>
      </w:r>
      <w:r w:rsidR="00CD43D4" w:rsidRPr="00250A54">
        <w:rPr>
          <w:vertAlign w:val="superscript"/>
          <w:lang w:val="en"/>
        </w:rPr>
        <w:t>-1</w:t>
      </w:r>
      <w:r w:rsidR="00CD43D4" w:rsidRPr="00250A54">
        <w:rPr>
          <w:lang w:val="en"/>
        </w:rPr>
        <w:t xml:space="preserve"> (</w:t>
      </w:r>
      <w:r w:rsidR="00CD43D4" w:rsidRPr="00250A54">
        <w:t>C–SO</w:t>
      </w:r>
      <w:r w:rsidR="00CD43D4" w:rsidRPr="00250A54">
        <w:rPr>
          <w:vertAlign w:val="subscript"/>
        </w:rPr>
        <w:t>2</w:t>
      </w:r>
      <w:r w:rsidR="00CD43D4" w:rsidRPr="00250A54">
        <w:t>–C symmetric stretching</w:t>
      </w:r>
      <w:r w:rsidR="00616223" w:rsidRPr="00250A54">
        <w:t>), 129</w:t>
      </w:r>
      <w:r w:rsidR="00AA4D75">
        <w:t>3</w:t>
      </w:r>
      <w:r w:rsidR="00616223" w:rsidRPr="00250A54">
        <w:t xml:space="preserve"> cm</w:t>
      </w:r>
      <w:r w:rsidR="00616223" w:rsidRPr="00250A54">
        <w:rPr>
          <w:vertAlign w:val="superscript"/>
        </w:rPr>
        <w:t>-1</w:t>
      </w:r>
      <w:r w:rsidR="00163653">
        <w:t xml:space="preserve"> (S=O stretch</w:t>
      </w:r>
      <w:r w:rsidR="00616223" w:rsidRPr="00250A54">
        <w:t xml:space="preserve">), </w:t>
      </w:r>
      <w:r w:rsidR="00825EE9" w:rsidRPr="00250A54">
        <w:t>1488 cm</w:t>
      </w:r>
      <w:r w:rsidR="00825EE9" w:rsidRPr="00250A54">
        <w:rPr>
          <w:vertAlign w:val="superscript"/>
        </w:rPr>
        <w:t>-1</w:t>
      </w:r>
      <w:r w:rsidR="00825EE9" w:rsidRPr="00250A54">
        <w:t xml:space="preserve"> (CH</w:t>
      </w:r>
      <w:r w:rsidR="00825EE9" w:rsidRPr="00250A54">
        <w:rPr>
          <w:vertAlign w:val="subscript"/>
        </w:rPr>
        <w:t>3</w:t>
      </w:r>
      <w:r w:rsidR="00825EE9" w:rsidRPr="00250A54">
        <w:t>–C–CH</w:t>
      </w:r>
      <w:r w:rsidR="00825EE9" w:rsidRPr="00250A54">
        <w:rPr>
          <w:vertAlign w:val="subscript"/>
        </w:rPr>
        <w:t>3</w:t>
      </w:r>
      <w:r w:rsidR="00825EE9">
        <w:t xml:space="preserve"> stretch</w:t>
      </w:r>
      <w:r w:rsidR="00825EE9" w:rsidRPr="00250A54">
        <w:t xml:space="preserve">) </w:t>
      </w:r>
      <w:r w:rsidR="00825EE9">
        <w:t xml:space="preserve">and </w:t>
      </w:r>
      <w:r w:rsidR="00616223" w:rsidRPr="00250A54">
        <w:t>1410 cm</w:t>
      </w:r>
      <w:r w:rsidR="00616223" w:rsidRPr="00250A54">
        <w:rPr>
          <w:vertAlign w:val="superscript"/>
        </w:rPr>
        <w:t xml:space="preserve">-1 </w:t>
      </w:r>
      <w:r w:rsidR="006717A0" w:rsidRPr="00250A54">
        <w:t>(C=C arom</w:t>
      </w:r>
      <w:r w:rsidR="00163653">
        <w:t>atic ring stretch</w:t>
      </w:r>
      <w:r w:rsidR="006717A0" w:rsidRPr="00250A54">
        <w:t>)</w:t>
      </w:r>
      <w:r w:rsidR="00616223" w:rsidRPr="00250A54">
        <w:t xml:space="preserve"> </w:t>
      </w:r>
      <w:r w:rsidR="005602AA" w:rsidRPr="00250A54">
        <w:rPr>
          <w:lang w:val="en"/>
        </w:rPr>
        <w:t>characterize</w:t>
      </w:r>
      <w:r w:rsidR="00E81500" w:rsidRPr="00250A54">
        <w:rPr>
          <w:lang w:val="en"/>
        </w:rPr>
        <w:t xml:space="preserve"> the </w:t>
      </w:r>
      <w:r w:rsidR="0010679B">
        <w:rPr>
          <w:lang w:val="en"/>
        </w:rPr>
        <w:t>distinct</w:t>
      </w:r>
      <w:r w:rsidR="0010679B" w:rsidRPr="00250A54">
        <w:rPr>
          <w:lang w:val="en"/>
        </w:rPr>
        <w:t xml:space="preserve"> </w:t>
      </w:r>
      <w:proofErr w:type="spellStart"/>
      <w:r w:rsidR="0010679B" w:rsidRPr="00250A54">
        <w:rPr>
          <w:lang w:val="en"/>
        </w:rPr>
        <w:t>PSf</w:t>
      </w:r>
      <w:proofErr w:type="spellEnd"/>
      <w:r w:rsidR="0010679B" w:rsidRPr="00250A54">
        <w:rPr>
          <w:lang w:val="en"/>
        </w:rPr>
        <w:t xml:space="preserve"> substrate </w:t>
      </w:r>
      <w:r w:rsidR="00E81500" w:rsidRPr="00250A54">
        <w:rPr>
          <w:lang w:val="en"/>
        </w:rPr>
        <w:t xml:space="preserve">functional groups </w:t>
      </w:r>
      <w:r w:rsidR="00F461DC" w:rsidRPr="00250A54">
        <w:rPr>
          <w:lang w:val="en"/>
        </w:rPr>
        <w:fldChar w:fldCharType="begin"/>
      </w:r>
      <w:r w:rsidR="003F556B">
        <w:rPr>
          <w:lang w:val="en"/>
        </w:rPr>
        <w:instrText xml:space="preserve"> ADDIN EN.CITE &lt;EndNote&gt;&lt;Cite&gt;&lt;Author&gt;Singh&lt;/Author&gt;&lt;Year&gt;2006&lt;/Year&gt;&lt;RecNum&gt;757&lt;/RecNum&gt;&lt;DisplayText&gt;[48]&lt;/DisplayText&gt;&lt;record&gt;&lt;rec-number&gt;757&lt;/rec-number&gt;&lt;foreign-keys&gt;&lt;key app="EN" db-id="5xadzxz55sdspxefr04pwt5z0z2t5rtd2vwp" timestamp="1526998433"&gt;757&lt;/key&gt;&lt;/foreign-keys&gt;&lt;ref-type name="Journal Article"&gt;17&lt;/ref-type&gt;&lt;contributors&gt;&lt;authors&gt;&lt;author&gt;Singh, Puyam S.&lt;/author&gt;&lt;author&gt;Joshi, S. V.&lt;/author&gt;&lt;author&gt;Trivedi, J. J.&lt;/author&gt;&lt;author&gt;Devmurari, C. V.&lt;/author&gt;&lt;author&gt;Rao, A. Prakash&lt;/author&gt;&lt;author&gt;Ghosh, P. K.&lt;/author&gt;&lt;/authors&gt;&lt;/contributors&gt;&lt;titles&gt;&lt;title&gt;Probing the structural variations of thin film composite RO membranes obtained by coating polyamide over polysulfone membranes of different pore dimensions&lt;/title&gt;&lt;secondary-title&gt;Journal of Membrane Science&lt;/secondary-title&gt;&lt;/titles&gt;&lt;periodical&gt;&lt;full-title&gt;Journal of Membrane Science&lt;/full-title&gt;&lt;/periodical&gt;&lt;pages&gt;19-25&lt;/pages&gt;&lt;volume&gt;278&lt;/volume&gt;&lt;number&gt;1&lt;/number&gt;&lt;keywords&gt;&lt;keyword&gt;High salt rejection&lt;/keyword&gt;&lt;keyword&gt;High flux&lt;/keyword&gt;&lt;keyword&gt;ATR-IR spectra&lt;/keyword&gt;&lt;keyword&gt;SEM&lt;/keyword&gt;&lt;keyword&gt;Characterization&lt;/keyword&gt;&lt;/keywords&gt;&lt;dates&gt;&lt;year&gt;2006&lt;/year&gt;&lt;pub-dates&gt;&lt;date&gt;2006/07/05/&lt;/date&gt;&lt;/pub-dates&gt;&lt;/dates&gt;&lt;isbn&gt;0376-7388&lt;/isbn&gt;&lt;urls&gt;&lt;related-urls&gt;&lt;url&gt;http://www.sciencedirect.com/science/article/pii/S0376738805007726&lt;/url&gt;&lt;/related-urls&gt;&lt;/urls&gt;&lt;electronic-resource-num&gt;https://doi.org/10.1016/j.memsci.2005.10.039&lt;/electronic-resource-num&gt;&lt;/record&gt;&lt;/Cite&gt;&lt;/EndNote&gt;</w:instrText>
      </w:r>
      <w:r w:rsidR="00F461DC" w:rsidRPr="00250A54">
        <w:rPr>
          <w:lang w:val="en"/>
        </w:rPr>
        <w:fldChar w:fldCharType="separate"/>
      </w:r>
      <w:r w:rsidR="003F556B">
        <w:rPr>
          <w:noProof/>
          <w:lang w:val="en"/>
        </w:rPr>
        <w:t>[</w:t>
      </w:r>
      <w:hyperlink w:anchor="_ENREF_48" w:tooltip="Singh, 2006 #757" w:history="1">
        <w:r w:rsidR="000F4480">
          <w:rPr>
            <w:noProof/>
            <w:lang w:val="en"/>
          </w:rPr>
          <w:t>48</w:t>
        </w:r>
      </w:hyperlink>
      <w:r w:rsidR="003F556B">
        <w:rPr>
          <w:noProof/>
          <w:lang w:val="en"/>
        </w:rPr>
        <w:t>]</w:t>
      </w:r>
      <w:r w:rsidR="00F461DC" w:rsidRPr="00250A54">
        <w:rPr>
          <w:lang w:val="en"/>
        </w:rPr>
        <w:fldChar w:fldCharType="end"/>
      </w:r>
      <w:r w:rsidR="005602AA" w:rsidRPr="00250A54">
        <w:rPr>
          <w:lang w:val="en"/>
        </w:rPr>
        <w:t>.</w:t>
      </w:r>
      <w:r w:rsidR="00F461DC" w:rsidRPr="00250A54">
        <w:rPr>
          <w:lang w:val="en"/>
        </w:rPr>
        <w:t xml:space="preserve"> </w:t>
      </w:r>
    </w:p>
    <w:p w14:paraId="6B24460B" w14:textId="1D62BAE3" w:rsidR="009D5A2E" w:rsidRPr="00250A54" w:rsidRDefault="00867180" w:rsidP="006B4E9E">
      <w:pPr>
        <w:rPr>
          <w:lang w:val="en"/>
        </w:rPr>
      </w:pPr>
      <w:r>
        <w:rPr>
          <w:lang w:val="en"/>
        </w:rPr>
        <w:t>T</w:t>
      </w:r>
      <w:r w:rsidR="006B31B5" w:rsidRPr="00250A54">
        <w:rPr>
          <w:lang w:val="en"/>
        </w:rPr>
        <w:t xml:space="preserve">he FTIR spectrum of the </w:t>
      </w:r>
      <w:r w:rsidR="006B31B5" w:rsidRPr="00250A54">
        <w:t>TFC membrane</w:t>
      </w:r>
      <w:r w:rsidR="006B31B5" w:rsidRPr="00250A54">
        <w:rPr>
          <w:lang w:val="en"/>
        </w:rPr>
        <w:t xml:space="preserve"> demonstrated </w:t>
      </w:r>
      <w:r w:rsidR="0039517E" w:rsidRPr="00250A54">
        <w:rPr>
          <w:lang w:val="en"/>
        </w:rPr>
        <w:t>three additional peaks</w:t>
      </w:r>
      <w:r>
        <w:rPr>
          <w:lang w:val="en"/>
        </w:rPr>
        <w:t xml:space="preserve"> c</w:t>
      </w:r>
      <w:r w:rsidRPr="00250A54">
        <w:rPr>
          <w:lang w:val="en"/>
        </w:rPr>
        <w:t xml:space="preserve">ompared to the </w:t>
      </w:r>
      <w:proofErr w:type="spellStart"/>
      <w:r w:rsidRPr="00250A54">
        <w:rPr>
          <w:lang w:val="en"/>
        </w:rPr>
        <w:t>PSf</w:t>
      </w:r>
      <w:proofErr w:type="spellEnd"/>
      <w:r w:rsidRPr="00250A54">
        <w:rPr>
          <w:lang w:val="en"/>
        </w:rPr>
        <w:t xml:space="preserve"> substrate</w:t>
      </w:r>
      <w:r w:rsidR="006B31B5" w:rsidRPr="00250A54">
        <w:rPr>
          <w:lang w:val="en"/>
        </w:rPr>
        <w:t xml:space="preserve">. The peak at </w:t>
      </w:r>
      <w:r w:rsidR="00D34F6C" w:rsidRPr="00250A54">
        <w:rPr>
          <w:lang w:val="en"/>
        </w:rPr>
        <w:t>1543 cm</w:t>
      </w:r>
      <w:r w:rsidR="00D34F6C" w:rsidRPr="00250A54">
        <w:rPr>
          <w:vertAlign w:val="superscript"/>
          <w:lang w:val="en"/>
        </w:rPr>
        <w:t>-1</w:t>
      </w:r>
      <w:r w:rsidR="006B31B5" w:rsidRPr="00250A54">
        <w:rPr>
          <w:vertAlign w:val="superscript"/>
          <w:lang w:val="en"/>
        </w:rPr>
        <w:t xml:space="preserve"> </w:t>
      </w:r>
      <w:r w:rsidR="003D52A5">
        <w:rPr>
          <w:lang w:val="en"/>
        </w:rPr>
        <w:t>shows</w:t>
      </w:r>
      <w:r w:rsidR="0073254C">
        <w:rPr>
          <w:lang w:val="en"/>
        </w:rPr>
        <w:t xml:space="preserve"> the presence of</w:t>
      </w:r>
      <w:r w:rsidR="006B31B5" w:rsidRPr="00250A54">
        <w:t xml:space="preserve"> amide II (C–N stretch)</w:t>
      </w:r>
      <w:r w:rsidR="00D34F6C" w:rsidRPr="00250A54">
        <w:rPr>
          <w:lang w:val="en"/>
        </w:rPr>
        <w:t xml:space="preserve">, </w:t>
      </w:r>
      <w:r w:rsidR="00BC2CB1" w:rsidRPr="00250A54">
        <w:rPr>
          <w:lang w:val="en"/>
        </w:rPr>
        <w:t xml:space="preserve">while those at </w:t>
      </w:r>
      <w:r w:rsidR="00D34F6C" w:rsidRPr="00250A54">
        <w:rPr>
          <w:lang w:val="en"/>
        </w:rPr>
        <w:t>1665 cm</w:t>
      </w:r>
      <w:r w:rsidR="00D34F6C" w:rsidRPr="00250A54">
        <w:rPr>
          <w:vertAlign w:val="superscript"/>
          <w:lang w:val="en"/>
        </w:rPr>
        <w:t xml:space="preserve">-1 </w:t>
      </w:r>
      <w:r w:rsidR="00D34F6C" w:rsidRPr="00250A54">
        <w:rPr>
          <w:lang w:val="en"/>
        </w:rPr>
        <w:t>and 1610 cm</w:t>
      </w:r>
      <w:r w:rsidR="00D34F6C" w:rsidRPr="00250A54">
        <w:rPr>
          <w:vertAlign w:val="superscript"/>
          <w:lang w:val="en"/>
        </w:rPr>
        <w:t>-1</w:t>
      </w:r>
      <w:r w:rsidR="00D34F6C" w:rsidRPr="00250A54">
        <w:rPr>
          <w:lang w:val="en"/>
        </w:rPr>
        <w:t xml:space="preserve"> </w:t>
      </w:r>
      <w:r w:rsidRPr="00250A54">
        <w:rPr>
          <w:lang w:val="en"/>
        </w:rPr>
        <w:t>denote</w:t>
      </w:r>
      <w:r w:rsidR="00EF5FD4" w:rsidRPr="00250A54">
        <w:t xml:space="preserve"> amide I (C=O stretch)</w:t>
      </w:r>
      <w:r w:rsidR="00984DCE" w:rsidRPr="00250A54">
        <w:t xml:space="preserve"> and </w:t>
      </w:r>
      <w:r w:rsidR="006C3DFC" w:rsidRPr="00250A54">
        <w:t xml:space="preserve">aromatic ring breathing of the formed </w:t>
      </w:r>
      <w:r w:rsidR="00984DCE" w:rsidRPr="00250A54">
        <w:t>amide</w:t>
      </w:r>
      <w:r w:rsidR="00984DCE" w:rsidRPr="00250A54">
        <w:rPr>
          <w:lang w:val="en"/>
        </w:rPr>
        <w:t xml:space="preserve"> bond</w:t>
      </w:r>
      <w:r w:rsidR="00BC2CB1" w:rsidRPr="00250A54">
        <w:rPr>
          <w:lang w:val="en"/>
        </w:rPr>
        <w:t>,</w:t>
      </w:r>
      <w:r w:rsidR="00984DCE" w:rsidRPr="00250A54">
        <w:rPr>
          <w:lang w:val="en"/>
        </w:rPr>
        <w:t xml:space="preserve"> </w:t>
      </w:r>
      <w:r w:rsidR="009424BE" w:rsidRPr="00250A54">
        <w:rPr>
          <w:lang w:val="en"/>
        </w:rPr>
        <w:t>respectively</w:t>
      </w:r>
      <w:r w:rsidR="002A06C2" w:rsidRPr="00250A54">
        <w:rPr>
          <w:lang w:val="en"/>
        </w:rPr>
        <w:t>; thus, validating the</w:t>
      </w:r>
      <w:r w:rsidR="00A63954" w:rsidRPr="00250A54">
        <w:rPr>
          <w:lang w:val="en"/>
        </w:rPr>
        <w:t xml:space="preserve"> </w:t>
      </w:r>
      <w:r w:rsidR="00124AAE" w:rsidRPr="00250A54">
        <w:rPr>
          <w:lang w:val="en"/>
        </w:rPr>
        <w:t xml:space="preserve">PA </w:t>
      </w:r>
      <w:r w:rsidR="00A63954" w:rsidRPr="00250A54">
        <w:rPr>
          <w:lang w:val="en"/>
        </w:rPr>
        <w:t>layer</w:t>
      </w:r>
      <w:r w:rsidR="00C07ADA">
        <w:rPr>
          <w:lang w:val="en"/>
        </w:rPr>
        <w:t xml:space="preserve"> formation</w:t>
      </w:r>
      <w:r w:rsidR="006470CB" w:rsidRPr="00250A54">
        <w:rPr>
          <w:lang w:val="en"/>
        </w:rPr>
        <w:t xml:space="preserve"> on </w:t>
      </w:r>
      <w:r w:rsidR="008D3C5D">
        <w:rPr>
          <w:lang w:val="en"/>
        </w:rPr>
        <w:t>the</w:t>
      </w:r>
      <w:r w:rsidR="008D3C5D" w:rsidRPr="00250A54">
        <w:rPr>
          <w:lang w:val="en"/>
        </w:rPr>
        <w:t xml:space="preserve"> </w:t>
      </w:r>
      <w:r w:rsidR="006470CB" w:rsidRPr="00250A54">
        <w:rPr>
          <w:lang w:val="en"/>
        </w:rPr>
        <w:t>substrate</w:t>
      </w:r>
      <w:r w:rsidR="002A06C2" w:rsidRPr="00250A54">
        <w:rPr>
          <w:lang w:val="en"/>
        </w:rPr>
        <w:t xml:space="preserve"> using </w:t>
      </w:r>
      <w:r w:rsidR="008D3C5D">
        <w:rPr>
          <w:lang w:val="en"/>
        </w:rPr>
        <w:t xml:space="preserve">the </w:t>
      </w:r>
      <w:r w:rsidR="002A06C2" w:rsidRPr="00250A54">
        <w:rPr>
          <w:lang w:val="en"/>
        </w:rPr>
        <w:t>IP reaction</w:t>
      </w:r>
      <w:r w:rsidR="00A63954" w:rsidRPr="00250A54">
        <w:rPr>
          <w:lang w:val="en"/>
        </w:rPr>
        <w:t xml:space="preserve"> </w:t>
      </w:r>
      <w:r w:rsidR="00124AAE" w:rsidRPr="00250A54">
        <w:rPr>
          <w:lang w:val="en"/>
        </w:rPr>
        <w:fldChar w:fldCharType="begin"/>
      </w:r>
      <w:r w:rsidR="003F556B">
        <w:rPr>
          <w:lang w:val="en"/>
        </w:rPr>
        <w:instrText xml:space="preserve"> ADDIN EN.CITE &lt;EndNote&gt;&lt;Cite&gt;&lt;Author&gt;Singh&lt;/Author&gt;&lt;Year&gt;2006&lt;/Year&gt;&lt;RecNum&gt;757&lt;/RecNum&gt;&lt;DisplayText&gt;[48]&lt;/DisplayText&gt;&lt;record&gt;&lt;rec-number&gt;757&lt;/rec-number&gt;&lt;foreign-keys&gt;&lt;key app="EN" db-id="5xadzxz55sdspxefr04pwt5z0z2t5rtd2vwp" timestamp="1526998433"&gt;757&lt;/key&gt;&lt;/foreign-keys&gt;&lt;ref-type name="Journal Article"&gt;17&lt;/ref-type&gt;&lt;contributors&gt;&lt;authors&gt;&lt;author&gt;Singh, Puyam S.&lt;/author&gt;&lt;author&gt;Joshi, S. V.&lt;/author&gt;&lt;author&gt;Trivedi, J. J.&lt;/author&gt;&lt;author&gt;Devmurari, C. V.&lt;/author&gt;&lt;author&gt;Rao, A. Prakash&lt;/author&gt;&lt;author&gt;Ghosh, P. K.&lt;/author&gt;&lt;/authors&gt;&lt;/contributors&gt;&lt;titles&gt;&lt;title&gt;Probing the structural variations of thin film composite RO membranes obtained by coating polyamide over polysulfone membranes of different pore dimensions&lt;/title&gt;&lt;secondary-title&gt;Journal of Membrane Science&lt;/secondary-title&gt;&lt;/titles&gt;&lt;periodical&gt;&lt;full-title&gt;Journal of Membrane Science&lt;/full-title&gt;&lt;/periodical&gt;&lt;pages&gt;19-25&lt;/pages&gt;&lt;volume&gt;278&lt;/volume&gt;&lt;number&gt;1&lt;/number&gt;&lt;keywords&gt;&lt;keyword&gt;High salt rejection&lt;/keyword&gt;&lt;keyword&gt;High flux&lt;/keyword&gt;&lt;keyword&gt;ATR-IR spectra&lt;/keyword&gt;&lt;keyword&gt;SEM&lt;/keyword&gt;&lt;keyword&gt;Characterization&lt;/keyword&gt;&lt;/keywords&gt;&lt;dates&gt;&lt;year&gt;2006&lt;/year&gt;&lt;pub-dates&gt;&lt;date&gt;2006/07/05/&lt;/date&gt;&lt;/pub-dates&gt;&lt;/dates&gt;&lt;isbn&gt;0376-7388&lt;/isbn&gt;&lt;urls&gt;&lt;related-urls&gt;&lt;url&gt;http://www.sciencedirect.com/science/article/pii/S0376738805007726&lt;/url&gt;&lt;/related-urls&gt;&lt;/urls&gt;&lt;electronic-resource-num&gt;https://doi.org/10.1016/j.memsci.2005.10.039&lt;/electronic-resource-num&gt;&lt;/record&gt;&lt;/Cite&gt;&lt;/EndNote&gt;</w:instrText>
      </w:r>
      <w:r w:rsidR="00124AAE" w:rsidRPr="00250A54">
        <w:rPr>
          <w:lang w:val="en"/>
        </w:rPr>
        <w:fldChar w:fldCharType="separate"/>
      </w:r>
      <w:r w:rsidR="003F556B">
        <w:rPr>
          <w:noProof/>
          <w:lang w:val="en"/>
        </w:rPr>
        <w:t>[</w:t>
      </w:r>
      <w:hyperlink w:anchor="_ENREF_48" w:tooltip="Singh, 2006 #757" w:history="1">
        <w:r w:rsidR="000F4480">
          <w:rPr>
            <w:noProof/>
            <w:lang w:val="en"/>
          </w:rPr>
          <w:t>48</w:t>
        </w:r>
      </w:hyperlink>
      <w:r w:rsidR="003F556B">
        <w:rPr>
          <w:noProof/>
          <w:lang w:val="en"/>
        </w:rPr>
        <w:t>]</w:t>
      </w:r>
      <w:r w:rsidR="00124AAE" w:rsidRPr="00250A54">
        <w:rPr>
          <w:lang w:val="en"/>
        </w:rPr>
        <w:fldChar w:fldCharType="end"/>
      </w:r>
      <w:r w:rsidR="00763378" w:rsidRPr="00250A54">
        <w:rPr>
          <w:lang w:val="en"/>
        </w:rPr>
        <w:t xml:space="preserve">. </w:t>
      </w:r>
    </w:p>
    <w:p w14:paraId="69A007AF" w14:textId="5E783F78" w:rsidR="00E36EEE" w:rsidRPr="00250A54" w:rsidRDefault="006B4E9E" w:rsidP="0039517E">
      <w:pPr>
        <w:rPr>
          <w:lang w:val="en"/>
        </w:rPr>
      </w:pPr>
      <w:r w:rsidRPr="00250A54">
        <w:rPr>
          <w:lang w:val="en"/>
        </w:rPr>
        <w:lastRenderedPageBreak/>
        <w:t>The peak at 1543 cm</w:t>
      </w:r>
      <w:r w:rsidRPr="00250A54">
        <w:rPr>
          <w:vertAlign w:val="superscript"/>
          <w:lang w:val="en"/>
        </w:rPr>
        <w:t xml:space="preserve">-1 </w:t>
      </w:r>
      <w:r w:rsidR="009D5A2E" w:rsidRPr="00250A54">
        <w:t xml:space="preserve">(C–N stretch) </w:t>
      </w:r>
      <w:r w:rsidR="009D5A2E" w:rsidRPr="00250A54">
        <w:rPr>
          <w:lang w:val="en"/>
        </w:rPr>
        <w:t xml:space="preserve">was also present for the </w:t>
      </w:r>
      <w:r w:rsidRPr="00250A54">
        <w:rPr>
          <w:lang w:val="en"/>
        </w:rPr>
        <w:t>TFN membranes</w:t>
      </w:r>
      <w:r w:rsidR="00CC48CD" w:rsidRPr="00250A54">
        <w:rPr>
          <w:lang w:val="en"/>
        </w:rPr>
        <w:t>,</w:t>
      </w:r>
      <w:r w:rsidRPr="00250A54">
        <w:rPr>
          <w:lang w:val="en"/>
        </w:rPr>
        <w:t xml:space="preserve"> </w:t>
      </w:r>
      <w:r w:rsidR="009D5A2E" w:rsidRPr="00250A54">
        <w:rPr>
          <w:noProof/>
          <w:lang w:val="en"/>
        </w:rPr>
        <w:t>and</w:t>
      </w:r>
      <w:r w:rsidR="009D5A2E" w:rsidRPr="00250A54">
        <w:rPr>
          <w:lang w:val="en"/>
        </w:rPr>
        <w:t xml:space="preserve"> its intensity increase</w:t>
      </w:r>
      <w:r w:rsidR="001349D5">
        <w:rPr>
          <w:lang w:val="en"/>
        </w:rPr>
        <w:t>d</w:t>
      </w:r>
      <w:r w:rsidR="009D5A2E" w:rsidRPr="00250A54">
        <w:rPr>
          <w:lang w:val="en"/>
        </w:rPr>
        <w:t xml:space="preserve"> </w:t>
      </w:r>
      <w:r w:rsidRPr="00250A54">
        <w:rPr>
          <w:lang w:val="en"/>
        </w:rPr>
        <w:t xml:space="preserve">with an increment in </w:t>
      </w:r>
      <w:r w:rsidR="001349D5">
        <w:rPr>
          <w:lang w:val="en"/>
        </w:rPr>
        <w:t xml:space="preserve">the </w:t>
      </w:r>
      <w:r w:rsidR="00D871ED" w:rsidRPr="00D871ED">
        <w:rPr>
          <w:color w:val="0070C0"/>
          <w:lang w:val="en"/>
        </w:rPr>
        <w:t>SNW-1 nanoparticle</w:t>
      </w:r>
      <w:r w:rsidRPr="00250A54">
        <w:rPr>
          <w:lang w:val="en"/>
        </w:rPr>
        <w:t xml:space="preserve"> loading as more amide bonds formed </w:t>
      </w:r>
      <w:r w:rsidR="00761E1C">
        <w:rPr>
          <w:lang w:val="en"/>
        </w:rPr>
        <w:t xml:space="preserve">when </w:t>
      </w:r>
      <w:r w:rsidR="00D871ED" w:rsidRPr="00D871ED">
        <w:rPr>
          <w:color w:val="0070C0"/>
          <w:lang w:val="en"/>
        </w:rPr>
        <w:t>SNW-1 nanoparticles</w:t>
      </w:r>
      <w:r w:rsidR="00761E1C">
        <w:rPr>
          <w:lang w:val="en"/>
        </w:rPr>
        <w:t xml:space="preserve"> reacted with</w:t>
      </w:r>
      <w:r w:rsidRPr="00250A54">
        <w:rPr>
          <w:lang w:val="en"/>
        </w:rPr>
        <w:t xml:space="preserve"> TMC. The TMC</w:t>
      </w:r>
      <w:r w:rsidR="00761E1C">
        <w:rPr>
          <w:lang w:val="en"/>
        </w:rPr>
        <w:t>/SNW-1</w:t>
      </w:r>
      <w:r w:rsidRPr="00250A54">
        <w:rPr>
          <w:lang w:val="en"/>
        </w:rPr>
        <w:t xml:space="preserve"> reaction was further validated</w:t>
      </w:r>
      <w:r w:rsidR="0073254C">
        <w:rPr>
          <w:lang w:val="en"/>
        </w:rPr>
        <w:t xml:space="preserve"> from</w:t>
      </w:r>
      <w:r w:rsidRPr="00250A54">
        <w:rPr>
          <w:lang w:val="en"/>
        </w:rPr>
        <w:t xml:space="preserve"> the</w:t>
      </w:r>
      <w:r w:rsidR="009D5A2E" w:rsidRPr="00250A54">
        <w:rPr>
          <w:lang w:val="en"/>
        </w:rPr>
        <w:t xml:space="preserve"> occurrence of</w:t>
      </w:r>
      <w:r w:rsidR="005925C8">
        <w:rPr>
          <w:lang w:val="en"/>
        </w:rPr>
        <w:t xml:space="preserve"> </w:t>
      </w:r>
      <w:r w:rsidR="001349D5">
        <w:rPr>
          <w:lang w:val="en"/>
        </w:rPr>
        <w:t xml:space="preserve">the </w:t>
      </w:r>
      <w:r w:rsidRPr="00346F30">
        <w:rPr>
          <w:noProof/>
          <w:lang w:val="en"/>
        </w:rPr>
        <w:t>peak</w:t>
      </w:r>
      <w:r w:rsidRPr="00250A54">
        <w:rPr>
          <w:lang w:val="en"/>
        </w:rPr>
        <w:t xml:space="preserve"> at 1650 cm</w:t>
      </w:r>
      <w:r w:rsidRPr="00250A54">
        <w:rPr>
          <w:vertAlign w:val="superscript"/>
          <w:lang w:val="en"/>
        </w:rPr>
        <w:t>-1</w:t>
      </w:r>
      <w:r w:rsidRPr="00250A54">
        <w:rPr>
          <w:lang w:val="en"/>
        </w:rPr>
        <w:t xml:space="preserve"> (C=O stretching in tertiary amides)</w:t>
      </w:r>
      <w:r w:rsidR="00784969" w:rsidRPr="00250A54">
        <w:rPr>
          <w:lang w:val="en"/>
        </w:rPr>
        <w:t xml:space="preserve"> for </w:t>
      </w:r>
      <w:r w:rsidR="009D5A2E" w:rsidRPr="00250A54">
        <w:rPr>
          <w:lang w:val="en"/>
        </w:rPr>
        <w:t>all TFN membranes</w:t>
      </w:r>
      <w:r w:rsidR="001349D5">
        <w:rPr>
          <w:lang w:val="en"/>
        </w:rPr>
        <w:t>. T</w:t>
      </w:r>
      <w:r w:rsidR="009D5A2E" w:rsidRPr="00250A54">
        <w:rPr>
          <w:lang w:val="en"/>
        </w:rPr>
        <w:t xml:space="preserve">he </w:t>
      </w:r>
      <w:r w:rsidR="009C41A5" w:rsidRPr="00250A54">
        <w:rPr>
          <w:lang w:val="en"/>
        </w:rPr>
        <w:t xml:space="preserve">increasing </w:t>
      </w:r>
      <w:r w:rsidR="009D5A2E" w:rsidRPr="00250A54">
        <w:rPr>
          <w:lang w:val="en"/>
        </w:rPr>
        <w:t xml:space="preserve">peak intensities at </w:t>
      </w:r>
      <w:r w:rsidR="009D5A2E" w:rsidRPr="00250A54">
        <w:rPr>
          <w:noProof/>
          <w:lang w:val="en"/>
        </w:rPr>
        <w:t>higher</w:t>
      </w:r>
      <w:r w:rsidR="009D5A2E" w:rsidRPr="00250A54">
        <w:rPr>
          <w:lang w:val="en"/>
        </w:rPr>
        <w:t xml:space="preserve"> </w:t>
      </w:r>
      <w:r w:rsidR="00D871ED" w:rsidRPr="00D871ED">
        <w:rPr>
          <w:color w:val="0070C0"/>
          <w:lang w:val="en"/>
        </w:rPr>
        <w:t>SNW-1 nanoparticles</w:t>
      </w:r>
      <w:r w:rsidR="009D5A2E" w:rsidRPr="00250A54">
        <w:rPr>
          <w:lang w:val="en"/>
        </w:rPr>
        <w:t xml:space="preserve"> concentration</w:t>
      </w:r>
      <w:r w:rsidR="00CC48CD" w:rsidRPr="00250A54">
        <w:rPr>
          <w:lang w:val="en"/>
        </w:rPr>
        <w:t>s</w:t>
      </w:r>
      <w:r w:rsidR="009D5A2E" w:rsidRPr="00250A54">
        <w:rPr>
          <w:lang w:val="en"/>
        </w:rPr>
        <w:t xml:space="preserve"> </w:t>
      </w:r>
      <w:r w:rsidR="009C41A5" w:rsidRPr="00250A54">
        <w:rPr>
          <w:lang w:val="en"/>
        </w:rPr>
        <w:t>signif</w:t>
      </w:r>
      <w:r w:rsidR="001349D5">
        <w:rPr>
          <w:lang w:val="en"/>
        </w:rPr>
        <w:t>ied</w:t>
      </w:r>
      <w:r w:rsidR="009C41A5" w:rsidRPr="00250A54">
        <w:rPr>
          <w:lang w:val="en"/>
        </w:rPr>
        <w:t xml:space="preserve"> the</w:t>
      </w:r>
      <w:r w:rsidR="009D5A2E" w:rsidRPr="00250A54">
        <w:rPr>
          <w:lang w:val="en"/>
        </w:rPr>
        <w:t xml:space="preserve"> formation of more tertiary amide bonds.</w:t>
      </w:r>
      <w:r w:rsidR="007309C6">
        <w:rPr>
          <w:lang w:val="en"/>
        </w:rPr>
        <w:t xml:space="preserve"> </w:t>
      </w:r>
      <w:r w:rsidR="007309C6" w:rsidRPr="00FA3072">
        <w:rPr>
          <w:color w:val="0070C0"/>
          <w:lang w:val="en"/>
        </w:rPr>
        <w:t xml:space="preserve">The formation of </w:t>
      </w:r>
      <w:r w:rsidR="009D5A2E" w:rsidRPr="00FA3072">
        <w:rPr>
          <w:color w:val="0070C0"/>
          <w:lang w:val="en"/>
        </w:rPr>
        <w:t>tertiary amide bonds</w:t>
      </w:r>
      <w:r w:rsidR="007309C6" w:rsidRPr="00FA3072">
        <w:rPr>
          <w:color w:val="0070C0"/>
          <w:lang w:val="en"/>
        </w:rPr>
        <w:t xml:space="preserve"> take place </w:t>
      </w:r>
      <w:r w:rsidR="009D5A2E" w:rsidRPr="00FA3072">
        <w:rPr>
          <w:noProof/>
          <w:color w:val="0070C0"/>
          <w:lang w:val="en"/>
        </w:rPr>
        <w:t>only</w:t>
      </w:r>
      <w:r w:rsidR="009D5A2E" w:rsidRPr="00FA3072">
        <w:rPr>
          <w:color w:val="0070C0"/>
          <w:lang w:val="en"/>
        </w:rPr>
        <w:t xml:space="preserve"> when SNW-1 </w:t>
      </w:r>
      <w:r w:rsidR="007309C6" w:rsidRPr="00FA3072">
        <w:rPr>
          <w:color w:val="0070C0"/>
          <w:lang w:val="en"/>
        </w:rPr>
        <w:t xml:space="preserve">nanoparticles </w:t>
      </w:r>
      <w:r w:rsidR="009D5A2E" w:rsidRPr="00FA3072">
        <w:rPr>
          <w:color w:val="0070C0"/>
          <w:lang w:val="en"/>
        </w:rPr>
        <w:t xml:space="preserve">react with TMC as </w:t>
      </w:r>
      <w:r w:rsidR="00FE363B" w:rsidRPr="00250A54">
        <w:rPr>
          <w:lang w:val="en"/>
        </w:rPr>
        <w:t>depicted in</w:t>
      </w:r>
      <w:r w:rsidR="009D5A2E" w:rsidRPr="00250A54">
        <w:rPr>
          <w:lang w:val="en"/>
        </w:rPr>
        <w:t xml:space="preserve"> </w:t>
      </w:r>
      <w:r w:rsidR="0011281F" w:rsidRPr="00250A54">
        <w:t xml:space="preserve">Figure </w:t>
      </w:r>
      <w:r w:rsidR="0011281F" w:rsidRPr="00250A54">
        <w:rPr>
          <w:noProof/>
        </w:rPr>
        <w:t>4</w:t>
      </w:r>
      <w:r w:rsidR="009D5A2E" w:rsidRPr="00250A54">
        <w:rPr>
          <w:lang w:val="en"/>
        </w:rPr>
        <w:t xml:space="preserve">; </w:t>
      </w:r>
      <w:r w:rsidR="009C41A5" w:rsidRPr="00250A54">
        <w:rPr>
          <w:lang w:val="en"/>
        </w:rPr>
        <w:t>which</w:t>
      </w:r>
      <w:r w:rsidR="002613DA">
        <w:rPr>
          <w:lang w:val="en"/>
        </w:rPr>
        <w:t xml:space="preserve"> explains the absence of</w:t>
      </w:r>
      <w:r w:rsidR="009C41A5" w:rsidRPr="00250A54">
        <w:rPr>
          <w:lang w:val="en"/>
        </w:rPr>
        <w:t xml:space="preserve"> </w:t>
      </w:r>
      <w:r w:rsidR="001349D5">
        <w:rPr>
          <w:lang w:val="en"/>
        </w:rPr>
        <w:t>the</w:t>
      </w:r>
      <w:r w:rsidR="00346F30">
        <w:rPr>
          <w:lang w:val="en"/>
        </w:rPr>
        <w:t xml:space="preserve"> </w:t>
      </w:r>
      <w:r w:rsidR="009C41A5" w:rsidRPr="00346F30">
        <w:rPr>
          <w:noProof/>
          <w:lang w:val="en"/>
        </w:rPr>
        <w:t>peak</w:t>
      </w:r>
      <w:r w:rsidR="009D5A2E" w:rsidRPr="00250A54">
        <w:rPr>
          <w:lang w:val="en"/>
        </w:rPr>
        <w:t xml:space="preserve"> </w:t>
      </w:r>
      <w:r w:rsidR="009C41A5" w:rsidRPr="00250A54">
        <w:rPr>
          <w:lang w:val="en"/>
        </w:rPr>
        <w:t>at 1650 cm</w:t>
      </w:r>
      <w:r w:rsidR="009C41A5" w:rsidRPr="00250A54">
        <w:rPr>
          <w:vertAlign w:val="superscript"/>
          <w:lang w:val="en"/>
        </w:rPr>
        <w:t>-1</w:t>
      </w:r>
      <w:r w:rsidR="009C41A5" w:rsidRPr="00250A54">
        <w:rPr>
          <w:lang w:val="en"/>
        </w:rPr>
        <w:t xml:space="preserve"> </w:t>
      </w:r>
      <w:r w:rsidR="009D5A2E" w:rsidRPr="00250A54">
        <w:rPr>
          <w:lang w:val="en"/>
        </w:rPr>
        <w:t xml:space="preserve">from the </w:t>
      </w:r>
      <w:r w:rsidR="009C41A5" w:rsidRPr="00250A54">
        <w:rPr>
          <w:lang w:val="en"/>
        </w:rPr>
        <w:t>FTIR spectrum</w:t>
      </w:r>
      <w:r w:rsidR="002613DA">
        <w:rPr>
          <w:lang w:val="en"/>
        </w:rPr>
        <w:t xml:space="preserve"> of </w:t>
      </w:r>
      <w:r w:rsidR="00346F30">
        <w:rPr>
          <w:lang w:val="en"/>
        </w:rPr>
        <w:t xml:space="preserve">the </w:t>
      </w:r>
      <w:r w:rsidR="002613DA" w:rsidRPr="00346F30">
        <w:rPr>
          <w:noProof/>
          <w:lang w:val="en"/>
        </w:rPr>
        <w:t>TFC</w:t>
      </w:r>
      <w:r w:rsidR="002613DA" w:rsidRPr="00250A54">
        <w:rPr>
          <w:lang w:val="en"/>
        </w:rPr>
        <w:t xml:space="preserve"> membrane</w:t>
      </w:r>
      <w:r w:rsidR="009D5A2E" w:rsidRPr="00250A54">
        <w:rPr>
          <w:lang w:val="en"/>
        </w:rPr>
        <w:t xml:space="preserve">. </w:t>
      </w:r>
      <w:r w:rsidR="00FE363B" w:rsidRPr="00250A54">
        <w:rPr>
          <w:lang w:val="en"/>
        </w:rPr>
        <w:t>Additionally, a</w:t>
      </w:r>
      <w:r w:rsidR="00731BF0" w:rsidRPr="00250A54">
        <w:rPr>
          <w:lang w:val="en"/>
        </w:rPr>
        <w:t>ll the TFN mem</w:t>
      </w:r>
      <w:r w:rsidR="00D86314" w:rsidRPr="00250A54">
        <w:rPr>
          <w:lang w:val="en"/>
        </w:rPr>
        <w:t xml:space="preserve">branes demonstrated </w:t>
      </w:r>
      <w:r w:rsidR="0073254C">
        <w:rPr>
          <w:lang w:val="en"/>
        </w:rPr>
        <w:t>peaks</w:t>
      </w:r>
      <w:r w:rsidR="00D86314" w:rsidRPr="00250A54">
        <w:rPr>
          <w:lang w:val="en"/>
        </w:rPr>
        <w:t xml:space="preserve"> at 1460 and 1535 cm</w:t>
      </w:r>
      <w:r w:rsidR="00D86314" w:rsidRPr="00250A54">
        <w:rPr>
          <w:vertAlign w:val="superscript"/>
          <w:lang w:val="en"/>
        </w:rPr>
        <w:t>−1</w:t>
      </w:r>
      <w:r w:rsidR="00D86314" w:rsidRPr="00250A54">
        <w:rPr>
          <w:lang w:val="en"/>
        </w:rPr>
        <w:t xml:space="preserve">, which </w:t>
      </w:r>
      <w:r w:rsidR="0073254C">
        <w:rPr>
          <w:lang w:val="en"/>
        </w:rPr>
        <w:t xml:space="preserve">represent </w:t>
      </w:r>
      <w:r w:rsidR="00D86314" w:rsidRPr="00250A54">
        <w:rPr>
          <w:lang w:val="en"/>
        </w:rPr>
        <w:t xml:space="preserve">the triazine ring from </w:t>
      </w:r>
      <w:r w:rsidR="001349D5">
        <w:rPr>
          <w:lang w:val="en"/>
        </w:rPr>
        <w:t xml:space="preserve">the </w:t>
      </w:r>
      <w:r w:rsidR="00D86314" w:rsidRPr="00250A54">
        <w:rPr>
          <w:lang w:val="en"/>
        </w:rPr>
        <w:t>SNW-1</w:t>
      </w:r>
      <w:r w:rsidR="001349D5">
        <w:rPr>
          <w:lang w:val="en"/>
        </w:rPr>
        <w:t xml:space="preserve"> nanoparticles</w:t>
      </w:r>
      <w:r w:rsidR="008878A2" w:rsidRPr="00250A54">
        <w:rPr>
          <w:lang w:val="en"/>
        </w:rPr>
        <w:t xml:space="preserve"> </w:t>
      </w:r>
      <w:r w:rsidR="00D86314" w:rsidRPr="00250A54">
        <w:rPr>
          <w:lang w:val="en"/>
        </w:rPr>
        <w:fldChar w:fldCharType="begin"/>
      </w:r>
      <w:r w:rsidR="003F556B">
        <w:rPr>
          <w:lang w:val="en"/>
        </w:rPr>
        <w:instrText xml:space="preserve"> ADDIN EN.CITE &lt;EndNote&gt;&lt;Cite&gt;&lt;Author&gt;Schwab&lt;/Author&gt;&lt;Year&gt;2009&lt;/Year&gt;&lt;RecNum&gt;735&lt;/RecNum&gt;&lt;DisplayText&gt;[39]&lt;/DisplayText&gt;&lt;record&gt;&lt;rec-number&gt;735&lt;/rec-number&gt;&lt;foreign-keys&gt;&lt;key app="EN" db-id="5xadzxz55sdspxefr04pwt5z0z2t5rtd2vwp" timestamp="1525521756"&gt;735&lt;/key&gt;&lt;/foreign-keys&gt;&lt;ref-type name="Journal Article"&gt;17&lt;/ref-type&gt;&lt;contributors&gt;&lt;authors&gt;&lt;author&gt;Schwab, Matthias Georg&lt;/author&gt;&lt;author&gt;Fassbender, Birgit&lt;/author&gt;&lt;author&gt;Spiess, Hans Wolfgang&lt;/author&gt;&lt;author&gt;Thomas, Arne&lt;/author&gt;&lt;author&gt;Feng, Xinliang&lt;/author&gt;&lt;author&gt;Müllen, Klaus&lt;/author&gt;&lt;/authors&gt;&lt;/contributors&gt;&lt;titles&gt;&lt;title&gt;Catalyst-free preparation of melamine-based microporous polymer networks through Schiff base chemistry&lt;/title&gt;&lt;secondary-title&gt;Journal of the American Chemical Society&lt;/secondary-title&gt;&lt;/titles&gt;&lt;periodical&gt;&lt;full-title&gt;Journal of the American Chemical Society&lt;/full-title&gt;&lt;/periodical&gt;&lt;pages&gt;7216-7217&lt;/pages&gt;&lt;volume&gt;131&lt;/volume&gt;&lt;number&gt;21&lt;/number&gt;&lt;dates&gt;&lt;year&gt;2009&lt;/year&gt;&lt;pub-dates&gt;&lt;date&gt;2009/06/03&lt;/date&gt;&lt;/pub-dates&gt;&lt;/dates&gt;&lt;publisher&gt;American Chemical Society&lt;/publisher&gt;&lt;isbn&gt;0002-7863&lt;/isbn&gt;&lt;urls&gt;&lt;related-urls&gt;&lt;url&gt;https://doi.org/10.1021/ja902116f&lt;/url&gt;&lt;/related-urls&gt;&lt;/urls&gt;&lt;electronic-resource-num&gt;10.1021/ja902116f&lt;/electronic-resource-num&gt;&lt;/record&gt;&lt;/Cite&gt;&lt;/EndNote&gt;</w:instrText>
      </w:r>
      <w:r w:rsidR="00D86314" w:rsidRPr="00250A54">
        <w:rPr>
          <w:lang w:val="en"/>
        </w:rPr>
        <w:fldChar w:fldCharType="separate"/>
      </w:r>
      <w:r w:rsidR="003F556B">
        <w:rPr>
          <w:noProof/>
          <w:lang w:val="en"/>
        </w:rPr>
        <w:t>[</w:t>
      </w:r>
      <w:hyperlink w:anchor="_ENREF_39" w:tooltip="Schwab, 2009 #735" w:history="1">
        <w:r w:rsidR="000F4480">
          <w:rPr>
            <w:noProof/>
            <w:lang w:val="en"/>
          </w:rPr>
          <w:t>39</w:t>
        </w:r>
      </w:hyperlink>
      <w:r w:rsidR="003F556B">
        <w:rPr>
          <w:noProof/>
          <w:lang w:val="en"/>
        </w:rPr>
        <w:t>]</w:t>
      </w:r>
      <w:r w:rsidR="00D86314" w:rsidRPr="00250A54">
        <w:rPr>
          <w:lang w:val="en"/>
        </w:rPr>
        <w:fldChar w:fldCharType="end"/>
      </w:r>
      <w:r w:rsidR="00D86314" w:rsidRPr="00250A54">
        <w:rPr>
          <w:lang w:val="en"/>
        </w:rPr>
        <w:t>.</w:t>
      </w:r>
      <w:r w:rsidR="007432DA" w:rsidRPr="00250A54">
        <w:rPr>
          <w:lang w:val="en"/>
        </w:rPr>
        <w:t xml:space="preserve"> The TFN membranes also </w:t>
      </w:r>
      <w:r w:rsidR="00B071B2" w:rsidRPr="00250A54">
        <w:rPr>
          <w:lang w:val="en"/>
        </w:rPr>
        <w:t>exhibited</w:t>
      </w:r>
      <w:r w:rsidR="007432DA" w:rsidRPr="00250A54">
        <w:rPr>
          <w:lang w:val="en"/>
        </w:rPr>
        <w:t xml:space="preserve"> </w:t>
      </w:r>
      <w:r w:rsidR="00550D24" w:rsidRPr="00250A54">
        <w:rPr>
          <w:lang w:val="en"/>
        </w:rPr>
        <w:t xml:space="preserve">a </w:t>
      </w:r>
      <w:r w:rsidR="007432DA" w:rsidRPr="00250A54">
        <w:rPr>
          <w:lang w:val="en"/>
        </w:rPr>
        <w:t>peak at 1480 cm</w:t>
      </w:r>
      <w:r w:rsidR="007432DA" w:rsidRPr="00250A54">
        <w:rPr>
          <w:vertAlign w:val="superscript"/>
          <w:lang w:val="en"/>
        </w:rPr>
        <w:t>−1</w:t>
      </w:r>
      <w:r w:rsidR="007432DA" w:rsidRPr="00250A54">
        <w:rPr>
          <w:lang w:val="en"/>
        </w:rPr>
        <w:t xml:space="preserve">, which became more prominent at higher </w:t>
      </w:r>
      <w:r w:rsidR="00D871ED" w:rsidRPr="00D871ED">
        <w:rPr>
          <w:color w:val="0070C0"/>
          <w:lang w:val="en"/>
        </w:rPr>
        <w:t>SNW-1 nanoparticle</w:t>
      </w:r>
      <w:r w:rsidR="007432DA" w:rsidRPr="00250A54">
        <w:rPr>
          <w:lang w:val="en"/>
        </w:rPr>
        <w:t xml:space="preserve"> loadings as </w:t>
      </w:r>
      <w:r w:rsidR="00B071B2" w:rsidRPr="00250A54">
        <w:rPr>
          <w:lang w:val="en"/>
        </w:rPr>
        <w:t>shown</w:t>
      </w:r>
      <w:r w:rsidR="007432DA" w:rsidRPr="00250A54">
        <w:rPr>
          <w:lang w:val="en"/>
        </w:rPr>
        <w:t xml:space="preserve"> by </w:t>
      </w:r>
      <w:r w:rsidR="00550D24" w:rsidRPr="00250A54">
        <w:rPr>
          <w:lang w:val="en"/>
        </w:rPr>
        <w:t xml:space="preserve">the </w:t>
      </w:r>
      <w:r w:rsidR="0058553F">
        <w:rPr>
          <w:lang w:val="en"/>
        </w:rPr>
        <w:t>red box and</w:t>
      </w:r>
      <w:r w:rsidR="001349D5">
        <w:rPr>
          <w:lang w:val="en"/>
        </w:rPr>
        <w:t xml:space="preserve"> black</w:t>
      </w:r>
      <w:r w:rsidR="0058553F">
        <w:rPr>
          <w:lang w:val="en"/>
        </w:rPr>
        <w:t xml:space="preserve"> </w:t>
      </w:r>
      <w:r w:rsidR="007432DA" w:rsidRPr="00250A54">
        <w:rPr>
          <w:lang w:val="en"/>
        </w:rPr>
        <w:t xml:space="preserve">arrows in </w:t>
      </w:r>
      <w:r w:rsidR="0011281F" w:rsidRPr="00250A54">
        <w:t xml:space="preserve">Figure </w:t>
      </w:r>
      <w:r w:rsidR="0011281F">
        <w:rPr>
          <w:noProof/>
        </w:rPr>
        <w:t>7</w:t>
      </w:r>
      <w:r w:rsidR="007432DA" w:rsidRPr="00250A54">
        <w:rPr>
          <w:lang w:val="en"/>
        </w:rPr>
        <w:t>.</w:t>
      </w:r>
      <w:r w:rsidR="0058553F">
        <w:rPr>
          <w:lang w:val="en"/>
        </w:rPr>
        <w:t xml:space="preserve"> The peak at 1480</w:t>
      </w:r>
      <w:r w:rsidR="00550D24" w:rsidRPr="00250A54">
        <w:rPr>
          <w:lang w:val="en"/>
        </w:rPr>
        <w:t> cm</w:t>
      </w:r>
      <w:r w:rsidR="00550D24" w:rsidRPr="00250A54">
        <w:rPr>
          <w:vertAlign w:val="superscript"/>
          <w:lang w:val="en"/>
        </w:rPr>
        <w:t xml:space="preserve">−1 </w:t>
      </w:r>
      <w:r w:rsidR="0073254C">
        <w:rPr>
          <w:lang w:val="en"/>
        </w:rPr>
        <w:t>represents</w:t>
      </w:r>
      <w:r w:rsidR="00550D24" w:rsidRPr="00250A54">
        <w:rPr>
          <w:lang w:val="en"/>
        </w:rPr>
        <w:t xml:space="preserve"> t</w:t>
      </w:r>
      <w:r w:rsidR="003D52A5">
        <w:rPr>
          <w:lang w:val="en"/>
        </w:rPr>
        <w:t xml:space="preserve">he triazine ring’s semicircle stretching </w:t>
      </w:r>
      <w:r w:rsidR="00550D24" w:rsidRPr="00250A54">
        <w:rPr>
          <w:lang w:val="en"/>
        </w:rPr>
        <w:t>in SNW-1</w:t>
      </w:r>
      <w:r w:rsidR="007F3895" w:rsidRPr="00250A54">
        <w:rPr>
          <w:lang w:val="en"/>
        </w:rPr>
        <w:t xml:space="preserve"> nanoparticles that reacted with TMC as discussed earlier. </w:t>
      </w:r>
      <w:r w:rsidR="00A66382" w:rsidRPr="00250A54">
        <w:rPr>
          <w:lang w:val="en"/>
        </w:rPr>
        <w:t>The</w:t>
      </w:r>
      <w:r w:rsidR="00230A6C" w:rsidRPr="00250A54">
        <w:rPr>
          <w:lang w:val="en"/>
        </w:rPr>
        <w:t xml:space="preserve"> </w:t>
      </w:r>
      <w:r w:rsidR="00B071B2" w:rsidRPr="00250A54">
        <w:rPr>
          <w:lang w:val="en"/>
        </w:rPr>
        <w:t>presence</w:t>
      </w:r>
      <w:r w:rsidR="00230A6C" w:rsidRPr="00250A54">
        <w:rPr>
          <w:lang w:val="en"/>
        </w:rPr>
        <w:t xml:space="preserve"> of these peaks </w:t>
      </w:r>
      <w:r w:rsidR="00A66382" w:rsidRPr="00250A54">
        <w:rPr>
          <w:lang w:val="en"/>
        </w:rPr>
        <w:t>confirmed</w:t>
      </w:r>
      <w:r w:rsidR="007F3895" w:rsidRPr="00250A54">
        <w:rPr>
          <w:lang w:val="en"/>
        </w:rPr>
        <w:t xml:space="preserve"> the successful </w:t>
      </w:r>
      <w:r w:rsidR="00B071B2" w:rsidRPr="00250A54">
        <w:rPr>
          <w:lang w:val="en"/>
        </w:rPr>
        <w:t>integration</w:t>
      </w:r>
      <w:r w:rsidR="007F3895" w:rsidRPr="00250A54">
        <w:rPr>
          <w:lang w:val="en"/>
        </w:rPr>
        <w:t xml:space="preserve"> of </w:t>
      </w:r>
      <w:r w:rsidR="00A66382" w:rsidRPr="00250A54">
        <w:rPr>
          <w:lang w:val="en"/>
        </w:rPr>
        <w:t>SNW-1</w:t>
      </w:r>
      <w:r w:rsidR="00C51A33" w:rsidRPr="00250A54">
        <w:rPr>
          <w:lang w:val="en"/>
        </w:rPr>
        <w:t xml:space="preserve"> </w:t>
      </w:r>
      <w:r w:rsidR="007F3895" w:rsidRPr="00250A54">
        <w:rPr>
          <w:lang w:val="en"/>
        </w:rPr>
        <w:t xml:space="preserve">nanoparticles into </w:t>
      </w:r>
      <w:r w:rsidR="00A66382" w:rsidRPr="00250A54">
        <w:rPr>
          <w:lang w:val="en"/>
        </w:rPr>
        <w:t xml:space="preserve">the </w:t>
      </w:r>
      <w:r w:rsidR="00FD6855">
        <w:rPr>
          <w:lang w:val="en"/>
        </w:rPr>
        <w:t>selective</w:t>
      </w:r>
      <w:r w:rsidR="00A66382" w:rsidRPr="00250A54">
        <w:rPr>
          <w:lang w:val="en"/>
        </w:rPr>
        <w:t xml:space="preserve"> layer during the IP process. </w:t>
      </w:r>
    </w:p>
    <w:p w14:paraId="3B53AFCC" w14:textId="37EFFA21" w:rsidR="00E22033" w:rsidRDefault="00E36EEE" w:rsidP="00C64164">
      <w:pPr>
        <w:jc w:val="center"/>
        <w:rPr>
          <w:noProof/>
          <w:lang w:val="en-AU" w:eastAsia="en-AU"/>
        </w:rPr>
      </w:pPr>
      <w:r w:rsidRPr="00250A54">
        <w:rPr>
          <w:noProof/>
          <w:lang w:val="en-AU" w:eastAsia="en-AU"/>
        </w:rPr>
        <w:t xml:space="preserve"> </w:t>
      </w:r>
    </w:p>
    <w:p w14:paraId="005A2840" w14:textId="72E4AB7A" w:rsidR="00085DAE" w:rsidRPr="00250A54" w:rsidRDefault="00085DAE" w:rsidP="00C64164">
      <w:pPr>
        <w:jc w:val="center"/>
        <w:rPr>
          <w:lang w:val="en"/>
        </w:rPr>
      </w:pPr>
      <w:r>
        <w:rPr>
          <w:noProof/>
          <w:lang w:val="en-AU"/>
        </w:rPr>
        <w:lastRenderedPageBreak/>
        <w:drawing>
          <wp:inline distT="0" distB="0" distL="0" distR="0" wp14:anchorId="4993686C" wp14:editId="6F7F4C16">
            <wp:extent cx="4591149" cy="3708000"/>
            <wp:effectExtent l="0" t="0" r="0" b="698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4591149" cy="370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8BFC2E" w14:textId="13411DE1" w:rsidR="00A83CE9" w:rsidRPr="00250A54" w:rsidRDefault="00A83CE9" w:rsidP="00D20CBB">
      <w:pPr>
        <w:pStyle w:val="Caption"/>
        <w:tabs>
          <w:tab w:val="left" w:pos="5790"/>
        </w:tabs>
        <w:rPr>
          <w:color w:val="auto"/>
        </w:rPr>
      </w:pPr>
      <w:bookmarkStart w:id="10" w:name="_Ref512860702"/>
      <w:r w:rsidRPr="00250A54">
        <w:rPr>
          <w:color w:val="auto"/>
        </w:rPr>
        <w:t xml:space="preserve">Figure </w:t>
      </w:r>
      <w:r w:rsidRPr="00250A54">
        <w:rPr>
          <w:color w:val="auto"/>
        </w:rPr>
        <w:fldChar w:fldCharType="begin"/>
      </w:r>
      <w:r w:rsidRPr="00250A54">
        <w:rPr>
          <w:color w:val="auto"/>
        </w:rPr>
        <w:instrText xml:space="preserve"> SEQ Figure \* ARABIC </w:instrText>
      </w:r>
      <w:r w:rsidRPr="00250A54">
        <w:rPr>
          <w:color w:val="auto"/>
        </w:rPr>
        <w:fldChar w:fldCharType="separate"/>
      </w:r>
      <w:r w:rsidR="00EB1E41">
        <w:rPr>
          <w:noProof/>
          <w:color w:val="auto"/>
        </w:rPr>
        <w:t>7</w:t>
      </w:r>
      <w:r w:rsidRPr="00250A54">
        <w:rPr>
          <w:color w:val="auto"/>
        </w:rPr>
        <w:fldChar w:fldCharType="end"/>
      </w:r>
      <w:bookmarkEnd w:id="10"/>
      <w:r w:rsidRPr="00250A54">
        <w:rPr>
          <w:color w:val="auto"/>
        </w:rPr>
        <w:t xml:space="preserve">: FTIR </w:t>
      </w:r>
      <w:r w:rsidRPr="00001FFC">
        <w:rPr>
          <w:noProof/>
          <w:color w:val="auto"/>
        </w:rPr>
        <w:t>spectra</w:t>
      </w:r>
      <w:r w:rsidR="001765EB">
        <w:rPr>
          <w:color w:val="auto"/>
        </w:rPr>
        <w:t xml:space="preserve"> representing the distinctive </w:t>
      </w:r>
      <w:r w:rsidR="00FD6855">
        <w:rPr>
          <w:color w:val="auto"/>
        </w:rPr>
        <w:t>peaks</w:t>
      </w:r>
      <w:r w:rsidR="00A5094A">
        <w:rPr>
          <w:color w:val="auto"/>
        </w:rPr>
        <w:t xml:space="preserve"> of the TFC and TFN membranes</w:t>
      </w:r>
      <w:r w:rsidR="001765EB">
        <w:rPr>
          <w:color w:val="auto"/>
        </w:rPr>
        <w:t>.</w:t>
      </w:r>
      <w:r w:rsidR="00D20CBB" w:rsidRPr="00250A54">
        <w:rPr>
          <w:color w:val="auto"/>
        </w:rPr>
        <w:tab/>
      </w:r>
    </w:p>
    <w:p w14:paraId="476AECBD" w14:textId="7105F837" w:rsidR="00F27187" w:rsidRPr="00250A54" w:rsidRDefault="00F27187">
      <w:pPr>
        <w:rPr>
          <w:lang w:val="en-AU"/>
        </w:rPr>
      </w:pPr>
      <w:r>
        <w:t>T</w:t>
      </w:r>
      <w:r w:rsidR="00C74A52">
        <w:t>he</w:t>
      </w:r>
      <w:r w:rsidR="00610EF0" w:rsidRPr="00250A54">
        <w:t xml:space="preserve"> membrane surface roughness</w:t>
      </w:r>
      <w:r>
        <w:t xml:space="preserve"> was examined using AFM</w:t>
      </w:r>
      <w:r w:rsidR="00610EF0" w:rsidRPr="00250A54">
        <w:t xml:space="preserve">. The three-dimensional AFM images of the </w:t>
      </w:r>
      <w:r w:rsidR="001B3C48" w:rsidRPr="00250A54">
        <w:t xml:space="preserve">substrate, </w:t>
      </w:r>
      <w:r w:rsidR="00610EF0" w:rsidRPr="00250A54">
        <w:t xml:space="preserve">TFC and TFN membrane surfaces are illustrated in </w:t>
      </w:r>
      <w:r w:rsidR="0011281F" w:rsidRPr="00250A54">
        <w:t xml:space="preserve">Figure </w:t>
      </w:r>
      <w:r w:rsidR="0011281F">
        <w:rPr>
          <w:noProof/>
        </w:rPr>
        <w:t>8</w:t>
      </w:r>
      <w:r w:rsidR="00610EF0" w:rsidRPr="00250A54">
        <w:t>. The root mean square values (</w:t>
      </w:r>
      <w:r w:rsidR="00610EF0" w:rsidRPr="00250A54">
        <w:rPr>
          <w:noProof/>
        </w:rPr>
        <w:t>R</w:t>
      </w:r>
      <w:r w:rsidR="00610EF0" w:rsidRPr="00250A54">
        <w:rPr>
          <w:noProof/>
          <w:vertAlign w:val="subscript"/>
        </w:rPr>
        <w:t>ms</w:t>
      </w:r>
      <w:r w:rsidR="0018408C">
        <w:t xml:space="preserve">), </w:t>
      </w:r>
      <w:r w:rsidR="0018408C" w:rsidRPr="00250A54">
        <w:t>mean roughness (R</w:t>
      </w:r>
      <w:r w:rsidR="0018408C" w:rsidRPr="00250A54">
        <w:rPr>
          <w:vertAlign w:val="subscript"/>
        </w:rPr>
        <w:t>a</w:t>
      </w:r>
      <w:r w:rsidR="0018408C">
        <w:t xml:space="preserve">) </w:t>
      </w:r>
      <w:r w:rsidR="00610EF0" w:rsidRPr="00250A54">
        <w:t>and maximum roughness (</w:t>
      </w:r>
      <w:proofErr w:type="spellStart"/>
      <w:r w:rsidR="00610EF0" w:rsidRPr="00250A54">
        <w:rPr>
          <w:noProof/>
        </w:rPr>
        <w:t>R</w:t>
      </w:r>
      <w:r w:rsidR="00610EF0" w:rsidRPr="00250A54">
        <w:rPr>
          <w:noProof/>
          <w:vertAlign w:val="subscript"/>
        </w:rPr>
        <w:t>max</w:t>
      </w:r>
      <w:proofErr w:type="spellEnd"/>
      <w:r w:rsidR="00610EF0" w:rsidRPr="00250A54">
        <w:t xml:space="preserve">) are presented in </w:t>
      </w:r>
      <w:r w:rsidR="008A637B">
        <w:rPr>
          <w:noProof/>
        </w:rPr>
        <w:t>Table S1</w:t>
      </w:r>
      <w:r w:rsidR="00610EF0" w:rsidRPr="00250A54">
        <w:t xml:space="preserve">. </w:t>
      </w:r>
      <w:r w:rsidR="00014D36">
        <w:t>The typical ridge and valley formations</w:t>
      </w:r>
      <w:r w:rsidR="001B3C48" w:rsidRPr="00250A54">
        <w:t xml:space="preserve"> of PA are </w:t>
      </w:r>
      <w:r w:rsidR="0018408C" w:rsidRPr="00250A54">
        <w:t>evidently</w:t>
      </w:r>
      <w:r w:rsidR="001B3C48" w:rsidRPr="00250A54">
        <w:t xml:space="preserve"> </w:t>
      </w:r>
      <w:r w:rsidR="0018408C" w:rsidRPr="00250A54">
        <w:t>noticeable</w:t>
      </w:r>
      <w:r w:rsidR="001B3C48" w:rsidRPr="00250A54">
        <w:t xml:space="preserve"> on the AFM images of </w:t>
      </w:r>
      <w:r w:rsidR="00B071B2">
        <w:t>the</w:t>
      </w:r>
      <w:r w:rsidR="001B3C48" w:rsidRPr="00250A54">
        <w:t xml:space="preserve"> membranes (</w:t>
      </w:r>
      <w:r w:rsidR="0011281F" w:rsidRPr="00250A54">
        <w:t xml:space="preserve">Figure </w:t>
      </w:r>
      <w:r w:rsidR="0011281F">
        <w:rPr>
          <w:noProof/>
        </w:rPr>
        <w:t>8</w:t>
      </w:r>
      <w:r w:rsidR="001B3C48" w:rsidRPr="00250A54">
        <w:t xml:space="preserve">), which confirm the </w:t>
      </w:r>
      <w:r w:rsidR="001B3C48" w:rsidRPr="005925C8">
        <w:rPr>
          <w:noProof/>
        </w:rPr>
        <w:t>PA</w:t>
      </w:r>
      <w:r w:rsidR="001B3C48" w:rsidRPr="00250A54">
        <w:t xml:space="preserve"> layer</w:t>
      </w:r>
      <w:r w:rsidR="0074084D">
        <w:t xml:space="preserve"> formation</w:t>
      </w:r>
      <w:r w:rsidR="001B3C48" w:rsidRPr="00250A54">
        <w:t xml:space="preserve"> on the </w:t>
      </w:r>
      <w:proofErr w:type="spellStart"/>
      <w:r w:rsidR="001B3C48" w:rsidRPr="00250A54">
        <w:t>PSf</w:t>
      </w:r>
      <w:proofErr w:type="spellEnd"/>
      <w:r w:rsidR="001B3C48" w:rsidRPr="00250A54">
        <w:t xml:space="preserve"> substrate. </w:t>
      </w:r>
      <w:r w:rsidR="00610EF0" w:rsidRPr="00250A54">
        <w:t xml:space="preserve">The </w:t>
      </w:r>
      <w:r w:rsidR="006E7A4C" w:rsidRPr="00250A54">
        <w:t xml:space="preserve">average </w:t>
      </w:r>
      <w:r w:rsidR="00610EF0" w:rsidRPr="00250A54">
        <w:t>membrane</w:t>
      </w:r>
      <w:r w:rsidR="00F9708F" w:rsidRPr="00250A54">
        <w:t xml:space="preserve"> surface</w:t>
      </w:r>
      <w:r w:rsidR="00610EF0" w:rsidRPr="00250A54">
        <w:t xml:space="preserve"> </w:t>
      </w:r>
      <w:r w:rsidR="00466C82">
        <w:t xml:space="preserve">roughness increased </w:t>
      </w:r>
      <w:r w:rsidR="00610EF0" w:rsidRPr="00250A54">
        <w:t xml:space="preserve">with </w:t>
      </w:r>
      <w:r w:rsidR="00041558" w:rsidRPr="00250A54">
        <w:t xml:space="preserve">an increment </w:t>
      </w:r>
      <w:r w:rsidR="00466C82">
        <w:t xml:space="preserve">in </w:t>
      </w:r>
      <w:r w:rsidR="00D871ED" w:rsidRPr="00D871ED">
        <w:rPr>
          <w:color w:val="0070C0"/>
        </w:rPr>
        <w:t>SNW-1 nanoparticles</w:t>
      </w:r>
      <w:r w:rsidR="00610EF0" w:rsidRPr="00250A54">
        <w:t xml:space="preserve"> loading.</w:t>
      </w:r>
      <w:r w:rsidR="004C7573" w:rsidRPr="00250A54">
        <w:t xml:space="preserve"> Since identical substrates were </w:t>
      </w:r>
      <w:r w:rsidR="00B071B2">
        <w:t>utilized</w:t>
      </w:r>
      <w:r w:rsidR="00B071B2" w:rsidRPr="00250A54">
        <w:t xml:space="preserve"> </w:t>
      </w:r>
      <w:r w:rsidR="004C7573" w:rsidRPr="00250A54">
        <w:t xml:space="preserve">for all the membranes, the increase in membrane surface roughness can be </w:t>
      </w:r>
      <w:r w:rsidR="00E1361E" w:rsidRPr="00250A54">
        <w:t>ascribed</w:t>
      </w:r>
      <w:r w:rsidR="004C7573" w:rsidRPr="00250A54">
        <w:t xml:space="preserve"> to the </w:t>
      </w:r>
      <w:r w:rsidR="00CC1FCA">
        <w:t>existence</w:t>
      </w:r>
      <w:r w:rsidR="00CC1FCA" w:rsidRPr="00250A54">
        <w:t xml:space="preserve"> </w:t>
      </w:r>
      <w:r w:rsidR="004C7573" w:rsidRPr="00250A54">
        <w:t xml:space="preserve">of </w:t>
      </w:r>
      <w:r w:rsidR="00D871ED" w:rsidRPr="00D871ED">
        <w:rPr>
          <w:color w:val="0070C0"/>
        </w:rPr>
        <w:t>SNW-1 nanoparticles</w:t>
      </w:r>
      <w:r w:rsidR="00044EB7">
        <w:t xml:space="preserve"> </w:t>
      </w:r>
      <w:r w:rsidR="00E1361E">
        <w:t>in</w:t>
      </w:r>
      <w:r w:rsidR="00044EB7">
        <w:t xml:space="preserve"> the </w:t>
      </w:r>
      <w:r w:rsidR="00DE3723">
        <w:t>active</w:t>
      </w:r>
      <w:r w:rsidR="00044EB7">
        <w:t xml:space="preserve"> layer</w:t>
      </w:r>
      <w:r w:rsidR="005E6BCA" w:rsidRPr="00250A54">
        <w:t xml:space="preserve">. </w:t>
      </w:r>
      <w:r w:rsidR="00610EF0" w:rsidRPr="00250A54">
        <w:t xml:space="preserve">The TFC membrane exhibited the smoothest surface with a </w:t>
      </w:r>
      <w:r w:rsidR="00610EF0" w:rsidRPr="00250A54">
        <w:rPr>
          <w:lang w:val="en-AU"/>
        </w:rPr>
        <w:t>R</w:t>
      </w:r>
      <w:r w:rsidR="00610EF0" w:rsidRPr="00250A54">
        <w:rPr>
          <w:vertAlign w:val="subscript"/>
          <w:lang w:val="en-AU"/>
        </w:rPr>
        <w:t>a</w:t>
      </w:r>
      <w:r w:rsidR="00610EF0" w:rsidRPr="00250A54">
        <w:rPr>
          <w:lang w:val="en-AU"/>
        </w:rPr>
        <w:t xml:space="preserve"> value of 2</w:t>
      </w:r>
      <w:r w:rsidR="001349D5">
        <w:rPr>
          <w:lang w:val="en-AU"/>
        </w:rPr>
        <w:t>7.9</w:t>
      </w:r>
      <w:r w:rsidR="00610EF0" w:rsidRPr="00250A54">
        <w:rPr>
          <w:lang w:val="en-AU"/>
        </w:rPr>
        <w:t xml:space="preserve"> nm</w:t>
      </w:r>
      <w:r w:rsidR="005E6BCA" w:rsidRPr="00250A54">
        <w:rPr>
          <w:lang w:val="en-AU"/>
        </w:rPr>
        <w:t>;</w:t>
      </w:r>
      <w:r w:rsidR="00610EF0" w:rsidRPr="00250A54">
        <w:rPr>
          <w:lang w:val="en-AU"/>
        </w:rPr>
        <w:t xml:space="preserve"> whereas</w:t>
      </w:r>
      <w:r w:rsidR="005E6BCA" w:rsidRPr="00250A54">
        <w:rPr>
          <w:lang w:val="en-AU"/>
        </w:rPr>
        <w:t>,</w:t>
      </w:r>
      <w:r w:rsidR="00610EF0" w:rsidRPr="00250A54">
        <w:rPr>
          <w:lang w:val="en-AU"/>
        </w:rPr>
        <w:t xml:space="preserve"> </w:t>
      </w:r>
      <w:r w:rsidR="00EB6405" w:rsidRPr="00EB6405">
        <w:rPr>
          <w:color w:val="0070C0"/>
          <w:lang w:val="en-AU"/>
        </w:rPr>
        <w:t>TFN</w:t>
      </w:r>
      <w:r w:rsidR="00610EF0" w:rsidRPr="00250A54">
        <w:rPr>
          <w:lang w:val="en-AU"/>
        </w:rPr>
        <w:t xml:space="preserve">0.04 has the roughest surface with </w:t>
      </w:r>
      <w:r w:rsidR="00610EF0" w:rsidRPr="00250A54">
        <w:t xml:space="preserve">a </w:t>
      </w:r>
      <w:r w:rsidR="00610EF0" w:rsidRPr="00250A54">
        <w:rPr>
          <w:lang w:val="en-AU"/>
        </w:rPr>
        <w:t>R</w:t>
      </w:r>
      <w:r w:rsidR="00610EF0" w:rsidRPr="00250A54">
        <w:rPr>
          <w:vertAlign w:val="subscript"/>
          <w:lang w:val="en-AU"/>
        </w:rPr>
        <w:t>a</w:t>
      </w:r>
      <w:r w:rsidR="00610EF0" w:rsidRPr="00250A54">
        <w:rPr>
          <w:lang w:val="en-AU"/>
        </w:rPr>
        <w:t xml:space="preserve"> value of 5</w:t>
      </w:r>
      <w:r w:rsidR="001349D5">
        <w:rPr>
          <w:lang w:val="en-AU"/>
        </w:rPr>
        <w:t>2</w:t>
      </w:r>
      <w:r w:rsidR="00610EF0" w:rsidRPr="00250A54">
        <w:rPr>
          <w:lang w:val="en-AU"/>
        </w:rPr>
        <w:t>.</w:t>
      </w:r>
      <w:r w:rsidR="001349D5">
        <w:rPr>
          <w:lang w:val="en-AU"/>
        </w:rPr>
        <w:t>4</w:t>
      </w:r>
      <w:r w:rsidR="00610EF0" w:rsidRPr="00250A54">
        <w:rPr>
          <w:lang w:val="en-AU"/>
        </w:rPr>
        <w:t xml:space="preserve"> nm.</w:t>
      </w:r>
      <w:r w:rsidR="0067543C">
        <w:rPr>
          <w:lang w:val="en-AU"/>
        </w:rPr>
        <w:t xml:space="preserve"> Higher surface roughness </w:t>
      </w:r>
      <w:r w:rsidR="00C14662">
        <w:rPr>
          <w:lang w:val="en-AU"/>
        </w:rPr>
        <w:t>is associated with</w:t>
      </w:r>
      <w:r w:rsidR="0067543C">
        <w:rPr>
          <w:lang w:val="en-AU"/>
        </w:rPr>
        <w:t xml:space="preserve"> an increase in the specific surface area of the membrane, which is beneficial for enhancing water transport across the membrane. </w:t>
      </w:r>
    </w:p>
    <w:p w14:paraId="285876D8" w14:textId="77777777" w:rsidR="00CA1C56" w:rsidRPr="00250A54" w:rsidRDefault="00A56B9C" w:rsidP="00A56B9C">
      <w:pPr>
        <w:jc w:val="center"/>
        <w:rPr>
          <w:lang w:val="en-AU"/>
        </w:rPr>
      </w:pPr>
      <w:r w:rsidRPr="00250A54">
        <w:rPr>
          <w:noProof/>
          <w:lang w:val="en-AU"/>
        </w:rPr>
        <w:lastRenderedPageBreak/>
        <w:drawing>
          <wp:inline distT="0" distB="0" distL="0" distR="0" wp14:anchorId="60BCE73E" wp14:editId="4A002744">
            <wp:extent cx="5581650" cy="669290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AFM.JPG"/>
                    <pic:cNvPicPr/>
                  </pic:nvPicPr>
                  <pic:blipFill>
                    <a:blip r:embed="rId39">
                      <a:extLst>
                        <a:ext uri="{BEBA8EAE-BF5A-486C-A8C5-ECC9F3942E4B}">
                          <a14:imgProps xmlns:a14="http://schemas.microsoft.com/office/drawing/2010/main">
                            <a14:imgLayer r:embed="rId40">
                              <a14:imgEffect>
                                <a14:brightnessContrast bright="40000" contrast="-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1650" cy="6692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D4176E" w14:textId="1E9358D4" w:rsidR="00610EF0" w:rsidRPr="00250A54" w:rsidRDefault="00610EF0" w:rsidP="00785930">
      <w:pPr>
        <w:pStyle w:val="Caption"/>
        <w:rPr>
          <w:color w:val="auto"/>
        </w:rPr>
      </w:pPr>
      <w:bookmarkStart w:id="11" w:name="_Ref508962940"/>
      <w:bookmarkStart w:id="12" w:name="_Toc509410147"/>
      <w:r w:rsidRPr="00250A54">
        <w:rPr>
          <w:color w:val="auto"/>
        </w:rPr>
        <w:t xml:space="preserve">Figure </w:t>
      </w:r>
      <w:r w:rsidRPr="00250A54">
        <w:rPr>
          <w:color w:val="auto"/>
        </w:rPr>
        <w:fldChar w:fldCharType="begin"/>
      </w:r>
      <w:r w:rsidRPr="00250A54">
        <w:rPr>
          <w:color w:val="auto"/>
        </w:rPr>
        <w:instrText xml:space="preserve"> SEQ Figure \* ARABIC </w:instrText>
      </w:r>
      <w:r w:rsidRPr="00250A54">
        <w:rPr>
          <w:color w:val="auto"/>
        </w:rPr>
        <w:fldChar w:fldCharType="separate"/>
      </w:r>
      <w:r w:rsidR="00EB1E41">
        <w:rPr>
          <w:noProof/>
          <w:color w:val="auto"/>
        </w:rPr>
        <w:t>8</w:t>
      </w:r>
      <w:r w:rsidRPr="00250A54">
        <w:rPr>
          <w:color w:val="auto"/>
        </w:rPr>
        <w:fldChar w:fldCharType="end"/>
      </w:r>
      <w:bookmarkEnd w:id="11"/>
      <w:r w:rsidRPr="00250A54">
        <w:rPr>
          <w:color w:val="auto"/>
        </w:rPr>
        <w:t xml:space="preserve">: AFM images of </w:t>
      </w:r>
      <w:r w:rsidR="00710B5B">
        <w:rPr>
          <w:color w:val="auto"/>
        </w:rPr>
        <w:t xml:space="preserve">(a) </w:t>
      </w:r>
      <w:proofErr w:type="spellStart"/>
      <w:r w:rsidR="00710B5B">
        <w:rPr>
          <w:color w:val="auto"/>
        </w:rPr>
        <w:t>PSf</w:t>
      </w:r>
      <w:proofErr w:type="spellEnd"/>
      <w:r w:rsidR="00710B5B">
        <w:rPr>
          <w:color w:val="auto"/>
        </w:rPr>
        <w:t xml:space="preserve"> substrate, (b) TFC, (c</w:t>
      </w:r>
      <w:r w:rsidRPr="00250A54">
        <w:rPr>
          <w:color w:val="auto"/>
        </w:rPr>
        <w:t xml:space="preserve">) </w:t>
      </w:r>
      <w:r w:rsidR="00EB6405" w:rsidRPr="00EB6405">
        <w:rPr>
          <w:color w:val="0070C0"/>
        </w:rPr>
        <w:t>TFN</w:t>
      </w:r>
      <w:r w:rsidRPr="00250A54">
        <w:rPr>
          <w:color w:val="auto"/>
        </w:rPr>
        <w:t>0.0</w:t>
      </w:r>
      <w:r w:rsidR="00532214" w:rsidRPr="00250A54">
        <w:rPr>
          <w:color w:val="auto"/>
        </w:rPr>
        <w:t>05</w:t>
      </w:r>
      <w:r w:rsidRPr="00250A54">
        <w:rPr>
          <w:color w:val="auto"/>
        </w:rPr>
        <w:t>, (</w:t>
      </w:r>
      <w:r w:rsidR="00710B5B">
        <w:rPr>
          <w:color w:val="auto"/>
        </w:rPr>
        <w:t>d</w:t>
      </w:r>
      <w:r w:rsidRPr="00250A54">
        <w:rPr>
          <w:color w:val="auto"/>
        </w:rPr>
        <w:t xml:space="preserve">) </w:t>
      </w:r>
      <w:r w:rsidR="00EB6405" w:rsidRPr="00EB6405">
        <w:rPr>
          <w:color w:val="0070C0"/>
        </w:rPr>
        <w:t>TFN</w:t>
      </w:r>
      <w:r w:rsidRPr="00250A54">
        <w:rPr>
          <w:color w:val="auto"/>
        </w:rPr>
        <w:t>0.0</w:t>
      </w:r>
      <w:r w:rsidR="00532214" w:rsidRPr="00250A54">
        <w:rPr>
          <w:color w:val="auto"/>
        </w:rPr>
        <w:t>1,</w:t>
      </w:r>
      <w:r w:rsidR="00710B5B">
        <w:rPr>
          <w:color w:val="auto"/>
        </w:rPr>
        <w:t xml:space="preserve"> (e</w:t>
      </w:r>
      <w:r w:rsidRPr="00250A54">
        <w:rPr>
          <w:color w:val="auto"/>
        </w:rPr>
        <w:t xml:space="preserve">) </w:t>
      </w:r>
      <w:r w:rsidR="00EB6405" w:rsidRPr="00EB6405">
        <w:rPr>
          <w:color w:val="0070C0"/>
        </w:rPr>
        <w:t>TFN</w:t>
      </w:r>
      <w:r w:rsidRPr="00250A54">
        <w:rPr>
          <w:color w:val="auto"/>
        </w:rPr>
        <w:t>0.0</w:t>
      </w:r>
      <w:r w:rsidR="00532214" w:rsidRPr="00250A54">
        <w:rPr>
          <w:color w:val="auto"/>
        </w:rPr>
        <w:t>2</w:t>
      </w:r>
      <w:r w:rsidRPr="00250A54">
        <w:rPr>
          <w:color w:val="auto"/>
        </w:rPr>
        <w:t xml:space="preserve"> </w:t>
      </w:r>
      <w:r w:rsidR="00710B5B">
        <w:rPr>
          <w:color w:val="auto"/>
        </w:rPr>
        <w:t>and (f</w:t>
      </w:r>
      <w:r w:rsidR="00532214" w:rsidRPr="00250A54">
        <w:rPr>
          <w:color w:val="auto"/>
        </w:rPr>
        <w:t xml:space="preserve">) </w:t>
      </w:r>
      <w:r w:rsidR="00EB6405" w:rsidRPr="00EB6405">
        <w:rPr>
          <w:color w:val="0070C0"/>
        </w:rPr>
        <w:t>TFN</w:t>
      </w:r>
      <w:r w:rsidR="00532214" w:rsidRPr="00250A54">
        <w:rPr>
          <w:color w:val="auto"/>
        </w:rPr>
        <w:t>0.04</w:t>
      </w:r>
      <w:r w:rsidR="00914AF5">
        <w:rPr>
          <w:color w:val="auto"/>
        </w:rPr>
        <w:t xml:space="preserve"> </w:t>
      </w:r>
      <w:r w:rsidR="00914AF5" w:rsidRPr="00250A54">
        <w:rPr>
          <w:color w:val="auto"/>
        </w:rPr>
        <w:t>mem</w:t>
      </w:r>
      <w:r w:rsidR="00BF538E">
        <w:rPr>
          <w:color w:val="auto"/>
        </w:rPr>
        <w:t>brane surfaces</w:t>
      </w:r>
      <w:r w:rsidRPr="00250A54">
        <w:rPr>
          <w:color w:val="auto"/>
        </w:rPr>
        <w:t>.</w:t>
      </w:r>
      <w:bookmarkEnd w:id="12"/>
      <w:r w:rsidR="00692A65" w:rsidRPr="00250A54">
        <w:rPr>
          <w:color w:val="auto"/>
        </w:rPr>
        <w:t xml:space="preserve"> The R</w:t>
      </w:r>
      <w:r w:rsidR="00692A65" w:rsidRPr="00250A54">
        <w:rPr>
          <w:color w:val="auto"/>
          <w:vertAlign w:val="subscript"/>
        </w:rPr>
        <w:t xml:space="preserve">a </w:t>
      </w:r>
      <w:r w:rsidR="00692A65" w:rsidRPr="00250A54">
        <w:rPr>
          <w:color w:val="auto"/>
        </w:rPr>
        <w:t xml:space="preserve">values </w:t>
      </w:r>
      <w:r w:rsidR="00A3568D" w:rsidRPr="00250A54">
        <w:rPr>
          <w:color w:val="auto"/>
        </w:rPr>
        <w:t>were measured in triplicates</w:t>
      </w:r>
      <w:r w:rsidR="00692A65" w:rsidRPr="00250A54">
        <w:rPr>
          <w:color w:val="auto"/>
        </w:rPr>
        <w:t xml:space="preserve">. </w:t>
      </w:r>
    </w:p>
    <w:p w14:paraId="3793C46F" w14:textId="77777777" w:rsidR="005C670B" w:rsidRPr="00250A54" w:rsidRDefault="005C670B">
      <w:pPr>
        <w:spacing w:line="259" w:lineRule="auto"/>
        <w:jc w:val="left"/>
      </w:pPr>
      <w:r w:rsidRPr="00250A54">
        <w:br w:type="page"/>
      </w:r>
    </w:p>
    <w:p w14:paraId="2EF0766F" w14:textId="0420817C" w:rsidR="009F61B3" w:rsidRPr="00250A54" w:rsidRDefault="00041558" w:rsidP="004A12BF">
      <w:r w:rsidRPr="00250A54">
        <w:lastRenderedPageBreak/>
        <w:t>Membrane surface hydrophilicity is crucial for enhanc</w:t>
      </w:r>
      <w:r w:rsidR="00CA77F0" w:rsidRPr="00250A54">
        <w:t>ing</w:t>
      </w:r>
      <w:r w:rsidRPr="00250A54">
        <w:t xml:space="preserve"> the </w:t>
      </w:r>
      <w:r w:rsidR="000D2D4F" w:rsidRPr="00250A54">
        <w:t xml:space="preserve">flux </w:t>
      </w:r>
      <w:r w:rsidR="001349D5">
        <w:t>across</w:t>
      </w:r>
      <w:r w:rsidR="000D2D4F" w:rsidRPr="00250A54">
        <w:t xml:space="preserve"> FO membranes</w:t>
      </w:r>
      <w:r w:rsidR="009572A6">
        <w:t>.</w:t>
      </w:r>
      <w:r w:rsidR="00CD2A15">
        <w:t xml:space="preserve"> T</w:t>
      </w:r>
      <w:r w:rsidR="00CA77F0" w:rsidRPr="00250A54">
        <w:t>he hydrophilicity</w:t>
      </w:r>
      <w:r w:rsidR="00C74A52">
        <w:t xml:space="preserve"> of </w:t>
      </w:r>
      <w:r w:rsidR="00C74A52" w:rsidRPr="00250A54">
        <w:t>membrane</w:t>
      </w:r>
      <w:r w:rsidR="00C74A52">
        <w:t xml:space="preserve">s </w:t>
      </w:r>
      <w:r w:rsidR="00CD2A15" w:rsidRPr="00346F30">
        <w:rPr>
          <w:noProof/>
        </w:rPr>
        <w:t>w</w:t>
      </w:r>
      <w:r w:rsidR="00346F30">
        <w:rPr>
          <w:noProof/>
        </w:rPr>
        <w:t>as</w:t>
      </w:r>
      <w:r w:rsidR="00CD2A15">
        <w:t xml:space="preserve"> assessed by evaluating the</w:t>
      </w:r>
      <w:r w:rsidR="00CD2A15" w:rsidRPr="00250A54">
        <w:t xml:space="preserve"> water contact angles </w:t>
      </w:r>
      <w:r w:rsidR="00CD2A15">
        <w:t>on the membrane surface</w:t>
      </w:r>
      <w:r w:rsidR="00521180" w:rsidRPr="00250A54">
        <w:t xml:space="preserve">. </w:t>
      </w:r>
      <w:r w:rsidR="000721A4" w:rsidRPr="00250A54">
        <w:t xml:space="preserve">The </w:t>
      </w:r>
      <w:r w:rsidR="00505E06" w:rsidRPr="00250A54">
        <w:t>contact angles</w:t>
      </w:r>
      <w:r w:rsidR="000721A4" w:rsidRPr="00250A54">
        <w:t xml:space="preserve"> </w:t>
      </w:r>
      <w:r w:rsidR="00C74A52" w:rsidRPr="00250A54">
        <w:t>declined</w:t>
      </w:r>
      <w:r w:rsidR="007661E3" w:rsidRPr="00250A54">
        <w:t xml:space="preserve"> from 65.2° to 53.4°</w:t>
      </w:r>
      <w:r w:rsidR="000721A4" w:rsidRPr="00250A54">
        <w:t xml:space="preserve"> </w:t>
      </w:r>
      <w:r w:rsidR="000D2D4F" w:rsidRPr="00250A54">
        <w:t xml:space="preserve">with </w:t>
      </w:r>
      <w:r w:rsidR="001349D5">
        <w:t>an</w:t>
      </w:r>
      <w:r w:rsidR="00972569">
        <w:t xml:space="preserve"> </w:t>
      </w:r>
      <w:r w:rsidR="007661E3" w:rsidRPr="00250A54">
        <w:t>increas</w:t>
      </w:r>
      <w:r w:rsidR="00972569">
        <w:t>e</w:t>
      </w:r>
      <w:r w:rsidR="000721A4" w:rsidRPr="00250A54">
        <w:t xml:space="preserve"> </w:t>
      </w:r>
      <w:r w:rsidR="00972569">
        <w:t xml:space="preserve">in </w:t>
      </w:r>
      <w:r w:rsidR="001349D5">
        <w:t xml:space="preserve">the loading of </w:t>
      </w:r>
      <w:r w:rsidR="00D871ED" w:rsidRPr="00D871ED">
        <w:rPr>
          <w:color w:val="0070C0"/>
        </w:rPr>
        <w:t>SNW-1 nanoparticles</w:t>
      </w:r>
      <w:r w:rsidR="000721A4" w:rsidRPr="00250A54">
        <w:t xml:space="preserve"> </w:t>
      </w:r>
      <w:r w:rsidR="007661E3" w:rsidRPr="00250A54">
        <w:t xml:space="preserve">from 0 to 0.04 </w:t>
      </w:r>
      <w:r w:rsidR="00070883">
        <w:t>wt.</w:t>
      </w:r>
      <w:r w:rsidR="007661E3" w:rsidRPr="00250A54">
        <w:t>%</w:t>
      </w:r>
      <w:r w:rsidR="000721A4" w:rsidRPr="00250A54">
        <w:t xml:space="preserve">, </w:t>
      </w:r>
      <w:r w:rsidR="001349D5">
        <w:t xml:space="preserve">which </w:t>
      </w:r>
      <w:r w:rsidR="000721A4" w:rsidRPr="00250A54">
        <w:t>suggest</w:t>
      </w:r>
      <w:r w:rsidR="001349D5">
        <w:t>ed</w:t>
      </w:r>
      <w:r w:rsidR="000721A4" w:rsidRPr="00250A54">
        <w:t xml:space="preserve"> </w:t>
      </w:r>
      <w:r w:rsidR="00B81E8E" w:rsidRPr="00250A54">
        <w:t xml:space="preserve">that </w:t>
      </w:r>
      <w:r w:rsidR="00B81E8E" w:rsidRPr="00250A54">
        <w:rPr>
          <w:lang w:val="en"/>
        </w:rPr>
        <w:t>incorporation of</w:t>
      </w:r>
      <w:r w:rsidR="00A66355" w:rsidRPr="00250A54">
        <w:rPr>
          <w:lang w:val="en"/>
        </w:rPr>
        <w:t xml:space="preserve"> </w:t>
      </w:r>
      <w:r w:rsidR="008D13B3">
        <w:rPr>
          <w:lang w:val="en"/>
        </w:rPr>
        <w:t xml:space="preserve">the </w:t>
      </w:r>
      <w:r w:rsidR="00A66355" w:rsidRPr="00250A54">
        <w:rPr>
          <w:lang w:val="en"/>
        </w:rPr>
        <w:t xml:space="preserve">hydrophilic </w:t>
      </w:r>
      <w:r w:rsidR="00A66355" w:rsidRPr="00250A54">
        <w:t>amine-rich</w:t>
      </w:r>
      <w:r w:rsidR="00505E06">
        <w:rPr>
          <w:lang w:val="en"/>
        </w:rPr>
        <w:t xml:space="preserve"> SNW-</w:t>
      </w:r>
      <w:r w:rsidR="00B031AB">
        <w:rPr>
          <w:lang w:val="en"/>
        </w:rPr>
        <w:t xml:space="preserve">1 nanoparticles </w:t>
      </w:r>
      <w:r w:rsidR="00505E06">
        <w:rPr>
          <w:lang w:val="en"/>
        </w:rPr>
        <w:t>within</w:t>
      </w:r>
      <w:r w:rsidR="00B81E8E" w:rsidRPr="00250A54">
        <w:rPr>
          <w:lang w:val="en"/>
        </w:rPr>
        <w:t xml:space="preserve"> the PA layer</w:t>
      </w:r>
      <w:r w:rsidR="00B81E8E" w:rsidRPr="00250A54">
        <w:t xml:space="preserve"> </w:t>
      </w:r>
      <w:r w:rsidR="004C41A6">
        <w:t>enhanced</w:t>
      </w:r>
      <w:r w:rsidR="00972569">
        <w:t xml:space="preserve"> </w:t>
      </w:r>
      <w:r w:rsidR="00B81E8E" w:rsidRPr="00250A54">
        <w:t xml:space="preserve">membrane </w:t>
      </w:r>
      <w:r w:rsidR="00426053" w:rsidRPr="00250A54">
        <w:t xml:space="preserve">surface </w:t>
      </w:r>
      <w:r w:rsidR="000721A4" w:rsidRPr="00250A54">
        <w:t>hydrophilicity</w:t>
      </w:r>
      <w:r w:rsidR="00CA77F0" w:rsidRPr="00250A54">
        <w:t xml:space="preserve"> (</w:t>
      </w:r>
      <w:r w:rsidR="0011281F" w:rsidRPr="00250A54">
        <w:t xml:space="preserve">Figure </w:t>
      </w:r>
      <w:r w:rsidR="0011281F">
        <w:rPr>
          <w:noProof/>
        </w:rPr>
        <w:t>9</w:t>
      </w:r>
      <w:r w:rsidR="00CA77F0" w:rsidRPr="00250A54">
        <w:t>)</w:t>
      </w:r>
      <w:r w:rsidR="00A66355" w:rsidRPr="00250A54">
        <w:t>; t</w:t>
      </w:r>
      <w:r w:rsidR="00B805E8" w:rsidRPr="00250A54">
        <w:t xml:space="preserve">hus, improving the </w:t>
      </w:r>
      <w:r w:rsidR="00521180" w:rsidRPr="00250A54">
        <w:t>wettability and water permeability</w:t>
      </w:r>
      <w:r w:rsidR="00B805E8" w:rsidRPr="00250A54">
        <w:t xml:space="preserve"> of the TFN membranes</w:t>
      </w:r>
      <w:r w:rsidR="00274B88" w:rsidRPr="00250A54">
        <w:rPr>
          <w:noProof/>
        </w:rPr>
        <w:t>.</w:t>
      </w:r>
      <w:r w:rsidR="000721A4" w:rsidRPr="00250A54">
        <w:rPr>
          <w:noProof/>
        </w:rPr>
        <w:t xml:space="preserve"> </w:t>
      </w:r>
      <w:r w:rsidR="004F42F8">
        <w:rPr>
          <w:noProof/>
        </w:rPr>
        <w:t xml:space="preserve">Additionally, the </w:t>
      </w:r>
      <w:r w:rsidR="00D871ED" w:rsidRPr="00D871ED">
        <w:rPr>
          <w:color w:val="0070C0"/>
        </w:rPr>
        <w:t>SNW-1 nanoparticles</w:t>
      </w:r>
      <w:r w:rsidR="00EF4657" w:rsidRPr="00250A54">
        <w:t xml:space="preserve"> </w:t>
      </w:r>
      <w:r w:rsidR="00894C28" w:rsidRPr="00250A54">
        <w:t xml:space="preserve">could have </w:t>
      </w:r>
      <w:r w:rsidR="007C2D42">
        <w:t>increased</w:t>
      </w:r>
      <w:r w:rsidR="00380870">
        <w:t xml:space="preserve"> the</w:t>
      </w:r>
      <w:r w:rsidR="007C2D42">
        <w:t xml:space="preserve"> </w:t>
      </w:r>
      <w:proofErr w:type="spellStart"/>
      <w:r w:rsidR="007C2D42">
        <w:t>pore</w:t>
      </w:r>
      <w:proofErr w:type="spellEnd"/>
      <w:r w:rsidR="007C2D42">
        <w:t xml:space="preserve"> </w:t>
      </w:r>
      <w:r w:rsidR="00380870">
        <w:t>density</w:t>
      </w:r>
      <w:r w:rsidR="00894C28" w:rsidRPr="00250A54">
        <w:t xml:space="preserve"> on the </w:t>
      </w:r>
      <w:r w:rsidR="00763D40" w:rsidRPr="00250A54">
        <w:t xml:space="preserve">PA </w:t>
      </w:r>
      <w:r w:rsidR="00D96614">
        <w:t>layer by reducing its crosslinking degree, which</w:t>
      </w:r>
      <w:r w:rsidR="00894C28" w:rsidRPr="00250A54">
        <w:t xml:space="preserve"> allowed water droplets </w:t>
      </w:r>
      <w:r w:rsidR="00894C28" w:rsidRPr="00250A54">
        <w:rPr>
          <w:noProof/>
        </w:rPr>
        <w:t xml:space="preserve">to spread out on </w:t>
      </w:r>
      <w:r w:rsidR="00396121">
        <w:rPr>
          <w:noProof/>
        </w:rPr>
        <w:t>the PA layer</w:t>
      </w:r>
      <w:r w:rsidR="00894C28" w:rsidRPr="00250A54">
        <w:rPr>
          <w:noProof/>
        </w:rPr>
        <w:t xml:space="preserve"> </w:t>
      </w:r>
      <w:r w:rsidR="00CC48CD" w:rsidRPr="00250A54">
        <w:rPr>
          <w:noProof/>
        </w:rPr>
        <w:t>easily</w:t>
      </w:r>
      <w:r w:rsidR="00510116" w:rsidRPr="00250A54">
        <w:t xml:space="preserve">. </w:t>
      </w:r>
      <w:r w:rsidR="00AF082E">
        <w:t xml:space="preserve">Moreover, </w:t>
      </w:r>
      <w:r w:rsidR="00A06762">
        <w:t>the embedded SNW-1 nanoparticles</w:t>
      </w:r>
      <w:r w:rsidR="001C2621">
        <w:t xml:space="preserve"> in the TFN membranes</w:t>
      </w:r>
      <w:r w:rsidR="00A06762">
        <w:t xml:space="preserve"> increased the surface roughness </w:t>
      </w:r>
      <w:r w:rsidR="007226CC">
        <w:t>and reduced the thickness of the</w:t>
      </w:r>
      <w:r w:rsidR="00E9247C">
        <w:t xml:space="preserve">ir </w:t>
      </w:r>
      <w:r w:rsidR="007226CC">
        <w:t>PA layer</w:t>
      </w:r>
      <w:r w:rsidR="00D26C4B">
        <w:t>s</w:t>
      </w:r>
      <w:r w:rsidR="00D57476">
        <w:t xml:space="preserve">, </w:t>
      </w:r>
      <w:r w:rsidR="004A12BF">
        <w:t xml:space="preserve">which </w:t>
      </w:r>
      <w:r w:rsidR="00165776">
        <w:t xml:space="preserve">allowed </w:t>
      </w:r>
      <w:r w:rsidR="00B46A1B">
        <w:t>water mo</w:t>
      </w:r>
      <w:r w:rsidR="004A12BF">
        <w:t xml:space="preserve">lecules to </w:t>
      </w:r>
      <w:r w:rsidR="00B46A1B">
        <w:t xml:space="preserve">permeate easily </w:t>
      </w:r>
      <w:r w:rsidR="004A12BF">
        <w:t xml:space="preserve">through the </w:t>
      </w:r>
      <w:r w:rsidR="00255DD8">
        <w:t xml:space="preserve">selective </w:t>
      </w:r>
      <w:r w:rsidR="004A12BF">
        <w:t>layer</w:t>
      </w:r>
      <w:r w:rsidR="00255DD8">
        <w:t>s</w:t>
      </w:r>
      <w:r w:rsidR="004A12BF">
        <w:t>.</w:t>
      </w:r>
      <w:r w:rsidR="00F915E3">
        <w:t xml:space="preserve"> Lastly, the pores</w:t>
      </w:r>
      <w:r w:rsidR="009644B7">
        <w:t xml:space="preserve"> of</w:t>
      </w:r>
      <w:r w:rsidR="008C3620">
        <w:t xml:space="preserve"> the</w:t>
      </w:r>
      <w:r w:rsidR="009644B7">
        <w:t xml:space="preserve"> </w:t>
      </w:r>
      <w:r w:rsidR="009F61B3">
        <w:t xml:space="preserve">SNW-1 </w:t>
      </w:r>
      <w:r w:rsidR="00820B04">
        <w:t>nano</w:t>
      </w:r>
      <w:r w:rsidR="009644B7">
        <w:t xml:space="preserve">fillers </w:t>
      </w:r>
      <w:r w:rsidR="009F61B3">
        <w:t xml:space="preserve">could </w:t>
      </w:r>
      <w:r w:rsidR="003C3850">
        <w:t>serve as extra channels for water molecules to penetrate easily through the PA layer</w:t>
      </w:r>
      <w:r w:rsidR="009F61B3">
        <w:t xml:space="preserve"> [30].</w:t>
      </w:r>
    </w:p>
    <w:p w14:paraId="35DD17F6" w14:textId="77777777" w:rsidR="00532174" w:rsidRPr="00250A54" w:rsidRDefault="00532174" w:rsidP="0096720E">
      <w:pPr>
        <w:pStyle w:val="a"/>
        <w:jc w:val="center"/>
        <w:rPr>
          <w:color w:val="auto"/>
        </w:rPr>
      </w:pPr>
      <w:r w:rsidRPr="00250A54">
        <w:rPr>
          <w:noProof/>
          <w:color w:val="auto"/>
          <w:lang w:val="en-AU"/>
        </w:rPr>
        <w:drawing>
          <wp:inline distT="0" distB="0" distL="0" distR="0" wp14:anchorId="02EF2B35" wp14:editId="2871A9D4">
            <wp:extent cx="4006850" cy="2387600"/>
            <wp:effectExtent l="0" t="0" r="0" b="0"/>
            <wp:docPr id="23" name="Chart 23">
              <a:extLst xmlns:a="http://schemas.openxmlformats.org/drawingml/2006/main">
                <a:ext uri="{FF2B5EF4-FFF2-40B4-BE49-F238E27FC236}">
                  <a16:creationId xmlns:a16="http://schemas.microsoft.com/office/drawing/2014/main" id="{D7C29CE4-2081-4185-8C84-3BA0DD4E3163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1"/>
              </a:graphicData>
            </a:graphic>
          </wp:inline>
        </w:drawing>
      </w:r>
    </w:p>
    <w:p w14:paraId="7DED1127" w14:textId="45E30AB4" w:rsidR="00B36548" w:rsidRPr="00250A54" w:rsidRDefault="002B7C51" w:rsidP="00785930">
      <w:pPr>
        <w:pStyle w:val="Caption"/>
        <w:rPr>
          <w:color w:val="auto"/>
        </w:rPr>
      </w:pPr>
      <w:bookmarkStart w:id="13" w:name="_Ref508902019"/>
      <w:bookmarkStart w:id="14" w:name="_Toc509410148"/>
      <w:r w:rsidRPr="00250A54">
        <w:rPr>
          <w:color w:val="auto"/>
        </w:rPr>
        <w:t xml:space="preserve">Figure </w:t>
      </w:r>
      <w:r w:rsidRPr="00250A54">
        <w:rPr>
          <w:color w:val="auto"/>
        </w:rPr>
        <w:fldChar w:fldCharType="begin"/>
      </w:r>
      <w:r w:rsidRPr="00250A54">
        <w:rPr>
          <w:color w:val="auto"/>
        </w:rPr>
        <w:instrText xml:space="preserve"> SEQ Figure \* ARABIC </w:instrText>
      </w:r>
      <w:r w:rsidRPr="00250A54">
        <w:rPr>
          <w:color w:val="auto"/>
        </w:rPr>
        <w:fldChar w:fldCharType="separate"/>
      </w:r>
      <w:r w:rsidR="00EB1E41">
        <w:rPr>
          <w:noProof/>
          <w:color w:val="auto"/>
        </w:rPr>
        <w:t>9</w:t>
      </w:r>
      <w:r w:rsidRPr="00250A54">
        <w:rPr>
          <w:color w:val="auto"/>
        </w:rPr>
        <w:fldChar w:fldCharType="end"/>
      </w:r>
      <w:bookmarkEnd w:id="13"/>
      <w:r w:rsidRPr="00250A54">
        <w:rPr>
          <w:color w:val="auto"/>
        </w:rPr>
        <w:t xml:space="preserve">: Contact angle measurements for </w:t>
      </w:r>
      <w:r w:rsidR="004C41A6">
        <w:rPr>
          <w:color w:val="auto"/>
        </w:rPr>
        <w:t xml:space="preserve">the </w:t>
      </w:r>
      <w:r w:rsidRPr="00250A54">
        <w:rPr>
          <w:color w:val="auto"/>
        </w:rPr>
        <w:t>TFC and TFN membranes</w:t>
      </w:r>
      <w:bookmarkEnd w:id="14"/>
      <w:r w:rsidR="00E04FB7">
        <w:rPr>
          <w:color w:val="auto"/>
        </w:rPr>
        <w:t>.</w:t>
      </w:r>
    </w:p>
    <w:p w14:paraId="0AB80EBD" w14:textId="77777777" w:rsidR="008D728C" w:rsidRPr="00250A54" w:rsidRDefault="008D728C" w:rsidP="008D728C"/>
    <w:p w14:paraId="7DEC6A1E" w14:textId="78AC59CB" w:rsidR="009176BE" w:rsidRPr="00250A54" w:rsidRDefault="009176BE" w:rsidP="00AC31DC">
      <w:pPr>
        <w:pStyle w:val="Heading2"/>
      </w:pPr>
      <w:r w:rsidRPr="00250A54">
        <w:lastRenderedPageBreak/>
        <w:t xml:space="preserve">Performances of TFC FO membranes </w:t>
      </w:r>
    </w:p>
    <w:p w14:paraId="55191A3A" w14:textId="7DD62D55" w:rsidR="00DA49C1" w:rsidRPr="00FA3072" w:rsidRDefault="00F310B3" w:rsidP="001C74C5">
      <w:pPr>
        <w:rPr>
          <w:color w:val="0070C0"/>
        </w:rPr>
      </w:pPr>
      <w:r w:rsidRPr="00250A54">
        <w:t>T</w:t>
      </w:r>
      <w:r w:rsidR="00441D08" w:rsidRPr="00250A54">
        <w:t xml:space="preserve">he FO performance of the membranes </w:t>
      </w:r>
      <w:r w:rsidR="00340360">
        <w:t>in</w:t>
      </w:r>
      <w:r w:rsidR="004A30A6">
        <w:t xml:space="preserve"> </w:t>
      </w:r>
      <w:r w:rsidR="00E44BF4" w:rsidRPr="00250A54">
        <w:t xml:space="preserve">both </w:t>
      </w:r>
      <w:r w:rsidR="004A30A6">
        <w:t xml:space="preserve">the </w:t>
      </w:r>
      <w:r w:rsidR="00E44BF4" w:rsidRPr="00250A54">
        <w:t xml:space="preserve">AL-FS and AL-DS </w:t>
      </w:r>
      <w:r w:rsidR="003C7A5C" w:rsidRPr="00250A54">
        <w:t>orientations</w:t>
      </w:r>
      <w:r w:rsidR="00E44BF4" w:rsidRPr="00250A54">
        <w:t xml:space="preserve"> </w:t>
      </w:r>
      <w:r w:rsidRPr="00250A54">
        <w:t>is</w:t>
      </w:r>
      <w:r w:rsidR="003C7A5C" w:rsidRPr="00250A54">
        <w:t xml:space="preserve"> presented in </w:t>
      </w:r>
      <w:r w:rsidR="0011281F" w:rsidRPr="00250A54">
        <w:t xml:space="preserve">Figure </w:t>
      </w:r>
      <w:r w:rsidR="0011281F">
        <w:rPr>
          <w:noProof/>
        </w:rPr>
        <w:t>10</w:t>
      </w:r>
      <w:r w:rsidR="00E44BF4" w:rsidRPr="00250A54">
        <w:t xml:space="preserve">. </w:t>
      </w:r>
      <w:r w:rsidR="0046298C" w:rsidRPr="00250A54">
        <w:t>T</w:t>
      </w:r>
      <w:r w:rsidR="000F4E3E" w:rsidRPr="00250A54">
        <w:t>he water flux</w:t>
      </w:r>
      <w:r w:rsidR="001436D8" w:rsidRPr="00250A54">
        <w:t>es</w:t>
      </w:r>
      <w:r w:rsidR="000F4E3E" w:rsidRPr="00250A54">
        <w:t xml:space="preserve"> </w:t>
      </w:r>
      <w:r w:rsidR="004A30A6">
        <w:t xml:space="preserve">of </w:t>
      </w:r>
      <w:r w:rsidR="000F4E3E" w:rsidRPr="00250A54">
        <w:t xml:space="preserve">the </w:t>
      </w:r>
      <w:r w:rsidR="00C21C63">
        <w:t xml:space="preserve">TFN </w:t>
      </w:r>
      <w:r w:rsidR="000F4E3E" w:rsidRPr="00250A54">
        <w:t>membrane</w:t>
      </w:r>
      <w:r w:rsidR="009C713F" w:rsidRPr="00250A54">
        <w:t>s</w:t>
      </w:r>
      <w:r w:rsidR="0046298C" w:rsidRPr="00250A54">
        <w:t xml:space="preserve"> </w:t>
      </w:r>
      <w:r w:rsidR="004A30A6">
        <w:t xml:space="preserve">under </w:t>
      </w:r>
      <w:r w:rsidR="0046298C" w:rsidRPr="00250A54">
        <w:t xml:space="preserve">both </w:t>
      </w:r>
      <w:r w:rsidR="004A30A6">
        <w:t xml:space="preserve">the </w:t>
      </w:r>
      <w:r w:rsidR="0046298C" w:rsidRPr="00250A54">
        <w:t xml:space="preserve">orientations increased </w:t>
      </w:r>
      <w:r w:rsidR="004C0894">
        <w:rPr>
          <w:color w:val="0070C0"/>
        </w:rPr>
        <w:t>at higher</w:t>
      </w:r>
      <w:r w:rsidR="0046298C" w:rsidRPr="00FA3072">
        <w:rPr>
          <w:color w:val="0070C0"/>
        </w:rPr>
        <w:t xml:space="preserve"> SNW-1</w:t>
      </w:r>
      <w:r w:rsidR="004C0894" w:rsidRPr="00FA3072">
        <w:rPr>
          <w:color w:val="0070C0"/>
        </w:rPr>
        <w:t xml:space="preserve"> nanoparticle</w:t>
      </w:r>
      <w:r w:rsidR="0046298C" w:rsidRPr="00FA3072">
        <w:rPr>
          <w:color w:val="0070C0"/>
        </w:rPr>
        <w:t xml:space="preserve"> loadings </w:t>
      </w:r>
      <w:r w:rsidR="000D0987" w:rsidRPr="00250A54">
        <w:t>(</w:t>
      </w:r>
      <w:r w:rsidR="0011281F" w:rsidRPr="00250A54">
        <w:t xml:space="preserve">Figure </w:t>
      </w:r>
      <w:r w:rsidR="0011281F">
        <w:rPr>
          <w:noProof/>
        </w:rPr>
        <w:t>10</w:t>
      </w:r>
      <w:r w:rsidR="000D0987" w:rsidRPr="00250A54">
        <w:t>a)</w:t>
      </w:r>
      <w:r w:rsidR="00EE37D2">
        <w:t xml:space="preserve"> most probably because of </w:t>
      </w:r>
      <w:r w:rsidR="00B40042" w:rsidRPr="00250A54">
        <w:t>enriched</w:t>
      </w:r>
      <w:r w:rsidR="009571CA" w:rsidRPr="00250A54">
        <w:t xml:space="preserve"> hydrophilicity </w:t>
      </w:r>
      <w:r w:rsidR="00EE37D2">
        <w:t>and increased PA selective layer</w:t>
      </w:r>
      <w:r w:rsidR="00B40042">
        <w:t xml:space="preserve">’s </w:t>
      </w:r>
      <w:r w:rsidR="00B40042" w:rsidRPr="00250A54">
        <w:t>free volume</w:t>
      </w:r>
      <w:r w:rsidR="009571CA" w:rsidRPr="00250A54">
        <w:rPr>
          <w:lang w:val="en"/>
        </w:rPr>
        <w:t>.</w:t>
      </w:r>
      <w:r w:rsidR="00CA5A94" w:rsidRPr="00250A54">
        <w:rPr>
          <w:lang w:val="en"/>
        </w:rPr>
        <w:t xml:space="preserve"> </w:t>
      </w:r>
      <w:r w:rsidR="001C74C5" w:rsidRPr="00250A54">
        <w:rPr>
          <w:lang w:val="en"/>
        </w:rPr>
        <w:t xml:space="preserve">The porous </w:t>
      </w:r>
      <w:r w:rsidR="00D871ED" w:rsidRPr="00D871ED">
        <w:rPr>
          <w:color w:val="0070C0"/>
          <w:lang w:val="en"/>
        </w:rPr>
        <w:t>SNW-1 nanoparticles</w:t>
      </w:r>
      <w:r w:rsidR="001C74C5" w:rsidRPr="00250A54">
        <w:rPr>
          <w:lang w:val="en"/>
        </w:rPr>
        <w:t xml:space="preserve"> </w:t>
      </w:r>
      <w:r w:rsidR="001C74C5" w:rsidRPr="00250A54">
        <w:rPr>
          <w:noProof/>
          <w:lang w:val="en"/>
        </w:rPr>
        <w:t>also</w:t>
      </w:r>
      <w:r w:rsidR="001C74C5" w:rsidRPr="00250A54">
        <w:rPr>
          <w:lang w:val="en"/>
        </w:rPr>
        <w:t xml:space="preserve"> </w:t>
      </w:r>
      <w:r w:rsidR="004D7203" w:rsidRPr="00DA49C1">
        <w:rPr>
          <w:lang w:val="en"/>
        </w:rPr>
        <w:t xml:space="preserve">likely </w:t>
      </w:r>
      <w:r w:rsidR="002C767D" w:rsidRPr="00DA49C1">
        <w:rPr>
          <w:lang w:val="en"/>
        </w:rPr>
        <w:t xml:space="preserve">offered </w:t>
      </w:r>
      <w:r w:rsidR="001C74C5" w:rsidRPr="00DA49C1">
        <w:rPr>
          <w:lang w:val="en"/>
        </w:rPr>
        <w:t>more channels</w:t>
      </w:r>
      <w:r w:rsidR="00F215C0" w:rsidRPr="00DA49C1">
        <w:rPr>
          <w:lang w:val="en"/>
        </w:rPr>
        <w:t xml:space="preserve"> for water molecules to pass through</w:t>
      </w:r>
      <w:r w:rsidR="00D40134" w:rsidRPr="00DA49C1">
        <w:rPr>
          <w:lang w:val="en"/>
        </w:rPr>
        <w:t>;</w:t>
      </w:r>
      <w:r w:rsidR="004D7203" w:rsidRPr="00DA49C1">
        <w:rPr>
          <w:lang w:val="en"/>
        </w:rPr>
        <w:t xml:space="preserve"> </w:t>
      </w:r>
      <w:r w:rsidR="009F77B4" w:rsidRPr="00DA49C1">
        <w:rPr>
          <w:lang w:val="en"/>
        </w:rPr>
        <w:t>thereby</w:t>
      </w:r>
      <w:r w:rsidR="00D40134" w:rsidRPr="00DA49C1">
        <w:rPr>
          <w:lang w:val="en"/>
        </w:rPr>
        <w:t>,</w:t>
      </w:r>
      <w:r w:rsidR="009F77B4" w:rsidRPr="00DA49C1">
        <w:rPr>
          <w:lang w:val="en"/>
        </w:rPr>
        <w:t xml:space="preserve"> further </w:t>
      </w:r>
      <w:r w:rsidR="004D7203" w:rsidRPr="00DA49C1">
        <w:rPr>
          <w:lang w:val="en"/>
        </w:rPr>
        <w:t>enhancing water flux</w:t>
      </w:r>
      <w:r w:rsidR="00F215C0" w:rsidRPr="00DA49C1">
        <w:rPr>
          <w:lang w:val="en"/>
        </w:rPr>
        <w:t xml:space="preserve">. </w:t>
      </w:r>
      <w:r w:rsidR="00571C01">
        <w:t>In addition</w:t>
      </w:r>
      <w:r w:rsidR="00AD19F5" w:rsidRPr="00DA49C1">
        <w:t xml:space="preserve">, </w:t>
      </w:r>
      <w:r w:rsidR="004113EF" w:rsidRPr="00DA49C1">
        <w:t xml:space="preserve">the </w:t>
      </w:r>
      <w:r w:rsidR="00DA49C1">
        <w:t xml:space="preserve">reduced </w:t>
      </w:r>
      <w:r w:rsidR="00DA49C1" w:rsidRPr="009F4976">
        <w:rPr>
          <w:color w:val="0070C0"/>
        </w:rPr>
        <w:t xml:space="preserve">PA layer thickness and </w:t>
      </w:r>
      <w:r w:rsidR="00662786" w:rsidRPr="009F4976">
        <w:rPr>
          <w:color w:val="0070C0"/>
        </w:rPr>
        <w:t>increased</w:t>
      </w:r>
      <w:r w:rsidR="002C767D" w:rsidRPr="009F4976">
        <w:rPr>
          <w:color w:val="0070C0"/>
        </w:rPr>
        <w:t xml:space="preserve"> </w:t>
      </w:r>
      <w:r w:rsidR="00AD19F5" w:rsidRPr="006F729F">
        <w:rPr>
          <w:color w:val="0070C0"/>
        </w:rPr>
        <w:t>surface roughness</w:t>
      </w:r>
      <w:r w:rsidR="00662786" w:rsidRPr="006F729F">
        <w:rPr>
          <w:color w:val="0070C0"/>
        </w:rPr>
        <w:t xml:space="preserve"> </w:t>
      </w:r>
      <w:r w:rsidR="00DA49C1" w:rsidRPr="006F729F">
        <w:rPr>
          <w:color w:val="0070C0"/>
        </w:rPr>
        <w:t>of TFN membranes</w:t>
      </w:r>
      <w:r w:rsidR="00571C01" w:rsidRPr="006F729F">
        <w:rPr>
          <w:color w:val="0070C0"/>
        </w:rPr>
        <w:t xml:space="preserve"> enhanced the</w:t>
      </w:r>
      <w:r w:rsidR="00662786" w:rsidRPr="006F729F">
        <w:rPr>
          <w:color w:val="0070C0"/>
        </w:rPr>
        <w:t xml:space="preserve"> water flux </w:t>
      </w:r>
      <w:r w:rsidR="00523742" w:rsidRPr="006F729F">
        <w:rPr>
          <w:color w:val="0070C0"/>
        </w:rPr>
        <w:t>of</w:t>
      </w:r>
      <w:r w:rsidR="00CA5A94" w:rsidRPr="006F729F">
        <w:rPr>
          <w:color w:val="0070C0"/>
          <w:lang w:val="en"/>
        </w:rPr>
        <w:t xml:space="preserve"> the TFN membranes</w:t>
      </w:r>
      <w:r w:rsidR="00571C01" w:rsidRPr="006F729F">
        <w:rPr>
          <w:color w:val="0070C0"/>
        </w:rPr>
        <w:t xml:space="preserve"> by lowering </w:t>
      </w:r>
      <w:r w:rsidR="00571C01" w:rsidRPr="00FA3072">
        <w:rPr>
          <w:color w:val="0070C0"/>
        </w:rPr>
        <w:t>the transport resistance of water molecules across the PA layer</w:t>
      </w:r>
      <w:r w:rsidR="00AD19F5" w:rsidRPr="00FA3072">
        <w:rPr>
          <w:color w:val="0070C0"/>
        </w:rPr>
        <w:t xml:space="preserve"> </w:t>
      </w:r>
      <w:r w:rsidR="001D796D" w:rsidRPr="00FA3072">
        <w:rPr>
          <w:color w:val="0070C0"/>
        </w:rPr>
        <w:fldChar w:fldCharType="begin"/>
      </w:r>
      <w:r w:rsidR="003F556B">
        <w:rPr>
          <w:color w:val="0070C0"/>
        </w:rPr>
        <w:instrText xml:space="preserve"> ADDIN EN.CITE &lt;EndNote&gt;&lt;Cite&gt;&lt;Author&gt;Emadzadeh&lt;/Author&gt;&lt;Year&gt;2014&lt;/Year&gt;&lt;RecNum&gt;535&lt;/RecNum&gt;&lt;DisplayText&gt;[49]&lt;/DisplayText&gt;&lt;record&gt;&lt;rec-number&gt;535&lt;/rec-number&gt;&lt;foreign-keys&gt;&lt;key app="EN" db-id="5xadzxz55sdspxefr04pwt5z0z2t5rtd2vwp" timestamp="1508736378"&gt;535&lt;/key&gt;&lt;/foreign-keys&gt;&lt;ref-type name="Journal Article"&gt;17&lt;/ref-type&gt;&lt;contributors&gt;&lt;authors&gt;&lt;author&gt;Emadzadeh, D&lt;/author&gt;&lt;author&gt;Lau, WJ&lt;/author&gt;&lt;author&gt;Matsuura, T&lt;/author&gt;&lt;author&gt;Ismail, AF&lt;/author&gt;&lt;author&gt;Rahbari-Sisakht, M&lt;/author&gt;&lt;/authors&gt;&lt;/contributors&gt;&lt;titles&gt;&lt;title&gt;Synthesis and characterization of thin film nanocomposite forward osmosis membrane with hydrophilic nanocomposite support to reduce internal concentration polarization&lt;/title&gt;&lt;secondary-title&gt;Journal of Membrane Science&lt;/secondary-title&gt;&lt;/titles&gt;&lt;periodical&gt;&lt;full-title&gt;Journal of Membrane Science&lt;/full-title&gt;&lt;/periodical&gt;&lt;pages&gt;74-85&lt;/pages&gt;&lt;volume&gt;449&lt;/volume&gt;&lt;dates&gt;&lt;year&gt;2014&lt;/year&gt;&lt;/dates&gt;&lt;isbn&gt;0376-7388&lt;/isbn&gt;&lt;urls&gt;&lt;related-urls&gt;&lt;url&gt;https://doi.org/10.1016/j.memsci.2013.08.014&lt;/url&gt;&lt;/related-urls&gt;&lt;/urls&gt;&lt;electronic-resource-num&gt;10.1016/j.memsci.2013.08.014&lt;/electronic-resource-num&gt;&lt;/record&gt;&lt;/Cite&gt;&lt;/EndNote&gt;</w:instrText>
      </w:r>
      <w:r w:rsidR="001D796D" w:rsidRPr="00FA3072">
        <w:rPr>
          <w:color w:val="0070C0"/>
        </w:rPr>
        <w:fldChar w:fldCharType="separate"/>
      </w:r>
      <w:r w:rsidR="003F556B">
        <w:rPr>
          <w:noProof/>
          <w:color w:val="0070C0"/>
        </w:rPr>
        <w:t>[</w:t>
      </w:r>
      <w:hyperlink w:anchor="_ENREF_49" w:tooltip="Emadzadeh, 2014 #535" w:history="1">
        <w:r w:rsidR="000F4480">
          <w:rPr>
            <w:noProof/>
            <w:color w:val="0070C0"/>
          </w:rPr>
          <w:t>49</w:t>
        </w:r>
      </w:hyperlink>
      <w:r w:rsidR="003F556B">
        <w:rPr>
          <w:noProof/>
          <w:color w:val="0070C0"/>
        </w:rPr>
        <w:t>]</w:t>
      </w:r>
      <w:r w:rsidR="001D796D" w:rsidRPr="00FA3072">
        <w:rPr>
          <w:color w:val="0070C0"/>
        </w:rPr>
        <w:fldChar w:fldCharType="end"/>
      </w:r>
      <w:r w:rsidR="00AD19F5" w:rsidRPr="00FA3072">
        <w:rPr>
          <w:color w:val="0070C0"/>
        </w:rPr>
        <w:t>.</w:t>
      </w:r>
    </w:p>
    <w:p w14:paraId="71AFF4CF" w14:textId="396F40FD" w:rsidR="00E44BF4" w:rsidRPr="00250A54" w:rsidRDefault="0046298C" w:rsidP="001C74C5">
      <w:r w:rsidRPr="00DA49C1">
        <w:t xml:space="preserve">The </w:t>
      </w:r>
      <w:r w:rsidR="00EB6405" w:rsidRPr="00DA49C1">
        <w:rPr>
          <w:color w:val="0070C0"/>
        </w:rPr>
        <w:t>TFN</w:t>
      </w:r>
      <w:r w:rsidRPr="00DA49C1">
        <w:t>0</w:t>
      </w:r>
      <w:r w:rsidRPr="00250A54">
        <w:t xml:space="preserve">.04 </w:t>
      </w:r>
      <w:r w:rsidR="004A7993">
        <w:t xml:space="preserve">membrane </w:t>
      </w:r>
      <w:r w:rsidR="002E210C" w:rsidRPr="00250A54">
        <w:t xml:space="preserve">demonstrated the </w:t>
      </w:r>
      <w:r w:rsidR="00253FCC">
        <w:t xml:space="preserve">highest </w:t>
      </w:r>
      <w:r w:rsidR="002E210C" w:rsidRPr="00250A54">
        <w:t>water flux</w:t>
      </w:r>
      <w:r w:rsidR="00962000">
        <w:t xml:space="preserve"> of 1</w:t>
      </w:r>
      <w:r w:rsidR="00962000" w:rsidRPr="00250A54">
        <w:rPr>
          <w:lang w:val="en"/>
        </w:rPr>
        <w:t>5.</w:t>
      </w:r>
      <w:r w:rsidR="004A7993">
        <w:rPr>
          <w:lang w:val="en"/>
        </w:rPr>
        <w:t>4</w:t>
      </w:r>
      <w:r w:rsidR="00962000" w:rsidRPr="00250A54">
        <w:rPr>
          <w:lang w:val="en"/>
        </w:rPr>
        <w:t xml:space="preserve"> </w:t>
      </w:r>
      <w:r w:rsidR="00962000" w:rsidRPr="00250A54">
        <w:t>Lm</w:t>
      </w:r>
      <w:r w:rsidR="00962000" w:rsidRPr="00250A54">
        <w:rPr>
          <w:vertAlign w:val="superscript"/>
        </w:rPr>
        <w:t>-2</w:t>
      </w:r>
      <w:r w:rsidR="00962000" w:rsidRPr="00250A54">
        <w:t>h</w:t>
      </w:r>
      <w:r w:rsidR="00962000" w:rsidRPr="00250A54">
        <w:rPr>
          <w:vertAlign w:val="superscript"/>
        </w:rPr>
        <w:t>-1</w:t>
      </w:r>
      <w:r w:rsidR="00962000">
        <w:t xml:space="preserve"> </w:t>
      </w:r>
      <w:r w:rsidR="004A7993">
        <w:rPr>
          <w:lang w:val="en"/>
        </w:rPr>
        <w:t>(</w:t>
      </w:r>
      <w:r w:rsidR="004120BF" w:rsidRPr="00250A54">
        <w:rPr>
          <w:lang w:val="en"/>
        </w:rPr>
        <w:t>6</w:t>
      </w:r>
      <w:r w:rsidR="00962000">
        <w:rPr>
          <w:lang w:val="en"/>
        </w:rPr>
        <w:t>5</w:t>
      </w:r>
      <w:r w:rsidR="004120BF" w:rsidRPr="00250A54">
        <w:rPr>
          <w:lang w:val="en"/>
        </w:rPr>
        <w:t xml:space="preserve">% </w:t>
      </w:r>
      <w:r w:rsidR="00962000">
        <w:rPr>
          <w:lang w:val="en"/>
        </w:rPr>
        <w:t xml:space="preserve">higher compared to </w:t>
      </w:r>
      <w:r w:rsidR="00A1061B">
        <w:rPr>
          <w:lang w:val="en"/>
        </w:rPr>
        <w:t xml:space="preserve">the </w:t>
      </w:r>
      <w:r w:rsidR="00962000">
        <w:rPr>
          <w:lang w:val="en"/>
        </w:rPr>
        <w:t xml:space="preserve">TFC membrane with </w:t>
      </w:r>
      <w:r w:rsidR="004120BF" w:rsidRPr="00250A54">
        <w:rPr>
          <w:lang w:val="en"/>
        </w:rPr>
        <w:t xml:space="preserve">9.3 </w:t>
      </w:r>
      <w:r w:rsidR="004120BF" w:rsidRPr="00250A54">
        <w:t>Lm</w:t>
      </w:r>
      <w:r w:rsidR="004120BF" w:rsidRPr="00250A54">
        <w:rPr>
          <w:vertAlign w:val="superscript"/>
        </w:rPr>
        <w:t>-2</w:t>
      </w:r>
      <w:r w:rsidR="004120BF" w:rsidRPr="00250A54">
        <w:t>h</w:t>
      </w:r>
      <w:r w:rsidR="004120BF" w:rsidRPr="00250A54">
        <w:rPr>
          <w:vertAlign w:val="superscript"/>
        </w:rPr>
        <w:t>-1</w:t>
      </w:r>
      <w:r w:rsidR="004A7993">
        <w:rPr>
          <w:lang w:val="en"/>
        </w:rPr>
        <w:t xml:space="preserve">) </w:t>
      </w:r>
      <w:r w:rsidR="004120BF" w:rsidRPr="00250A54">
        <w:rPr>
          <w:lang w:val="en"/>
        </w:rPr>
        <w:t xml:space="preserve">in the AL-FS </w:t>
      </w:r>
      <w:r w:rsidR="00571042">
        <w:rPr>
          <w:lang w:val="en"/>
        </w:rPr>
        <w:t>configuration</w:t>
      </w:r>
      <w:r w:rsidR="004A7993">
        <w:rPr>
          <w:lang w:val="en"/>
        </w:rPr>
        <w:t xml:space="preserve"> and </w:t>
      </w:r>
      <w:r w:rsidR="004120BF" w:rsidRPr="00250A54">
        <w:rPr>
          <w:lang w:val="en"/>
        </w:rPr>
        <w:t xml:space="preserve">27.8 </w:t>
      </w:r>
      <w:r w:rsidR="004120BF" w:rsidRPr="00250A54">
        <w:t>Lm</w:t>
      </w:r>
      <w:r w:rsidR="004120BF" w:rsidRPr="00250A54">
        <w:rPr>
          <w:vertAlign w:val="superscript"/>
        </w:rPr>
        <w:t>-2</w:t>
      </w:r>
      <w:r w:rsidR="004120BF" w:rsidRPr="00250A54">
        <w:t>h</w:t>
      </w:r>
      <w:r w:rsidR="004120BF" w:rsidRPr="00250A54">
        <w:rPr>
          <w:vertAlign w:val="superscript"/>
        </w:rPr>
        <w:t>-1</w:t>
      </w:r>
      <w:r w:rsidR="004120BF" w:rsidRPr="00250A54">
        <w:rPr>
          <w:lang w:val="en"/>
        </w:rPr>
        <w:t xml:space="preserve"> </w:t>
      </w:r>
      <w:r w:rsidR="004A7993">
        <w:rPr>
          <w:lang w:val="en"/>
        </w:rPr>
        <w:t xml:space="preserve">(43% higher compared to </w:t>
      </w:r>
      <w:r w:rsidR="00A1061B">
        <w:rPr>
          <w:lang w:val="en"/>
        </w:rPr>
        <w:t>the</w:t>
      </w:r>
      <w:r w:rsidR="004A7993">
        <w:rPr>
          <w:lang w:val="en"/>
        </w:rPr>
        <w:t xml:space="preserve"> </w:t>
      </w:r>
      <w:r w:rsidR="00D40134">
        <w:rPr>
          <w:lang w:val="en"/>
        </w:rPr>
        <w:t xml:space="preserve">TFC membrane </w:t>
      </w:r>
      <w:r w:rsidR="004A7993">
        <w:rPr>
          <w:lang w:val="en"/>
        </w:rPr>
        <w:t xml:space="preserve">with </w:t>
      </w:r>
      <w:r w:rsidR="004A7993" w:rsidRPr="00250A54">
        <w:rPr>
          <w:lang w:val="en"/>
        </w:rPr>
        <w:t xml:space="preserve">19.4 </w:t>
      </w:r>
      <w:r w:rsidR="00D40134" w:rsidRPr="00250A54">
        <w:t>Lm</w:t>
      </w:r>
      <w:r w:rsidR="00D40134" w:rsidRPr="00250A54">
        <w:rPr>
          <w:vertAlign w:val="superscript"/>
        </w:rPr>
        <w:t>-2</w:t>
      </w:r>
      <w:r w:rsidR="00D40134" w:rsidRPr="00250A54">
        <w:t>h</w:t>
      </w:r>
      <w:r w:rsidR="00D40134" w:rsidRPr="00250A54">
        <w:rPr>
          <w:vertAlign w:val="superscript"/>
        </w:rPr>
        <w:t>-1</w:t>
      </w:r>
      <w:r w:rsidR="004A7993">
        <w:rPr>
          <w:lang w:val="en"/>
        </w:rPr>
        <w:t xml:space="preserve">) </w:t>
      </w:r>
      <w:r w:rsidR="004120BF" w:rsidRPr="00250A54">
        <w:rPr>
          <w:lang w:val="en"/>
        </w:rPr>
        <w:t xml:space="preserve">in the AL-DS </w:t>
      </w:r>
      <w:r w:rsidR="00B40042" w:rsidRPr="00A81C19">
        <w:rPr>
          <w:noProof/>
          <w:lang w:val="en"/>
        </w:rPr>
        <w:t>configura</w:t>
      </w:r>
      <w:r w:rsidR="00A81C19">
        <w:rPr>
          <w:noProof/>
          <w:lang w:val="en"/>
        </w:rPr>
        <w:t>t</w:t>
      </w:r>
      <w:r w:rsidR="00B40042" w:rsidRPr="00A81C19">
        <w:rPr>
          <w:noProof/>
          <w:lang w:val="en"/>
        </w:rPr>
        <w:t>ion</w:t>
      </w:r>
      <w:r w:rsidR="004120BF" w:rsidRPr="00250A54">
        <w:rPr>
          <w:lang w:val="en"/>
        </w:rPr>
        <w:t xml:space="preserve"> </w:t>
      </w:r>
      <w:r w:rsidR="006D52B1">
        <w:rPr>
          <w:lang w:val="en"/>
        </w:rPr>
        <w:t>with</w:t>
      </w:r>
      <w:r w:rsidR="004120BF" w:rsidRPr="00250A54">
        <w:rPr>
          <w:lang w:val="en"/>
        </w:rPr>
        <w:t xml:space="preserve"> </w:t>
      </w:r>
      <w:r w:rsidR="00637FF0" w:rsidRPr="00250A54">
        <w:rPr>
          <w:lang w:val="en"/>
        </w:rPr>
        <w:t>DI water FS and 0.5</w:t>
      </w:r>
      <w:r w:rsidR="004B7C1B">
        <w:rPr>
          <w:lang w:val="en"/>
        </w:rPr>
        <w:t xml:space="preserve"> </w:t>
      </w:r>
      <w:r w:rsidR="004120BF" w:rsidRPr="00250A54">
        <w:rPr>
          <w:lang w:val="en"/>
        </w:rPr>
        <w:t>M NaCl DS.</w:t>
      </w:r>
      <w:r w:rsidR="002C42AC">
        <w:t xml:space="preserve"> </w:t>
      </w:r>
      <w:r w:rsidR="002719EA">
        <w:t xml:space="preserve">The absence of </w:t>
      </w:r>
      <w:r w:rsidR="002719EA" w:rsidRPr="00250A54">
        <w:t xml:space="preserve">ICP in the AL-DS </w:t>
      </w:r>
      <w:r w:rsidR="002719EA">
        <w:t>mode</w:t>
      </w:r>
      <w:r w:rsidR="002719EA" w:rsidRPr="00250A54">
        <w:t xml:space="preserve"> </w:t>
      </w:r>
      <w:r w:rsidR="002719EA">
        <w:t xml:space="preserve">when DI water is used as FS resulted in higher </w:t>
      </w:r>
      <w:r w:rsidR="00E44BF4" w:rsidRPr="00250A54">
        <w:t>water flux</w:t>
      </w:r>
      <w:r w:rsidR="00E60C42" w:rsidRPr="00250A54">
        <w:t xml:space="preserve"> </w:t>
      </w:r>
      <w:r w:rsidR="002C767D">
        <w:t>in</w:t>
      </w:r>
      <w:r w:rsidR="002719EA">
        <w:t xml:space="preserve"> AL-D</w:t>
      </w:r>
      <w:r w:rsidR="00E44BF4" w:rsidRPr="00250A54">
        <w:t xml:space="preserve">S </w:t>
      </w:r>
      <w:r w:rsidR="00571042">
        <w:t>configuration</w:t>
      </w:r>
      <w:r w:rsidR="008C48D7" w:rsidRPr="00250A54">
        <w:t xml:space="preserve"> </w:t>
      </w:r>
      <w:r w:rsidR="00C74A52">
        <w:t>than that in the</w:t>
      </w:r>
      <w:r w:rsidR="002719EA">
        <w:t xml:space="preserve"> AL-F</w:t>
      </w:r>
      <w:r w:rsidR="002C767D">
        <w:t xml:space="preserve">S </w:t>
      </w:r>
      <w:r w:rsidR="00571042">
        <w:t>configuration</w:t>
      </w:r>
      <w:r w:rsidR="00E44BF4" w:rsidRPr="00250A54">
        <w:t>.</w:t>
      </w:r>
      <w:r w:rsidR="008C48D7" w:rsidRPr="00250A54">
        <w:t xml:space="preserve"> </w:t>
      </w:r>
      <w:r w:rsidR="001E65C1">
        <w:t xml:space="preserve">Several earlier </w:t>
      </w:r>
      <w:r w:rsidR="008C48D7" w:rsidRPr="00250A54">
        <w:t>studies have established that</w:t>
      </w:r>
      <w:r w:rsidR="00E44BF4" w:rsidRPr="00250A54">
        <w:t xml:space="preserve"> dilutive ICP considerably reduce</w:t>
      </w:r>
      <w:r w:rsidR="008C48D7" w:rsidRPr="00250A54">
        <w:t>s</w:t>
      </w:r>
      <w:r w:rsidR="00E44BF4" w:rsidRPr="00250A54">
        <w:t xml:space="preserve"> the water flux </w:t>
      </w:r>
      <w:r w:rsidR="008C48D7" w:rsidRPr="00250A54">
        <w:t xml:space="preserve">in the AL-FS </w:t>
      </w:r>
      <w:r w:rsidR="009874A4">
        <w:t>arrangement</w:t>
      </w:r>
      <w:r w:rsidR="008C48D7" w:rsidRPr="00250A54">
        <w:t xml:space="preserve"> </w:t>
      </w:r>
      <w:r w:rsidR="00571042">
        <w:t>due to</w:t>
      </w:r>
      <w:r w:rsidR="008C48D7" w:rsidRPr="00250A54">
        <w:t xml:space="preserve"> the </w:t>
      </w:r>
      <w:r w:rsidR="00817358" w:rsidRPr="00250A54">
        <w:t>decline</w:t>
      </w:r>
      <w:r w:rsidR="008C48D7" w:rsidRPr="00250A54">
        <w:t xml:space="preserve"> in the </w:t>
      </w:r>
      <w:r w:rsidR="00571042">
        <w:rPr>
          <w:noProof/>
        </w:rPr>
        <w:t>actual</w:t>
      </w:r>
      <w:r w:rsidR="00E44BF4" w:rsidRPr="00250A54">
        <w:t xml:space="preserve"> osmotic driving force at the</w:t>
      </w:r>
      <w:r w:rsidR="002C767D">
        <w:t xml:space="preserve"> interface of </w:t>
      </w:r>
      <w:r w:rsidR="00346F30">
        <w:t xml:space="preserve">the </w:t>
      </w:r>
      <w:r w:rsidR="002C767D" w:rsidRPr="006F75F0">
        <w:rPr>
          <w:noProof/>
        </w:rPr>
        <w:t>membrane</w:t>
      </w:r>
      <w:r w:rsidR="004113EF">
        <w:rPr>
          <w:noProof/>
        </w:rPr>
        <w:t>’s</w:t>
      </w:r>
      <w:r w:rsidR="002C767D" w:rsidRPr="006F75F0">
        <w:rPr>
          <w:noProof/>
        </w:rPr>
        <w:t xml:space="preserve"> dense</w:t>
      </w:r>
      <w:r w:rsidR="002C767D">
        <w:t xml:space="preserve"> </w:t>
      </w:r>
      <w:r w:rsidR="00817358">
        <w:t xml:space="preserve">active </w:t>
      </w:r>
      <w:r w:rsidR="002C767D">
        <w:t>layer</w:t>
      </w:r>
      <w:r w:rsidR="00E44BF4" w:rsidRPr="00250A54">
        <w:t xml:space="preserve"> </w:t>
      </w:r>
      <w:r w:rsidR="00E44BF4" w:rsidRPr="00250A54">
        <w:fldChar w:fldCharType="begin"/>
      </w:r>
      <w:r w:rsidR="003F556B">
        <w:instrText xml:space="preserve"> ADDIN EN.CITE &lt;EndNote&gt;&lt;Cite&gt;&lt;Author&gt;Liu&lt;/Author&gt;&lt;Year&gt;2014&lt;/Year&gt;&lt;RecNum&gt;51&lt;/RecNum&gt;&lt;DisplayText&gt;[50]&lt;/DisplayText&gt;&lt;record&gt;&lt;rec-number&gt;51&lt;/rec-number&gt;&lt;foreign-keys&gt;&lt;key app="EN" db-id="wvwp2x5dq059xae995xxzs5rtvr592wxesve" timestamp="1537020703"&gt;51&lt;/key&gt;&lt;/foreign-keys&gt;&lt;ref-type name="Journal Article"&gt;17&lt;/ref-type&gt;&lt;contributors&gt;&lt;authors&gt;&lt;author&gt;Liu, X.&lt;/author&gt;&lt;author&gt;Ng, H. Y.&lt;/author&gt;&lt;/authors&gt;&lt;/contributors&gt;&lt;auth-address&gt;Centre for Water Research, Department of Civil and Environmental Engineering, National University of Singapore, 1 Engineering Drive 2, E1A-07-03, Singapore 117576, Singapore&lt;/auth-address&gt;&lt;titles&gt;&lt;title&gt;Double-blade casting technique for optimizing substrate membrane in thin-film composite forward osmosis membrane fabrication&lt;/title&gt;&lt;secondary-title&gt;Journal of Membrane Science&lt;/secondary-title&gt;&lt;/titles&gt;&lt;periodical&gt;&lt;full-title&gt;Journal of Membrane Science&lt;/full-title&gt;&lt;abbr-1&gt;J. Membr. Sci.&lt;/abbr-1&gt;&lt;/periodical&gt;&lt;pages&gt;12-126&lt;/pages&gt;&lt;volume&gt;469&lt;/volume&gt;&lt;keywords&gt;&lt;keyword&gt;Double-blade casting&lt;/keyword&gt;&lt;keyword&gt;Forward osmosis&lt;/keyword&gt;&lt;keyword&gt;Polyamide layer integrity&lt;/keyword&gt;&lt;keyword&gt;Reduced internal concentration polarization&lt;/keyword&gt;&lt;keyword&gt;Thin-film composite membrane&lt;/keyword&gt;&lt;/keywords&gt;&lt;dates&gt;&lt;year&gt;2014&lt;/year&gt;&lt;/dates&gt;&lt;urls&gt;&lt;related-urls&gt;&lt;url&gt;http://www.scopus.com/inward/record.url?eid=2-s2.0-84904116032&amp;amp;partnerID=40&amp;amp;md5=429abc7be1d364659efaa44ca9925bd6&lt;/url&gt;&lt;/related-urls&gt;&lt;/urls&gt;&lt;electronic-resource-num&gt;https://doi.org/10.1016/j.memsci.2014.06.037&lt;/electronic-resource-num&gt;&lt;remote-database-name&gt;Scopus&lt;/remote-database-name&gt;&lt;/record&gt;&lt;/Cite&gt;&lt;/EndNote&gt;</w:instrText>
      </w:r>
      <w:r w:rsidR="00E44BF4" w:rsidRPr="00250A54">
        <w:fldChar w:fldCharType="separate"/>
      </w:r>
      <w:r w:rsidR="003F556B">
        <w:rPr>
          <w:noProof/>
        </w:rPr>
        <w:t>[</w:t>
      </w:r>
      <w:hyperlink w:anchor="_ENREF_50" w:tooltip="Liu, 2014 #51" w:history="1">
        <w:r w:rsidR="000F4480">
          <w:rPr>
            <w:noProof/>
          </w:rPr>
          <w:t>50</w:t>
        </w:r>
      </w:hyperlink>
      <w:r w:rsidR="003F556B">
        <w:rPr>
          <w:noProof/>
        </w:rPr>
        <w:t>]</w:t>
      </w:r>
      <w:r w:rsidR="00E44BF4" w:rsidRPr="00250A54">
        <w:fldChar w:fldCharType="end"/>
      </w:r>
      <w:r w:rsidR="00E44BF4" w:rsidRPr="00250A54">
        <w:t xml:space="preserve">. </w:t>
      </w:r>
    </w:p>
    <w:p w14:paraId="448A0532" w14:textId="03085784" w:rsidR="007A56D8" w:rsidRDefault="00FB7EDC" w:rsidP="001C74C5">
      <w:r w:rsidRPr="00250A54">
        <w:t xml:space="preserve">The SRSF </w:t>
      </w:r>
      <w:r w:rsidR="00043B37" w:rsidRPr="00250A54">
        <w:t>is</w:t>
      </w:r>
      <w:r w:rsidRPr="00250A54">
        <w:t xml:space="preserve"> the </w:t>
      </w:r>
      <w:r w:rsidR="000E4BB9">
        <w:t>ratio of reverse solute flux to</w:t>
      </w:r>
      <w:r w:rsidRPr="00250A54">
        <w:t xml:space="preserve"> water flux</w:t>
      </w:r>
      <w:r w:rsidR="00043B37" w:rsidRPr="00250A54">
        <w:t>, and it is an important factor for assessing the FO performance</w:t>
      </w:r>
      <w:r w:rsidR="00C90F29">
        <w:t xml:space="preserve"> </w:t>
      </w:r>
      <w:r w:rsidR="00D31E43">
        <w:t>with regards to</w:t>
      </w:r>
      <w:r w:rsidR="00C90F29">
        <w:t xml:space="preserve"> its selectivity</w:t>
      </w:r>
      <w:r w:rsidR="00043B37" w:rsidRPr="00250A54">
        <w:t>.</w:t>
      </w:r>
      <w:r w:rsidR="00F457BF" w:rsidRPr="00250A54">
        <w:t xml:space="preserve"> A lower SRSF value is preferable for FO membranes as it implies higher membrane selectivity. </w:t>
      </w:r>
      <w:r w:rsidR="0011281F" w:rsidRPr="00250A54">
        <w:t xml:space="preserve">Figure </w:t>
      </w:r>
      <w:r w:rsidR="0011281F">
        <w:rPr>
          <w:noProof/>
        </w:rPr>
        <w:t>10</w:t>
      </w:r>
      <w:r w:rsidR="008648C8" w:rsidRPr="00250A54">
        <w:t>b presents the SRSF values of the TF</w:t>
      </w:r>
      <w:r w:rsidR="00DE3723">
        <w:t>C and TFN membranes in both AL-DS and AL-F</w:t>
      </w:r>
      <w:r w:rsidR="008648C8" w:rsidRPr="00250A54">
        <w:t xml:space="preserve">S </w:t>
      </w:r>
      <w:r w:rsidR="00DE3723">
        <w:t>arrangements</w:t>
      </w:r>
      <w:r w:rsidR="008648C8" w:rsidRPr="00250A54">
        <w:t xml:space="preserve">. </w:t>
      </w:r>
      <w:r w:rsidR="00E62AEB" w:rsidRPr="00250A54">
        <w:t>Integration</w:t>
      </w:r>
      <w:r w:rsidR="00BD0090" w:rsidRPr="00250A54">
        <w:t xml:space="preserve"> of </w:t>
      </w:r>
      <w:r w:rsidR="004663D2" w:rsidRPr="00250A54">
        <w:t xml:space="preserve">SNW-1 nanoparticles </w:t>
      </w:r>
      <w:r w:rsidR="00A7135F" w:rsidRPr="00250A54">
        <w:t xml:space="preserve">slightly </w:t>
      </w:r>
      <w:r w:rsidR="004663D2" w:rsidRPr="00250A54">
        <w:t xml:space="preserve">reduced the SRSF </w:t>
      </w:r>
      <w:r w:rsidR="008631A5">
        <w:t>for</w:t>
      </w:r>
      <w:r w:rsidR="004663D2" w:rsidRPr="00250A54">
        <w:t xml:space="preserve"> </w:t>
      </w:r>
      <w:r w:rsidR="008631A5">
        <w:t xml:space="preserve">the </w:t>
      </w:r>
      <w:r w:rsidR="00EB6405" w:rsidRPr="00EB6405">
        <w:rPr>
          <w:color w:val="0070C0"/>
        </w:rPr>
        <w:t>TFN</w:t>
      </w:r>
      <w:r w:rsidR="00681013">
        <w:t>0.005</w:t>
      </w:r>
      <w:r w:rsidR="008631A5">
        <w:t xml:space="preserve"> </w:t>
      </w:r>
      <w:r w:rsidR="00BD3A5C">
        <w:t>than</w:t>
      </w:r>
      <w:r w:rsidR="004663D2" w:rsidRPr="00250A54">
        <w:t xml:space="preserve"> </w:t>
      </w:r>
      <w:r w:rsidR="00681013">
        <w:t>that of</w:t>
      </w:r>
      <w:r w:rsidR="00A7135F" w:rsidRPr="00250A54">
        <w:t xml:space="preserve"> </w:t>
      </w:r>
      <w:r w:rsidR="004663D2" w:rsidRPr="00250A54">
        <w:t>TF</w:t>
      </w:r>
      <w:r w:rsidR="00A7135F" w:rsidRPr="00250A54">
        <w:t>C membrane;</w:t>
      </w:r>
      <w:r w:rsidR="004663D2" w:rsidRPr="00250A54">
        <w:t xml:space="preserve"> whereas</w:t>
      </w:r>
      <w:r w:rsidR="00A7135F" w:rsidRPr="00250A54">
        <w:t>,</w:t>
      </w:r>
      <w:r w:rsidR="004663D2" w:rsidRPr="00250A54">
        <w:t xml:space="preserve"> the SRSF </w:t>
      </w:r>
      <w:r w:rsidR="008631A5">
        <w:t xml:space="preserve">for </w:t>
      </w:r>
      <w:r w:rsidR="00EB6405" w:rsidRPr="00EB6405">
        <w:rPr>
          <w:color w:val="0070C0"/>
        </w:rPr>
        <w:t>TFN</w:t>
      </w:r>
      <w:r w:rsidR="00A7135F" w:rsidRPr="00250A54">
        <w:t>0.01</w:t>
      </w:r>
      <w:r w:rsidR="008631A5">
        <w:t xml:space="preserve"> was observed </w:t>
      </w:r>
      <w:r w:rsidR="004663D2" w:rsidRPr="00250A54">
        <w:t>similar to</w:t>
      </w:r>
      <w:r w:rsidR="00253FCC">
        <w:t xml:space="preserve"> </w:t>
      </w:r>
      <w:r w:rsidR="004663D2" w:rsidRPr="00250A54">
        <w:t>that of TFC membrane</w:t>
      </w:r>
      <w:r w:rsidR="00A7135F" w:rsidRPr="00250A54">
        <w:t>.</w:t>
      </w:r>
      <w:r w:rsidR="006C6C4F" w:rsidRPr="00250A54">
        <w:t xml:space="preserve"> Despite </w:t>
      </w:r>
      <w:r w:rsidR="00EB6405" w:rsidRPr="00EB6405">
        <w:rPr>
          <w:color w:val="0070C0"/>
        </w:rPr>
        <w:t>TFN</w:t>
      </w:r>
      <w:r w:rsidR="006C6C4F" w:rsidRPr="00250A54">
        <w:t xml:space="preserve">0.005 and </w:t>
      </w:r>
      <w:r w:rsidR="00EB6405" w:rsidRPr="00EB6405">
        <w:rPr>
          <w:color w:val="0070C0"/>
        </w:rPr>
        <w:t>TFN</w:t>
      </w:r>
      <w:r w:rsidR="006C6C4F" w:rsidRPr="00250A54">
        <w:t xml:space="preserve">0.01 showing similar selectivity to the TFC membranes, </w:t>
      </w:r>
      <w:r w:rsidR="00AA4D75">
        <w:t>they</w:t>
      </w:r>
      <w:r w:rsidR="008631A5">
        <w:t xml:space="preserve"> </w:t>
      </w:r>
      <w:r w:rsidR="006C6C4F" w:rsidRPr="00250A54">
        <w:t xml:space="preserve">have </w:t>
      </w:r>
      <w:r w:rsidR="00AA4D75" w:rsidRPr="004720CE">
        <w:rPr>
          <w:noProof/>
        </w:rPr>
        <w:t>greater</w:t>
      </w:r>
      <w:r w:rsidR="006C6C4F" w:rsidRPr="00250A54">
        <w:t xml:space="preserve"> water flux</w:t>
      </w:r>
      <w:r w:rsidR="00071AD6">
        <w:t>es</w:t>
      </w:r>
      <w:r w:rsidR="006C6C4F" w:rsidRPr="00250A54">
        <w:t xml:space="preserve"> </w:t>
      </w:r>
      <w:r w:rsidR="00AA4D75">
        <w:t>than</w:t>
      </w:r>
      <w:r w:rsidR="006C6C4F" w:rsidRPr="00250A54">
        <w:t xml:space="preserve"> th</w:t>
      </w:r>
      <w:r w:rsidR="00071AD6">
        <w:t>at of the</w:t>
      </w:r>
      <w:r w:rsidR="006C6C4F" w:rsidRPr="00250A54">
        <w:t xml:space="preserve"> TFC membrane</w:t>
      </w:r>
      <w:r w:rsidR="00C02C37" w:rsidRPr="00250A54">
        <w:t xml:space="preserve"> (</w:t>
      </w:r>
      <w:r w:rsidR="0011281F" w:rsidRPr="00250A54">
        <w:t xml:space="preserve">Figure </w:t>
      </w:r>
      <w:r w:rsidR="0011281F">
        <w:rPr>
          <w:noProof/>
        </w:rPr>
        <w:t>10</w:t>
      </w:r>
      <w:r w:rsidR="00C02C37" w:rsidRPr="00250A54">
        <w:t>a)</w:t>
      </w:r>
      <w:r w:rsidR="005925C8">
        <w:t xml:space="preserve">, </w:t>
      </w:r>
      <w:r w:rsidR="005A464F">
        <w:rPr>
          <w:noProof/>
        </w:rPr>
        <w:t>which</w:t>
      </w:r>
      <w:r w:rsidR="008631A5">
        <w:t xml:space="preserve"> </w:t>
      </w:r>
      <w:r w:rsidR="00820842">
        <w:t xml:space="preserve">further supports the </w:t>
      </w:r>
      <w:r w:rsidR="00820842">
        <w:lastRenderedPageBreak/>
        <w:t xml:space="preserve">earlier statement that </w:t>
      </w:r>
      <w:r w:rsidR="005D2C9A" w:rsidRPr="00250A54">
        <w:t xml:space="preserve">incorporation of </w:t>
      </w:r>
      <w:r w:rsidR="00D871ED" w:rsidRPr="00D871ED">
        <w:rPr>
          <w:color w:val="0070C0"/>
        </w:rPr>
        <w:t>SNW-1 nanoparticles</w:t>
      </w:r>
      <w:r w:rsidR="005D2C9A" w:rsidRPr="00250A54">
        <w:t xml:space="preserve"> improved water flux across the </w:t>
      </w:r>
      <w:r w:rsidR="005D2C9A" w:rsidRPr="004720CE">
        <w:rPr>
          <w:noProof/>
        </w:rPr>
        <w:t>membrane</w:t>
      </w:r>
      <w:r w:rsidR="005D2C9A" w:rsidRPr="00250A54">
        <w:t xml:space="preserve"> while maintaining membrane selectivity. </w:t>
      </w:r>
      <w:r w:rsidR="00324CD5" w:rsidRPr="00FA3072">
        <w:rPr>
          <w:color w:val="0070C0"/>
        </w:rPr>
        <w:t>The water flu</w:t>
      </w:r>
      <w:r w:rsidR="00324CD5">
        <w:rPr>
          <w:color w:val="0070C0"/>
        </w:rPr>
        <w:t xml:space="preserve">x of TFN0.01 was marginally lower than that of TFN0.05 due to increased resistance to </w:t>
      </w:r>
      <w:r w:rsidR="00ED5360">
        <w:rPr>
          <w:color w:val="0070C0"/>
        </w:rPr>
        <w:t xml:space="preserve">water </w:t>
      </w:r>
      <w:r w:rsidR="00324CD5">
        <w:rPr>
          <w:color w:val="0070C0"/>
        </w:rPr>
        <w:t xml:space="preserve">diffusion caused by the pore blocking effect of the SNW-1 nanoparticles at a loading of 0.01 wt.%. </w:t>
      </w:r>
    </w:p>
    <w:p w14:paraId="064FA968" w14:textId="31EADEE5" w:rsidR="002B4867" w:rsidRDefault="005D2C9A" w:rsidP="001C74C5">
      <w:r w:rsidRPr="00FA3072">
        <w:rPr>
          <w:color w:val="0070C0"/>
        </w:rPr>
        <w:t xml:space="preserve">Nonetheless, </w:t>
      </w:r>
      <w:r w:rsidR="00300575" w:rsidRPr="00FA3072">
        <w:rPr>
          <w:color w:val="0070C0"/>
        </w:rPr>
        <w:t>increasing the</w:t>
      </w:r>
      <w:r w:rsidRPr="00FA3072">
        <w:rPr>
          <w:color w:val="0070C0"/>
        </w:rPr>
        <w:t xml:space="preserve"> </w:t>
      </w:r>
      <w:r w:rsidR="00D871ED" w:rsidRPr="00D871ED">
        <w:rPr>
          <w:color w:val="0070C0"/>
        </w:rPr>
        <w:t>SNW-1 nanoparticles</w:t>
      </w:r>
      <w:r w:rsidRPr="00FA3072">
        <w:rPr>
          <w:color w:val="0070C0"/>
        </w:rPr>
        <w:t xml:space="preserve"> loading</w:t>
      </w:r>
      <w:r w:rsidR="00300575" w:rsidRPr="00FA3072">
        <w:rPr>
          <w:color w:val="0070C0"/>
        </w:rPr>
        <w:t xml:space="preserve"> beyond 0.01 </w:t>
      </w:r>
      <w:r w:rsidR="00070883" w:rsidRPr="00FA3072">
        <w:rPr>
          <w:color w:val="0070C0"/>
        </w:rPr>
        <w:t>wt.</w:t>
      </w:r>
      <w:r w:rsidR="00300575" w:rsidRPr="00FA3072">
        <w:rPr>
          <w:color w:val="0070C0"/>
        </w:rPr>
        <w:t>%</w:t>
      </w:r>
      <w:r w:rsidRPr="00FA3072">
        <w:rPr>
          <w:color w:val="0070C0"/>
        </w:rPr>
        <w:t xml:space="preserve"> significantly increased SRSF </w:t>
      </w:r>
      <w:r w:rsidR="00EF1D3A" w:rsidRPr="00FA3072">
        <w:rPr>
          <w:color w:val="0070C0"/>
        </w:rPr>
        <w:t xml:space="preserve">as observed for </w:t>
      </w:r>
      <w:r w:rsidR="00BA4422" w:rsidRPr="00FA3072">
        <w:rPr>
          <w:color w:val="0070C0"/>
        </w:rPr>
        <w:t>the</w:t>
      </w:r>
      <w:r w:rsidR="00300575" w:rsidRPr="00FA3072">
        <w:rPr>
          <w:color w:val="0070C0"/>
        </w:rPr>
        <w:t xml:space="preserve"> </w:t>
      </w:r>
      <w:r w:rsidR="00EB6405" w:rsidRPr="002026B2">
        <w:rPr>
          <w:color w:val="0070C0"/>
        </w:rPr>
        <w:t>TFN</w:t>
      </w:r>
      <w:r w:rsidR="00300575" w:rsidRPr="00FA3072">
        <w:rPr>
          <w:color w:val="0070C0"/>
        </w:rPr>
        <w:t xml:space="preserve">0.02 and </w:t>
      </w:r>
      <w:r w:rsidR="00EB6405" w:rsidRPr="002026B2">
        <w:rPr>
          <w:color w:val="0070C0"/>
        </w:rPr>
        <w:t>TFN</w:t>
      </w:r>
      <w:r w:rsidR="00300575" w:rsidRPr="00FA3072">
        <w:rPr>
          <w:color w:val="0070C0"/>
        </w:rPr>
        <w:t>0.04</w:t>
      </w:r>
      <w:r w:rsidR="00BA4422" w:rsidRPr="00FA3072">
        <w:rPr>
          <w:color w:val="0070C0"/>
        </w:rPr>
        <w:t xml:space="preserve"> membranes</w:t>
      </w:r>
      <w:r w:rsidR="002426DF" w:rsidRPr="00FA3072">
        <w:rPr>
          <w:color w:val="0070C0"/>
        </w:rPr>
        <w:t>, and considerably reduced their</w:t>
      </w:r>
      <w:r w:rsidRPr="00FA3072">
        <w:rPr>
          <w:color w:val="0070C0"/>
        </w:rPr>
        <w:t xml:space="preserve"> selectivity</w:t>
      </w:r>
      <w:r w:rsidR="00534093" w:rsidRPr="00FA3072">
        <w:rPr>
          <w:color w:val="0070C0"/>
        </w:rPr>
        <w:t xml:space="preserve"> in both orientations</w:t>
      </w:r>
      <w:r w:rsidRPr="00FA3072">
        <w:rPr>
          <w:color w:val="0070C0"/>
        </w:rPr>
        <w:t>.</w:t>
      </w:r>
      <w:r w:rsidR="00425579" w:rsidRPr="00FA3072">
        <w:rPr>
          <w:color w:val="0070C0"/>
        </w:rPr>
        <w:t xml:space="preserve"> The SRSF </w:t>
      </w:r>
      <w:r w:rsidR="00EF1D3A" w:rsidRPr="00FA3072">
        <w:rPr>
          <w:color w:val="0070C0"/>
        </w:rPr>
        <w:t xml:space="preserve">for </w:t>
      </w:r>
      <w:r w:rsidR="00EB6405" w:rsidRPr="002026B2">
        <w:rPr>
          <w:color w:val="0070C0"/>
        </w:rPr>
        <w:t>TFN</w:t>
      </w:r>
      <w:r w:rsidR="00EF1D3A" w:rsidRPr="00FA3072">
        <w:rPr>
          <w:color w:val="0070C0"/>
        </w:rPr>
        <w:t>0.02 was 0.58 g/L</w:t>
      </w:r>
      <w:r w:rsidR="00BD3A5C" w:rsidRPr="00FA3072">
        <w:rPr>
          <w:color w:val="0070C0"/>
        </w:rPr>
        <w:t>,</w:t>
      </w:r>
      <w:r w:rsidR="00EF1D3A" w:rsidRPr="00FA3072">
        <w:rPr>
          <w:color w:val="0070C0"/>
        </w:rPr>
        <w:t xml:space="preserve"> which further increased to </w:t>
      </w:r>
      <w:r w:rsidR="00425579" w:rsidRPr="00FA3072">
        <w:rPr>
          <w:color w:val="0070C0"/>
        </w:rPr>
        <w:t xml:space="preserve">1.21 g/L </w:t>
      </w:r>
      <w:r w:rsidR="00EF1D3A" w:rsidRPr="00FA3072">
        <w:rPr>
          <w:color w:val="0070C0"/>
        </w:rPr>
        <w:t xml:space="preserve">for </w:t>
      </w:r>
      <w:r w:rsidR="00EB6405" w:rsidRPr="002026B2">
        <w:rPr>
          <w:color w:val="0070C0"/>
        </w:rPr>
        <w:t>TFN</w:t>
      </w:r>
      <w:r w:rsidR="00EF1D3A" w:rsidRPr="00FA3072">
        <w:rPr>
          <w:color w:val="0070C0"/>
        </w:rPr>
        <w:t xml:space="preserve">0.04 </w:t>
      </w:r>
      <w:r w:rsidR="00425579" w:rsidRPr="00FA3072">
        <w:rPr>
          <w:color w:val="0070C0"/>
        </w:rPr>
        <w:t xml:space="preserve">in </w:t>
      </w:r>
      <w:r w:rsidR="00A95B0D" w:rsidRPr="00FA3072">
        <w:rPr>
          <w:color w:val="0070C0"/>
        </w:rPr>
        <w:t xml:space="preserve">the </w:t>
      </w:r>
      <w:r w:rsidR="00425579" w:rsidRPr="00FA3072">
        <w:rPr>
          <w:color w:val="0070C0"/>
        </w:rPr>
        <w:t xml:space="preserve">AL-FS </w:t>
      </w:r>
      <w:r w:rsidR="00BD3A5C" w:rsidRPr="00FA3072">
        <w:rPr>
          <w:color w:val="0070C0"/>
        </w:rPr>
        <w:t>orientation</w:t>
      </w:r>
      <w:r w:rsidR="00EF1D3A" w:rsidRPr="00FA3072">
        <w:rPr>
          <w:color w:val="0070C0"/>
        </w:rPr>
        <w:t xml:space="preserve"> </w:t>
      </w:r>
      <w:r w:rsidR="00EF1D3A" w:rsidRPr="00FA3072">
        <w:rPr>
          <w:noProof/>
          <w:color w:val="0070C0"/>
        </w:rPr>
        <w:t>and</w:t>
      </w:r>
      <w:r w:rsidR="00EF1D3A" w:rsidRPr="00FA3072">
        <w:rPr>
          <w:color w:val="0070C0"/>
        </w:rPr>
        <w:t xml:space="preserve"> </w:t>
      </w:r>
      <w:r w:rsidR="005925C8" w:rsidRPr="00FA3072">
        <w:rPr>
          <w:color w:val="0070C0"/>
        </w:rPr>
        <w:t xml:space="preserve">a </w:t>
      </w:r>
      <w:r w:rsidR="00EF1D3A" w:rsidRPr="00FA3072">
        <w:rPr>
          <w:noProof/>
          <w:color w:val="0070C0"/>
        </w:rPr>
        <w:t>similar</w:t>
      </w:r>
      <w:r w:rsidR="00EF1D3A" w:rsidRPr="00FA3072">
        <w:rPr>
          <w:color w:val="0070C0"/>
        </w:rPr>
        <w:t xml:space="preserve"> trend was </w:t>
      </w:r>
      <w:r w:rsidR="002C767D" w:rsidRPr="00FA3072">
        <w:rPr>
          <w:color w:val="0070C0"/>
        </w:rPr>
        <w:t>detected</w:t>
      </w:r>
      <w:r w:rsidR="00EF1D3A" w:rsidRPr="00FA3072">
        <w:rPr>
          <w:color w:val="0070C0"/>
        </w:rPr>
        <w:t xml:space="preserve"> for AL-DS orientation</w:t>
      </w:r>
      <w:r w:rsidR="00425579" w:rsidRPr="00FA3072">
        <w:rPr>
          <w:color w:val="0070C0"/>
        </w:rPr>
        <w:t xml:space="preserve">. </w:t>
      </w:r>
      <w:r w:rsidR="00B20A53" w:rsidRPr="00FA3072">
        <w:rPr>
          <w:color w:val="0070C0"/>
        </w:rPr>
        <w:t xml:space="preserve">The considerable increase in SRSF </w:t>
      </w:r>
      <w:r w:rsidR="00534093" w:rsidRPr="00FA3072">
        <w:rPr>
          <w:color w:val="0070C0"/>
        </w:rPr>
        <w:t xml:space="preserve">values of </w:t>
      </w:r>
      <w:r w:rsidR="00EB6405" w:rsidRPr="002026B2">
        <w:rPr>
          <w:color w:val="0070C0"/>
        </w:rPr>
        <w:t>TFN</w:t>
      </w:r>
      <w:r w:rsidR="00534093" w:rsidRPr="00FA3072">
        <w:rPr>
          <w:color w:val="0070C0"/>
        </w:rPr>
        <w:t xml:space="preserve">0.02 and </w:t>
      </w:r>
      <w:r w:rsidR="00EB6405" w:rsidRPr="002026B2">
        <w:rPr>
          <w:color w:val="0070C0"/>
        </w:rPr>
        <w:t>TFN</w:t>
      </w:r>
      <w:r w:rsidR="00534093" w:rsidRPr="00FA3072">
        <w:rPr>
          <w:color w:val="0070C0"/>
        </w:rPr>
        <w:t xml:space="preserve">0.04 membranes </w:t>
      </w:r>
      <w:r w:rsidR="001E0A6F" w:rsidRPr="00FA3072">
        <w:rPr>
          <w:color w:val="0070C0"/>
        </w:rPr>
        <w:t xml:space="preserve">compared to other membranes </w:t>
      </w:r>
      <w:r w:rsidR="00534093" w:rsidRPr="00FA3072">
        <w:rPr>
          <w:color w:val="0070C0"/>
        </w:rPr>
        <w:t xml:space="preserve">suggest that the amount of draw solute diffusing from the DS to FS is relatively </w:t>
      </w:r>
      <w:r w:rsidR="00534093" w:rsidRPr="00FA3072">
        <w:rPr>
          <w:noProof/>
          <w:color w:val="0070C0"/>
        </w:rPr>
        <w:t>high</w:t>
      </w:r>
      <w:r w:rsidR="00534093" w:rsidRPr="00FA3072">
        <w:rPr>
          <w:color w:val="0070C0"/>
        </w:rPr>
        <w:t xml:space="preserve"> and that the membranes have a looser dynamic pore structure </w:t>
      </w:r>
      <w:r w:rsidR="00B10DF7" w:rsidRPr="00FA3072">
        <w:rPr>
          <w:color w:val="0070C0"/>
        </w:rPr>
        <w:fldChar w:fldCharType="begin"/>
      </w:r>
      <w:r w:rsidR="003F556B">
        <w:rPr>
          <w:color w:val="0070C0"/>
        </w:rPr>
        <w:instrText xml:space="preserve"> ADDIN EN.CITE &lt;EndNote&gt;&lt;Cite&gt;&lt;Author&gt;Wu&lt;/Author&gt;&lt;Year&gt;2017&lt;/Year&gt;&lt;RecNum&gt;73&lt;/RecNum&gt;&lt;DisplayText&gt;[51]&lt;/DisplayText&gt;&lt;record&gt;&lt;rec-number&gt;73&lt;/rec-number&gt;&lt;foreign-keys&gt;&lt;key app="EN" db-id="5xadzxz55sdspxefr04pwt5z0z2t5rtd2vwp" timestamp="1501842761"&gt;73&lt;/key&gt;&lt;/foreign-keys&gt;&lt;ref-type name="Journal Article"&gt;17&lt;/ref-type&gt;&lt;contributors&gt;&lt;authors&gt;&lt;author&gt;Wu, Xing&lt;/author&gt;&lt;author&gt;Field, Robert W.&lt;/author&gt;&lt;author&gt;Wu, Jun Jie&lt;/author&gt;&lt;author&gt;Zhang, Kaisong&lt;/author&gt;&lt;/authors&gt;&lt;/contributors&gt;&lt;titles&gt;&lt;title&gt;Polyvinylpyrrolidone modified graphene oxide as a modifier for thin film composite forward osmosis membranes&lt;/title&gt;&lt;secondary-title&gt;Journal of Membrane Science&lt;/secondary-title&gt;&lt;/titles&gt;&lt;periodical&gt;&lt;full-title&gt;Journal of Membrane Science&lt;/full-title&gt;&lt;/periodical&gt;&lt;pages&gt;251-260&lt;/pages&gt;&lt;volume&gt;540&lt;/volume&gt;&lt;keywords&gt;&lt;keyword&gt;Graphene oxide&lt;/keyword&gt;&lt;keyword&gt;Forward osmosis&lt;/keyword&gt;&lt;keyword&gt;Thin film nanocomposite membrane&lt;/keyword&gt;&lt;keyword&gt;Desalination&lt;/keyword&gt;&lt;/keywords&gt;&lt;dates&gt;&lt;year&gt;2017&lt;/year&gt;&lt;pub-dates&gt;&lt;date&gt;2017/10/15/&lt;/date&gt;&lt;/pub-dates&gt;&lt;/dates&gt;&lt;isbn&gt;0376-7388&lt;/isbn&gt;&lt;urls&gt;&lt;related-urls&gt;&lt;url&gt;http://www.sciencedirect.com/science/article/pii/S037673881730426X&lt;/url&gt;&lt;/related-urls&gt;&lt;/urls&gt;&lt;electronic-resource-num&gt;http://dx.doi.org/10.1016/j.memsci.2017.06.070&lt;/electronic-resource-num&gt;&lt;/record&gt;&lt;/Cite&gt;&lt;/EndNote&gt;</w:instrText>
      </w:r>
      <w:r w:rsidR="00B10DF7" w:rsidRPr="00FA3072">
        <w:rPr>
          <w:color w:val="0070C0"/>
        </w:rPr>
        <w:fldChar w:fldCharType="separate"/>
      </w:r>
      <w:r w:rsidR="003F556B">
        <w:rPr>
          <w:noProof/>
          <w:color w:val="0070C0"/>
        </w:rPr>
        <w:t>[</w:t>
      </w:r>
      <w:hyperlink w:anchor="_ENREF_51" w:tooltip="Wu, 2017 #73" w:history="1">
        <w:r w:rsidR="000F4480">
          <w:rPr>
            <w:noProof/>
            <w:color w:val="0070C0"/>
          </w:rPr>
          <w:t>51</w:t>
        </w:r>
      </w:hyperlink>
      <w:r w:rsidR="003F556B">
        <w:rPr>
          <w:noProof/>
          <w:color w:val="0070C0"/>
        </w:rPr>
        <w:t>]</w:t>
      </w:r>
      <w:r w:rsidR="00B10DF7" w:rsidRPr="00FA3072">
        <w:rPr>
          <w:color w:val="0070C0"/>
        </w:rPr>
        <w:fldChar w:fldCharType="end"/>
      </w:r>
      <w:r w:rsidR="00B10DF7" w:rsidRPr="00FA3072">
        <w:rPr>
          <w:color w:val="0070C0"/>
        </w:rPr>
        <w:t>.</w:t>
      </w:r>
      <w:r w:rsidR="00B20A53" w:rsidRPr="00FA3072">
        <w:rPr>
          <w:color w:val="0070C0"/>
        </w:rPr>
        <w:t xml:space="preserve"> </w:t>
      </w:r>
      <w:r w:rsidR="000B6247" w:rsidRPr="000B6247">
        <w:rPr>
          <w:color w:val="0070C0"/>
        </w:rPr>
        <w:t xml:space="preserve">The reduction in membrane selectivity at higher loadings of SNW-1 nanoparticles could be ascribed to the impeded IP reaction between MPD and TMC due to </w:t>
      </w:r>
      <w:r w:rsidR="009E5DA3">
        <w:rPr>
          <w:color w:val="0070C0"/>
        </w:rPr>
        <w:t xml:space="preserve">the </w:t>
      </w:r>
      <w:r w:rsidR="000B6247" w:rsidRPr="009E5DA3">
        <w:rPr>
          <w:noProof/>
          <w:color w:val="0070C0"/>
        </w:rPr>
        <w:t>interference</w:t>
      </w:r>
      <w:r w:rsidR="00B031AB">
        <w:rPr>
          <w:color w:val="0070C0"/>
        </w:rPr>
        <w:t xml:space="preserve"> of SNW-1 particles</w:t>
      </w:r>
      <w:r w:rsidR="000B6247" w:rsidRPr="000B6247">
        <w:rPr>
          <w:color w:val="0070C0"/>
        </w:rPr>
        <w:t xml:space="preserve">, which formed a non-uniform and less dense PA layer with </w:t>
      </w:r>
      <w:r w:rsidR="009170B1">
        <w:rPr>
          <w:color w:val="0070C0"/>
        </w:rPr>
        <w:t xml:space="preserve">a </w:t>
      </w:r>
      <w:r w:rsidR="000B6247" w:rsidRPr="009F4976">
        <w:rPr>
          <w:noProof/>
          <w:color w:val="0070C0"/>
        </w:rPr>
        <w:t>reduced</w:t>
      </w:r>
      <w:r w:rsidR="000B6247" w:rsidRPr="000B6247">
        <w:rPr>
          <w:color w:val="0070C0"/>
        </w:rPr>
        <w:t xml:space="preserve"> cross-linking degree</w:t>
      </w:r>
      <w:r w:rsidR="000F4480">
        <w:rPr>
          <w:color w:val="0070C0"/>
        </w:rPr>
        <w:t xml:space="preserve"> and greater fractional free volume </w:t>
      </w:r>
      <w:r w:rsidR="000F4480">
        <w:rPr>
          <w:color w:val="0070C0"/>
        </w:rPr>
        <w:fldChar w:fldCharType="begin"/>
      </w:r>
      <w:r w:rsidR="000F4480">
        <w:rPr>
          <w:color w:val="0070C0"/>
        </w:rPr>
        <w:instrText xml:space="preserve"> ADDIN EN.CITE &lt;EndNote&gt;&lt;Cite&gt;&lt;Author&gt;Li&lt;/Author&gt;&lt;Year&gt;2013&lt;/Year&gt;&lt;RecNum&gt;977&lt;/RecNum&gt;&lt;DisplayText&gt;[52]&lt;/DisplayText&gt;&lt;record&gt;&lt;rec-number&gt;977&lt;/rec-number&gt;&lt;foreign-keys&gt;&lt;key app="EN" db-id="5xadzxz55sdspxefr04pwt5z0z2t5rtd2vwp" timestamp="1550197886"&gt;977&lt;/key&gt;&lt;/foreign-keys&gt;&lt;ref-type name="Journal Article"&gt;17&lt;/ref-type&gt;&lt;contributors&gt;&lt;authors&gt;&lt;author&gt;Li, Xue&lt;/author&gt;&lt;author&gt;Chung, Tai-Shung&lt;/author&gt;&lt;author&gt;Chung, Tai-Shung&lt;/author&gt;&lt;/authors&gt;&lt;/contributors&gt;&lt;titles&gt;&lt;title&gt;Effects of free volume in thin-film composite membranes on osmotic power generation&lt;/title&gt;&lt;secondary-title&gt;AIChE Journal&lt;/secondary-title&gt;&lt;/titles&gt;&lt;periodical&gt;&lt;full-title&gt;AIChE Journal&lt;/full-title&gt;&lt;/periodical&gt;&lt;pages&gt;4749-4761&lt;/pages&gt;&lt;volume&gt;59&lt;/volume&gt;&lt;number&gt;12&lt;/number&gt;&lt;dates&gt;&lt;year&gt;2013&lt;/year&gt;&lt;/dates&gt;&lt;urls&gt;&lt;related-urls&gt;&lt;url&gt;https://onlinelibrary.wiley.com/doi/abs/10.1002/aic.14217&lt;/url&gt;&lt;/related-urls&gt;&lt;/urls&gt;&lt;electronic-resource-num&gt;doi:10.1002/aic.14217&lt;/electronic-resource-num&gt;&lt;/record&gt;&lt;/Cite&gt;&lt;/EndNote&gt;</w:instrText>
      </w:r>
      <w:r w:rsidR="000F4480">
        <w:rPr>
          <w:color w:val="0070C0"/>
        </w:rPr>
        <w:fldChar w:fldCharType="separate"/>
      </w:r>
      <w:r w:rsidR="000F4480">
        <w:rPr>
          <w:noProof/>
          <w:color w:val="0070C0"/>
        </w:rPr>
        <w:t>[</w:t>
      </w:r>
      <w:hyperlink w:anchor="_ENREF_52" w:tooltip="Li, 2013 #977" w:history="1">
        <w:r w:rsidR="000F4480">
          <w:rPr>
            <w:noProof/>
            <w:color w:val="0070C0"/>
          </w:rPr>
          <w:t>52</w:t>
        </w:r>
      </w:hyperlink>
      <w:r w:rsidR="000F4480">
        <w:rPr>
          <w:noProof/>
          <w:color w:val="0070C0"/>
        </w:rPr>
        <w:t>]</w:t>
      </w:r>
      <w:r w:rsidR="000F4480">
        <w:rPr>
          <w:color w:val="0070C0"/>
        </w:rPr>
        <w:fldChar w:fldCharType="end"/>
      </w:r>
      <w:r w:rsidR="000B6247" w:rsidRPr="000B6247">
        <w:rPr>
          <w:color w:val="0070C0"/>
        </w:rPr>
        <w:t>. Therefore, it is desirable to maintain SNW-1 particle loading below 0.01 wt.% for FO applications as overloading of SNW-1 nanoparticles can produce defective TFN membranes with solute passages</w:t>
      </w:r>
      <w:r w:rsidR="000B6247">
        <w:rPr>
          <w:color w:val="0070C0"/>
        </w:rPr>
        <w:t xml:space="preserve"> </w:t>
      </w:r>
      <w:r w:rsidR="000B6247">
        <w:rPr>
          <w:color w:val="0070C0"/>
        </w:rPr>
        <w:fldChar w:fldCharType="begin"/>
      </w:r>
      <w:r w:rsidR="000F4480">
        <w:rPr>
          <w:color w:val="0070C0"/>
        </w:rPr>
        <w:instrText xml:space="preserve"> ADDIN EN.CITE &lt;EndNote&gt;&lt;Cite&gt;&lt;Author&gt;Wang&lt;/Author&gt;&lt;Year&gt;2018&lt;/Year&gt;&lt;RecNum&gt;938&lt;/RecNum&gt;&lt;DisplayText&gt;[53]&lt;/DisplayText&gt;&lt;record&gt;&lt;rec-number&gt;938&lt;/rec-number&gt;&lt;foreign-keys&gt;&lt;key app="EN" db-id="5xadzxz55sdspxefr04pwt5z0z2t5rtd2vwp" timestamp="1549328574"&gt;938&lt;/key&gt;&lt;/foreign-keys&gt;&lt;ref-type name="Journal Article"&gt;17&lt;/ref-type&gt;&lt;contributors&gt;&lt;authors&gt;&lt;author&gt;Wang, Zhenyi&lt;/author&gt;&lt;author&gt;Wang, Zhangxin&lt;/author&gt;&lt;author&gt;Lin, Shihong&lt;/author&gt;&lt;author&gt;Jin, Huile&lt;/author&gt;&lt;author&gt;Gao, Shoujian&lt;/author&gt;&lt;author&gt;Zhu, Yuzhang&lt;/author&gt;&lt;author&gt;Jin, Jian&lt;/author&gt;&lt;/authors&gt;&lt;/contributors&gt;&lt;titles&gt;&lt;title&gt;Nanoparticle-templated nanofiltration membranes for ultrahigh performance desalination&lt;/title&gt;&lt;secondary-title&gt;Nature Communications&lt;/secondary-title&gt;&lt;/titles&gt;&lt;periodical&gt;&lt;full-title&gt;Nature Communications&lt;/full-title&gt;&lt;/periodical&gt;&lt;pages&gt;2004&lt;/pages&gt;&lt;volume&gt;9&lt;/volume&gt;&lt;number&gt;1&lt;/number&gt;&lt;dates&gt;&lt;year&gt;2018&lt;/year&gt;&lt;pub-dates&gt;&lt;date&gt;2018/05/21&lt;/date&gt;&lt;/pub-dates&gt;&lt;/dates&gt;&lt;isbn&gt;2041-1723&lt;/isbn&gt;&lt;urls&gt;&lt;related-urls&gt;&lt;url&gt;https://doi.org/10.1038/s41467-018-04467-3&lt;/url&gt;&lt;/related-urls&gt;&lt;/urls&gt;&lt;electronic-resource-num&gt;10.1038/s41467-018-04467-3&lt;/electronic-resource-num&gt;&lt;/record&gt;&lt;/Cite&gt;&lt;/EndNote&gt;</w:instrText>
      </w:r>
      <w:r w:rsidR="000B6247">
        <w:rPr>
          <w:color w:val="0070C0"/>
        </w:rPr>
        <w:fldChar w:fldCharType="separate"/>
      </w:r>
      <w:r w:rsidR="000F4480">
        <w:rPr>
          <w:noProof/>
          <w:color w:val="0070C0"/>
        </w:rPr>
        <w:t>[</w:t>
      </w:r>
      <w:hyperlink w:anchor="_ENREF_53" w:tooltip="Wang, 2018 #938" w:history="1">
        <w:r w:rsidR="000F4480">
          <w:rPr>
            <w:noProof/>
            <w:color w:val="0070C0"/>
          </w:rPr>
          <w:t>53</w:t>
        </w:r>
      </w:hyperlink>
      <w:r w:rsidR="000F4480">
        <w:rPr>
          <w:noProof/>
          <w:color w:val="0070C0"/>
        </w:rPr>
        <w:t>]</w:t>
      </w:r>
      <w:r w:rsidR="000B6247">
        <w:rPr>
          <w:color w:val="0070C0"/>
        </w:rPr>
        <w:fldChar w:fldCharType="end"/>
      </w:r>
      <w:r w:rsidR="000B6247" w:rsidRPr="000B6247">
        <w:rPr>
          <w:color w:val="0070C0"/>
        </w:rPr>
        <w:t>.</w:t>
      </w:r>
      <w:r w:rsidR="000B6247">
        <w:rPr>
          <w:color w:val="0070C0"/>
        </w:rPr>
        <w:t xml:space="preserve"> </w:t>
      </w:r>
      <w:r w:rsidR="00A47CF3" w:rsidRPr="00250A54">
        <w:t xml:space="preserve">Based on the FO performance, the </w:t>
      </w:r>
      <w:r w:rsidR="00EB6405" w:rsidRPr="00EB6405">
        <w:rPr>
          <w:color w:val="0070C0"/>
        </w:rPr>
        <w:t>TFN</w:t>
      </w:r>
      <w:r w:rsidR="00A47CF3" w:rsidRPr="00250A54">
        <w:t xml:space="preserve">0.005 membrane can be considered to be optimal among all the SNW-1 modified TFN membranes </w:t>
      </w:r>
      <w:r w:rsidR="0025267C">
        <w:t xml:space="preserve">as </w:t>
      </w:r>
      <w:r w:rsidR="00A47CF3" w:rsidRPr="00250A54">
        <w:t xml:space="preserve">it demonstrated </w:t>
      </w:r>
      <w:r w:rsidR="008B1647" w:rsidRPr="00250A54">
        <w:rPr>
          <w:noProof/>
        </w:rPr>
        <w:t xml:space="preserve">a </w:t>
      </w:r>
      <w:r w:rsidR="0025267C">
        <w:t xml:space="preserve">significant </w:t>
      </w:r>
      <w:r w:rsidR="002C767D">
        <w:t>improvement</w:t>
      </w:r>
      <w:r w:rsidR="002C767D" w:rsidRPr="00250A54">
        <w:t xml:space="preserve"> </w:t>
      </w:r>
      <w:r w:rsidR="00A47CF3" w:rsidRPr="00250A54">
        <w:t xml:space="preserve">in FO water </w:t>
      </w:r>
      <w:r w:rsidR="00A47CF3" w:rsidRPr="00250A54">
        <w:rPr>
          <w:noProof/>
        </w:rPr>
        <w:t>flux</w:t>
      </w:r>
      <w:r w:rsidR="00A47CF3" w:rsidRPr="00250A54">
        <w:t xml:space="preserve"> while maintaining </w:t>
      </w:r>
      <w:r w:rsidR="005B19C6" w:rsidRPr="00250A54">
        <w:t xml:space="preserve">the </w:t>
      </w:r>
      <w:r w:rsidR="00A47CF3" w:rsidRPr="00250A54">
        <w:t xml:space="preserve">membrane selectivity. </w:t>
      </w:r>
    </w:p>
    <w:p w14:paraId="4593618D" w14:textId="204C8A0A" w:rsidR="00EE7372" w:rsidRDefault="00EE7372" w:rsidP="00FA3072">
      <w:pPr>
        <w:jc w:val="center"/>
      </w:pPr>
    </w:p>
    <w:p w14:paraId="5675C4C1" w14:textId="16FD308D" w:rsidR="00531590" w:rsidRDefault="00EE7372" w:rsidP="00FA3072">
      <w:pPr>
        <w:spacing w:line="240" w:lineRule="auto"/>
        <w:jc w:val="center"/>
      </w:pPr>
      <w:r>
        <w:rPr>
          <w:noProof/>
          <w:lang w:val="en-AU"/>
        </w:rPr>
        <w:lastRenderedPageBreak/>
        <w:drawing>
          <wp:inline distT="0" distB="0" distL="0" distR="0" wp14:anchorId="172D871E" wp14:editId="2B8CFE3D">
            <wp:extent cx="3917923" cy="2731770"/>
            <wp:effectExtent l="0" t="0" r="6985" b="0"/>
            <wp:docPr id="13" name="Chart 13">
              <a:extLst xmlns:a="http://schemas.openxmlformats.org/drawingml/2006/main">
                <a:ext uri="{FF2B5EF4-FFF2-40B4-BE49-F238E27FC236}">
                  <a16:creationId xmlns:a16="http://schemas.microsoft.com/office/drawing/2014/main" id="{0CE2F1EE-13DC-46E2-AA5E-549D8A7224F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2"/>
              </a:graphicData>
            </a:graphic>
          </wp:inline>
        </w:drawing>
      </w:r>
    </w:p>
    <w:p w14:paraId="667C709D" w14:textId="3F0EFDA9" w:rsidR="003979A6" w:rsidRPr="00250A54" w:rsidRDefault="00531590" w:rsidP="00FA3072">
      <w:pPr>
        <w:spacing w:line="240" w:lineRule="auto"/>
        <w:jc w:val="center"/>
      </w:pPr>
      <w:r>
        <w:rPr>
          <w:noProof/>
          <w:lang w:val="en-AU"/>
        </w:rPr>
        <w:drawing>
          <wp:inline distT="0" distB="0" distL="0" distR="0" wp14:anchorId="616C4BAE" wp14:editId="5B0223EE">
            <wp:extent cx="4646544" cy="2733261"/>
            <wp:effectExtent l="0" t="0" r="1905" b="0"/>
            <wp:docPr id="16" name="Chart 16">
              <a:extLst xmlns:a="http://schemas.openxmlformats.org/drawingml/2006/main">
                <a:ext uri="{FF2B5EF4-FFF2-40B4-BE49-F238E27FC236}">
                  <a16:creationId xmlns:a16="http://schemas.microsoft.com/office/drawing/2014/main" id="{FC91AFA7-E547-46E6-9A0F-F6D2EFB61E4F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3"/>
              </a:graphicData>
            </a:graphic>
          </wp:inline>
        </w:drawing>
      </w:r>
    </w:p>
    <w:p w14:paraId="143F6C81" w14:textId="6C7125A8" w:rsidR="008E75C1" w:rsidRPr="00250A54" w:rsidRDefault="008E75C1" w:rsidP="00C717C0">
      <w:bookmarkStart w:id="15" w:name="_Ref508379176"/>
      <w:bookmarkStart w:id="16" w:name="_Toc509410149"/>
      <w:r w:rsidRPr="00250A54">
        <w:t xml:space="preserve">Figure </w:t>
      </w:r>
      <w:r w:rsidR="00D10EED" w:rsidRPr="00250A54">
        <w:fldChar w:fldCharType="begin"/>
      </w:r>
      <w:r w:rsidR="00D10EED" w:rsidRPr="00250A54">
        <w:instrText xml:space="preserve"> SEQ Figure \* ARABIC </w:instrText>
      </w:r>
      <w:r w:rsidR="00D10EED" w:rsidRPr="00250A54">
        <w:fldChar w:fldCharType="separate"/>
      </w:r>
      <w:r w:rsidR="00EB1E41">
        <w:rPr>
          <w:noProof/>
        </w:rPr>
        <w:t>10</w:t>
      </w:r>
      <w:r w:rsidR="00D10EED" w:rsidRPr="00250A54">
        <w:rPr>
          <w:noProof/>
        </w:rPr>
        <w:fldChar w:fldCharType="end"/>
      </w:r>
      <w:bookmarkEnd w:id="15"/>
      <w:r w:rsidRPr="00250A54">
        <w:t xml:space="preserve">: </w:t>
      </w:r>
      <w:r w:rsidR="00933D85" w:rsidRPr="00250A54">
        <w:t xml:space="preserve">FO performance of </w:t>
      </w:r>
      <w:r w:rsidR="002855FC">
        <w:t xml:space="preserve">the </w:t>
      </w:r>
      <w:r w:rsidR="00933D85" w:rsidRPr="00250A54">
        <w:t>fabricate</w:t>
      </w:r>
      <w:r w:rsidR="00F679D4">
        <w:t>d membranes in</w:t>
      </w:r>
      <w:r w:rsidR="00933D85" w:rsidRPr="00250A54">
        <w:t xml:space="preserve"> </w:t>
      </w:r>
      <w:r w:rsidR="002855FC">
        <w:t xml:space="preserve">the </w:t>
      </w:r>
      <w:r w:rsidR="00933D85" w:rsidRPr="00250A54">
        <w:t xml:space="preserve">AL-FS and AL-DS </w:t>
      </w:r>
      <w:r w:rsidR="00F679D4">
        <w:t>configuration</w:t>
      </w:r>
      <w:r w:rsidR="00933D85" w:rsidRPr="00250A54">
        <w:t>s: (a) w</w:t>
      </w:r>
      <w:r w:rsidRPr="00250A54">
        <w:t>ater flux</w:t>
      </w:r>
      <w:r w:rsidR="00C717C0" w:rsidRPr="00250A54">
        <w:t xml:space="preserve"> and</w:t>
      </w:r>
      <w:r w:rsidRPr="00250A54">
        <w:t xml:space="preserve"> (</w:t>
      </w:r>
      <w:r w:rsidR="00933D85" w:rsidRPr="00250A54">
        <w:t>b</w:t>
      </w:r>
      <w:r w:rsidRPr="00250A54">
        <w:t xml:space="preserve">) </w:t>
      </w:r>
      <w:r w:rsidR="00C717C0" w:rsidRPr="00250A54">
        <w:t>SRSF</w:t>
      </w:r>
      <w:r w:rsidRPr="00250A54">
        <w:t xml:space="preserve"> (FS: DI water, DS 0.5M NaCl)</w:t>
      </w:r>
      <w:bookmarkEnd w:id="16"/>
      <w:r w:rsidR="00C717C0" w:rsidRPr="00250A54">
        <w:t>.</w:t>
      </w:r>
    </w:p>
    <w:p w14:paraId="60325CFD" w14:textId="77777777" w:rsidR="00716A2B" w:rsidRPr="00250A54" w:rsidRDefault="00716A2B" w:rsidP="00C717C0"/>
    <w:p w14:paraId="0726503C" w14:textId="4EA4B10E" w:rsidR="002A24B2" w:rsidRPr="00250A54" w:rsidRDefault="0011281F" w:rsidP="0024064A">
      <w:r w:rsidRPr="00250A54">
        <w:t xml:space="preserve">Figure </w:t>
      </w:r>
      <w:r>
        <w:rPr>
          <w:noProof/>
        </w:rPr>
        <w:t>11</w:t>
      </w:r>
      <w:r w:rsidR="00D20108" w:rsidRPr="00250A54">
        <w:t>a</w:t>
      </w:r>
      <w:r w:rsidR="009C51DB" w:rsidRPr="00250A54">
        <w:t xml:space="preserve"> </w:t>
      </w:r>
      <w:r w:rsidR="00EB36F2" w:rsidRPr="00250A54">
        <w:t xml:space="preserve">represents the </w:t>
      </w:r>
      <w:r w:rsidR="002D6A38" w:rsidRPr="00250A54">
        <w:t xml:space="preserve">FO </w:t>
      </w:r>
      <w:r w:rsidR="00EB36F2" w:rsidRPr="00250A54">
        <w:t xml:space="preserve">water flux </w:t>
      </w:r>
      <w:r w:rsidR="009D11AA">
        <w:t>of</w:t>
      </w:r>
      <w:r w:rsidR="00EB36F2" w:rsidRPr="00250A54">
        <w:t xml:space="preserve"> TFC and TFN membranes </w:t>
      </w:r>
      <w:r w:rsidR="009D11AA">
        <w:t>while utilizing</w:t>
      </w:r>
      <w:r w:rsidR="008578CC" w:rsidRPr="00250A54">
        <w:t xml:space="preserve"> DI w</w:t>
      </w:r>
      <w:r w:rsidR="009D11AA">
        <w:t>ater as</w:t>
      </w:r>
      <w:r w:rsidR="008578CC" w:rsidRPr="00250A54">
        <w:t xml:space="preserve"> </w:t>
      </w:r>
      <w:r w:rsidR="00AA2E44" w:rsidRPr="00250A54">
        <w:t>FS</w:t>
      </w:r>
      <w:r w:rsidR="008578CC" w:rsidRPr="00250A54">
        <w:t xml:space="preserve"> and </w:t>
      </w:r>
      <w:r w:rsidR="00255B4C">
        <w:t>NaCl</w:t>
      </w:r>
      <w:r w:rsidR="009D11AA">
        <w:t xml:space="preserve"> as</w:t>
      </w:r>
      <w:r w:rsidR="00255B4C">
        <w:t xml:space="preserve"> DS</w:t>
      </w:r>
      <w:r w:rsidR="009D11AA">
        <w:t xml:space="preserve"> </w:t>
      </w:r>
      <w:r w:rsidR="009D11AA" w:rsidRPr="00250A54">
        <w:t>at concentrations</w:t>
      </w:r>
      <w:r w:rsidR="009D11AA">
        <w:t xml:space="preserve"> </w:t>
      </w:r>
      <w:r w:rsidR="003979A6">
        <w:t>varying</w:t>
      </w:r>
      <w:r w:rsidR="003979A6" w:rsidRPr="00250A54">
        <w:t xml:space="preserve"> </w:t>
      </w:r>
      <w:r w:rsidR="008578CC" w:rsidRPr="00250A54">
        <w:t>from 0.5 to 2 M</w:t>
      </w:r>
      <w:r w:rsidR="005536AC" w:rsidRPr="00250A54">
        <w:t xml:space="preserve"> under AL-FS </w:t>
      </w:r>
      <w:r w:rsidR="004A5CDB" w:rsidRPr="00250A54">
        <w:t>orientation</w:t>
      </w:r>
      <w:r w:rsidR="002D6A38" w:rsidRPr="00250A54">
        <w:t xml:space="preserve">. </w:t>
      </w:r>
      <w:r w:rsidR="00255B4C">
        <w:t>As expected, t</w:t>
      </w:r>
      <w:r w:rsidR="005536AC" w:rsidRPr="00250A54">
        <w:t>he water flux</w:t>
      </w:r>
      <w:r w:rsidR="00255B4C">
        <w:t>es</w:t>
      </w:r>
      <w:r w:rsidR="005536AC" w:rsidRPr="00250A54">
        <w:t xml:space="preserve"> of the FO membranes </w:t>
      </w:r>
      <w:r w:rsidR="00AF622D">
        <w:t>augmented</w:t>
      </w:r>
      <w:r w:rsidR="00AF622D" w:rsidRPr="00250A54">
        <w:t xml:space="preserve"> </w:t>
      </w:r>
      <w:r w:rsidR="005536AC" w:rsidRPr="00250A54">
        <w:t xml:space="preserve">with </w:t>
      </w:r>
      <w:r w:rsidR="003E69C6">
        <w:t>a</w:t>
      </w:r>
      <w:r w:rsidR="00ED5360">
        <w:t>n increase</w:t>
      </w:r>
      <w:r w:rsidR="005536AC" w:rsidRPr="00250A54">
        <w:t xml:space="preserve"> in the DS concentration because of </w:t>
      </w:r>
      <w:r w:rsidR="00255B4C">
        <w:t xml:space="preserve">the higher </w:t>
      </w:r>
      <w:r w:rsidR="005536AC" w:rsidRPr="00250A54">
        <w:t>osmotic driving force.</w:t>
      </w:r>
      <w:r w:rsidR="00D76042" w:rsidRPr="00250A54">
        <w:t xml:space="preserve"> The water flux of </w:t>
      </w:r>
      <w:r w:rsidR="00EB6405" w:rsidRPr="00EB6405">
        <w:rPr>
          <w:color w:val="0070C0"/>
        </w:rPr>
        <w:t>TFN</w:t>
      </w:r>
      <w:r w:rsidR="00D76042" w:rsidRPr="00250A54">
        <w:t xml:space="preserve">0.005 increased by </w:t>
      </w:r>
      <w:r w:rsidR="00EA287D">
        <w:t>about 63</w:t>
      </w:r>
      <w:r w:rsidR="00D76042" w:rsidRPr="00250A54">
        <w:t>% (from</w:t>
      </w:r>
      <w:r w:rsidR="000E6C3E">
        <w:t xml:space="preserve"> </w:t>
      </w:r>
      <w:r w:rsidR="000E6C3E" w:rsidRPr="00FA3072">
        <w:rPr>
          <w:color w:val="0070C0"/>
        </w:rPr>
        <w:t>12.0 to</w:t>
      </w:r>
      <w:r w:rsidR="00D76042" w:rsidRPr="00FA3072">
        <w:rPr>
          <w:color w:val="0070C0"/>
        </w:rPr>
        <w:t xml:space="preserve"> 19.</w:t>
      </w:r>
      <w:r w:rsidR="00EA287D" w:rsidRPr="00FA3072">
        <w:rPr>
          <w:color w:val="0070C0"/>
        </w:rPr>
        <w:t>6</w:t>
      </w:r>
      <w:r w:rsidR="00D76042" w:rsidRPr="00FA3072">
        <w:rPr>
          <w:color w:val="0070C0"/>
        </w:rPr>
        <w:t xml:space="preserve"> Lm</w:t>
      </w:r>
      <w:r w:rsidR="00D76042" w:rsidRPr="00FA3072">
        <w:rPr>
          <w:color w:val="0070C0"/>
          <w:vertAlign w:val="superscript"/>
        </w:rPr>
        <w:t>-2</w:t>
      </w:r>
      <w:r w:rsidR="00D76042" w:rsidRPr="00FA3072">
        <w:rPr>
          <w:color w:val="0070C0"/>
        </w:rPr>
        <w:t>h</w:t>
      </w:r>
      <w:r w:rsidR="00D76042" w:rsidRPr="00FA3072">
        <w:rPr>
          <w:color w:val="0070C0"/>
          <w:vertAlign w:val="superscript"/>
        </w:rPr>
        <w:t>-1</w:t>
      </w:r>
      <w:r w:rsidR="00D76042" w:rsidRPr="00250A54">
        <w:t>)</w:t>
      </w:r>
      <w:r w:rsidR="0024064A" w:rsidRPr="00250A54">
        <w:t xml:space="preserve"> when </w:t>
      </w:r>
      <w:r w:rsidR="00120FDD" w:rsidRPr="00250A54">
        <w:t>2</w:t>
      </w:r>
      <w:r w:rsidR="001E3C28">
        <w:t xml:space="preserve"> </w:t>
      </w:r>
      <w:r w:rsidR="00120FDD" w:rsidRPr="00250A54">
        <w:t xml:space="preserve">M </w:t>
      </w:r>
      <w:r w:rsidR="009C51DB" w:rsidRPr="00250A54">
        <w:t xml:space="preserve">NaCl </w:t>
      </w:r>
      <w:r w:rsidR="00EA287D">
        <w:t>was</w:t>
      </w:r>
      <w:r w:rsidR="0024064A" w:rsidRPr="00250A54">
        <w:t xml:space="preserve"> </w:t>
      </w:r>
      <w:r w:rsidR="003E69C6">
        <w:t>employed</w:t>
      </w:r>
      <w:r w:rsidR="00AF622D" w:rsidRPr="00250A54">
        <w:t xml:space="preserve"> </w:t>
      </w:r>
      <w:r w:rsidR="00A132BD" w:rsidRPr="00250A54">
        <w:t xml:space="preserve">as </w:t>
      </w:r>
      <w:r w:rsidR="002A6DF5" w:rsidRPr="00250A54">
        <w:t>DS</w:t>
      </w:r>
      <w:r w:rsidR="00253FCC">
        <w:t>,</w:t>
      </w:r>
      <w:r w:rsidR="0024064A" w:rsidRPr="00250A54">
        <w:t xml:space="preserve"> </w:t>
      </w:r>
      <w:r w:rsidR="005B2612">
        <w:t>instead of</w:t>
      </w:r>
      <w:r w:rsidR="0024064A" w:rsidRPr="00250A54">
        <w:t xml:space="preserve"> </w:t>
      </w:r>
      <w:r w:rsidR="0024064A" w:rsidRPr="00A81C19">
        <w:rPr>
          <w:noProof/>
        </w:rPr>
        <w:t>0.5</w:t>
      </w:r>
      <w:r w:rsidR="001E3C28">
        <w:t xml:space="preserve"> </w:t>
      </w:r>
      <w:r w:rsidR="0024064A" w:rsidRPr="00250A54">
        <w:t>M NaCl solution</w:t>
      </w:r>
      <w:r w:rsidR="00C62F1D" w:rsidRPr="00250A54">
        <w:t xml:space="preserve">. </w:t>
      </w:r>
    </w:p>
    <w:p w14:paraId="1DCB2BE9" w14:textId="65FAB208" w:rsidR="00CF6BF3" w:rsidRPr="007B79F5" w:rsidRDefault="009533E4" w:rsidP="00CF6BF3">
      <w:pPr>
        <w:rPr>
          <w:color w:val="0070C0"/>
        </w:rPr>
      </w:pPr>
      <w:r w:rsidRPr="00250A54">
        <w:lastRenderedPageBreak/>
        <w:t>The SRSF value</w:t>
      </w:r>
      <w:r w:rsidR="00F70B5A" w:rsidRPr="00250A54">
        <w:t>s</w:t>
      </w:r>
      <w:r w:rsidRPr="00250A54">
        <w:t xml:space="preserve"> </w:t>
      </w:r>
      <w:r w:rsidR="002F52AB">
        <w:t>of</w:t>
      </w:r>
      <w:r w:rsidRPr="00250A54">
        <w:t xml:space="preserve"> all </w:t>
      </w:r>
      <w:r w:rsidR="00AD69A8">
        <w:t xml:space="preserve">the </w:t>
      </w:r>
      <w:r w:rsidRPr="00250A54">
        <w:t>membranes</w:t>
      </w:r>
      <w:r w:rsidR="002F52AB">
        <w:t>, except TFN0.04,</w:t>
      </w:r>
      <w:r w:rsidRPr="00250A54">
        <w:t xml:space="preserve"> remained </w:t>
      </w:r>
      <w:r w:rsidRPr="00250A54">
        <w:rPr>
          <w:noProof/>
        </w:rPr>
        <w:t>reasonably</w:t>
      </w:r>
      <w:r w:rsidRPr="00250A54">
        <w:t xml:space="preserve"> stable</w:t>
      </w:r>
      <w:r w:rsidR="002F52AB">
        <w:t xml:space="preserve"> at all</w:t>
      </w:r>
      <w:r w:rsidRPr="00250A54">
        <w:t xml:space="preserve"> DS concentrations</w:t>
      </w:r>
      <w:r w:rsidR="002F52AB">
        <w:t>. The SRSF of</w:t>
      </w:r>
      <w:r w:rsidRPr="00250A54">
        <w:t xml:space="preserve"> </w:t>
      </w:r>
      <w:r w:rsidR="00EB6405" w:rsidRPr="00EB6405">
        <w:rPr>
          <w:color w:val="0070C0"/>
        </w:rPr>
        <w:t>TFN</w:t>
      </w:r>
      <w:r w:rsidRPr="00250A54">
        <w:t xml:space="preserve">0.04 increased slightly </w:t>
      </w:r>
      <w:r w:rsidR="00397E9A">
        <w:t xml:space="preserve">at higher </w:t>
      </w:r>
      <w:r w:rsidRPr="00250A54">
        <w:t>DS concentration</w:t>
      </w:r>
      <w:r w:rsidR="002F52AB">
        <w:t>s</w:t>
      </w:r>
      <w:r w:rsidR="005E2030" w:rsidRPr="00250A54">
        <w:t xml:space="preserve"> </w:t>
      </w:r>
      <w:r w:rsidR="000677AC" w:rsidRPr="00250A54">
        <w:t>because</w:t>
      </w:r>
      <w:r w:rsidR="00397E9A">
        <w:t xml:space="preserve"> </w:t>
      </w:r>
      <w:r w:rsidR="002F52AB">
        <w:t xml:space="preserve">overloading </w:t>
      </w:r>
      <w:r w:rsidR="00397E9A">
        <w:t xml:space="preserve">of the </w:t>
      </w:r>
      <w:r w:rsidR="00ED5360">
        <w:t>SNW-1 nanoparticle</w:t>
      </w:r>
      <w:r w:rsidR="002F52AB">
        <w:t xml:space="preserve">s formed </w:t>
      </w:r>
      <w:r w:rsidR="00C140D0" w:rsidRPr="009F4976">
        <w:rPr>
          <w:noProof/>
        </w:rPr>
        <w:t xml:space="preserve">a </w:t>
      </w:r>
      <w:r w:rsidR="002F52AB" w:rsidRPr="009F4976">
        <w:rPr>
          <w:noProof/>
        </w:rPr>
        <w:t>non-uniform</w:t>
      </w:r>
      <w:r w:rsidR="002F52AB">
        <w:t xml:space="preserve"> PA layer, which c</w:t>
      </w:r>
      <w:r w:rsidR="00AD69A8">
        <w:t>reated</w:t>
      </w:r>
      <w:r w:rsidR="00ED5360">
        <w:t xml:space="preserve"> passages for</w:t>
      </w:r>
      <w:r w:rsidR="00AD69A8">
        <w:t xml:space="preserve"> </w:t>
      </w:r>
      <w:r w:rsidR="002F52AB">
        <w:t xml:space="preserve">the </w:t>
      </w:r>
      <w:r w:rsidR="00AD69A8">
        <w:t>transport of</w:t>
      </w:r>
      <w:r w:rsidR="00ED5360">
        <w:t xml:space="preserve"> solute molecules (</w:t>
      </w:r>
      <w:r w:rsidR="0011281F" w:rsidRPr="00250A54">
        <w:t xml:space="preserve">Figure </w:t>
      </w:r>
      <w:r w:rsidR="0011281F">
        <w:rPr>
          <w:noProof/>
        </w:rPr>
        <w:t>11</w:t>
      </w:r>
      <w:r w:rsidR="00ED5360" w:rsidRPr="00250A54">
        <w:t>b</w:t>
      </w:r>
      <w:r w:rsidR="00ED5360">
        <w:t>)</w:t>
      </w:r>
      <w:r w:rsidRPr="00250A54">
        <w:t>.</w:t>
      </w:r>
    </w:p>
    <w:p w14:paraId="408E8A29" w14:textId="77777777" w:rsidR="009533E4" w:rsidRPr="00250A54" w:rsidRDefault="009533E4" w:rsidP="0024064A"/>
    <w:p w14:paraId="33E6885B" w14:textId="77777777" w:rsidR="00D66AD2" w:rsidRDefault="00E82B16" w:rsidP="00E80DA2">
      <w:pPr>
        <w:jc w:val="center"/>
      </w:pPr>
      <w:r>
        <w:rPr>
          <w:noProof/>
          <w:lang w:val="en-AU"/>
        </w:rPr>
        <w:drawing>
          <wp:inline distT="0" distB="0" distL="0" distR="0" wp14:anchorId="65CD2ACD" wp14:editId="7C293D05">
            <wp:extent cx="3743960" cy="3131820"/>
            <wp:effectExtent l="0" t="0" r="8890" b="11430"/>
            <wp:docPr id="4" name="Chart 4">
              <a:extLst xmlns:a="http://schemas.openxmlformats.org/drawingml/2006/main">
                <a:ext uri="{FF2B5EF4-FFF2-40B4-BE49-F238E27FC236}">
                  <a16:creationId xmlns:a16="http://schemas.microsoft.com/office/drawing/2014/main" id="{2383F55B-5109-4FC4-B61F-0A492A94700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4"/>
              </a:graphicData>
            </a:graphic>
          </wp:inline>
        </w:drawing>
      </w:r>
    </w:p>
    <w:p w14:paraId="0ACA542F" w14:textId="16F463F1" w:rsidR="009177AD" w:rsidRPr="00250A54" w:rsidRDefault="00D66AD2" w:rsidP="00E80DA2">
      <w:pPr>
        <w:jc w:val="center"/>
      </w:pPr>
      <w:r>
        <w:rPr>
          <w:noProof/>
          <w:lang w:val="en-AU"/>
        </w:rPr>
        <w:drawing>
          <wp:inline distT="0" distB="0" distL="0" distR="0" wp14:anchorId="37756B1F" wp14:editId="5516E7AB">
            <wp:extent cx="3743960" cy="3131820"/>
            <wp:effectExtent l="0" t="0" r="8890" b="0"/>
            <wp:docPr id="10" name="Chart 10">
              <a:extLst xmlns:a="http://schemas.openxmlformats.org/drawingml/2006/main">
                <a:ext uri="{FF2B5EF4-FFF2-40B4-BE49-F238E27FC236}">
                  <a16:creationId xmlns:a16="http://schemas.microsoft.com/office/drawing/2014/main" id="{AC305C56-BBC2-43CF-8EB7-864AE44819B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5"/>
              </a:graphicData>
            </a:graphic>
          </wp:inline>
        </w:drawing>
      </w:r>
    </w:p>
    <w:p w14:paraId="1A824CFD" w14:textId="5AE4AE0A" w:rsidR="00071AD6" w:rsidRPr="00FA3072" w:rsidRDefault="00356C2F" w:rsidP="00FA3072">
      <w:pPr>
        <w:rPr>
          <w:color w:val="0070C0"/>
        </w:rPr>
      </w:pPr>
      <w:bookmarkStart w:id="17" w:name="_Ref509094933"/>
      <w:bookmarkStart w:id="18" w:name="_Toc509410150"/>
      <w:r w:rsidRPr="00250A54">
        <w:lastRenderedPageBreak/>
        <w:t xml:space="preserve">Figure </w:t>
      </w:r>
      <w:r w:rsidRPr="00250A54">
        <w:fldChar w:fldCharType="begin"/>
      </w:r>
      <w:r w:rsidRPr="00250A54">
        <w:instrText xml:space="preserve"> SEQ Figure \* ARABIC </w:instrText>
      </w:r>
      <w:r w:rsidRPr="00250A54">
        <w:fldChar w:fldCharType="separate"/>
      </w:r>
      <w:r w:rsidR="00EB1E41">
        <w:rPr>
          <w:noProof/>
        </w:rPr>
        <w:t>11</w:t>
      </w:r>
      <w:r w:rsidRPr="00250A54">
        <w:fldChar w:fldCharType="end"/>
      </w:r>
      <w:bookmarkEnd w:id="17"/>
      <w:r w:rsidRPr="00250A54">
        <w:t xml:space="preserve">: </w:t>
      </w:r>
      <w:r w:rsidR="003F5FBD" w:rsidRPr="00250A54">
        <w:t xml:space="preserve">FO performance of </w:t>
      </w:r>
      <w:r w:rsidR="002855FC">
        <w:t xml:space="preserve">the </w:t>
      </w:r>
      <w:r w:rsidR="003F5FBD" w:rsidRPr="00250A54">
        <w:t xml:space="preserve">TFC and TFN membranes at </w:t>
      </w:r>
      <w:r w:rsidR="00AA6FAD">
        <w:t>varying NaCl DS</w:t>
      </w:r>
      <w:r w:rsidR="003F5FBD" w:rsidRPr="00250A54">
        <w:t xml:space="preserve"> concentrations </w:t>
      </w:r>
      <w:r w:rsidR="00AA6FAD">
        <w:t xml:space="preserve">in </w:t>
      </w:r>
      <w:r w:rsidR="002855FC">
        <w:t xml:space="preserve">the </w:t>
      </w:r>
      <w:r w:rsidR="00AA6FAD">
        <w:t xml:space="preserve">AL-FS </w:t>
      </w:r>
      <w:r w:rsidR="00663DD3">
        <w:t>configuration</w:t>
      </w:r>
      <w:r w:rsidR="00B303CC">
        <w:t>;</w:t>
      </w:r>
      <w:r w:rsidR="003F5FBD" w:rsidRPr="00250A54">
        <w:t xml:space="preserve"> (a) water flux and (b) SRSF (FS: DI water)</w:t>
      </w:r>
      <w:bookmarkEnd w:id="18"/>
      <w:r w:rsidR="00071AD6" w:rsidRPr="000728B8" w:rsidDel="00CF6BF3">
        <w:rPr>
          <w:color w:val="0070C0"/>
        </w:rPr>
        <w:t xml:space="preserve"> </w:t>
      </w:r>
    </w:p>
    <w:p w14:paraId="43F03668" w14:textId="37391AB8" w:rsidR="00EB0F54" w:rsidRDefault="00EB0F54" w:rsidP="00FA3072">
      <w:pPr>
        <w:rPr>
          <w:rFonts w:eastAsiaTheme="majorEastAsia" w:cstheme="majorBidi"/>
          <w:b/>
        </w:rPr>
      </w:pPr>
    </w:p>
    <w:p w14:paraId="429CD9E0" w14:textId="77777777" w:rsidR="004359E0" w:rsidRPr="00250A54" w:rsidRDefault="004359E0" w:rsidP="004359E0">
      <w:pPr>
        <w:pStyle w:val="Heading2"/>
      </w:pPr>
      <w:r w:rsidRPr="00250A54">
        <w:t xml:space="preserve">Membrane transport parameters </w:t>
      </w:r>
    </w:p>
    <w:p w14:paraId="165F3940" w14:textId="6102DBF8" w:rsidR="004359E0" w:rsidRDefault="004359E0" w:rsidP="004359E0">
      <w:pPr>
        <w:rPr>
          <w:lang w:val="en"/>
        </w:rPr>
      </w:pPr>
      <w:r w:rsidRPr="00250A54">
        <w:t xml:space="preserve">The </w:t>
      </w:r>
      <w:r w:rsidR="008D446C">
        <w:rPr>
          <w:noProof/>
        </w:rPr>
        <w:t>transport parameters</w:t>
      </w:r>
      <w:r>
        <w:t xml:space="preserve"> </w:t>
      </w:r>
      <w:r w:rsidRPr="00250A54">
        <w:t xml:space="preserve">of the TFC and TFN FO membranes are </w:t>
      </w:r>
      <w:r w:rsidR="008D446C">
        <w:rPr>
          <w:noProof/>
        </w:rPr>
        <w:t xml:space="preserve">summarized </w:t>
      </w:r>
      <w:r w:rsidR="009D5D78">
        <w:rPr>
          <w:noProof/>
        </w:rPr>
        <w:t>in</w:t>
      </w:r>
      <w:r w:rsidR="006754BA">
        <w:t xml:space="preserve"> </w:t>
      </w:r>
      <w:r w:rsidR="00723970">
        <w:fldChar w:fldCharType="begin"/>
      </w:r>
      <w:r w:rsidR="00723970">
        <w:instrText xml:space="preserve"> REF _Ref535857007 \h </w:instrText>
      </w:r>
      <w:r w:rsidR="00723970">
        <w:fldChar w:fldCharType="separate"/>
      </w:r>
      <w:r w:rsidR="00EB1E41" w:rsidRPr="00FD59E5">
        <w:rPr>
          <w:noProof/>
        </w:rPr>
        <w:t xml:space="preserve">Table </w:t>
      </w:r>
      <w:r w:rsidR="00EB1E41">
        <w:rPr>
          <w:noProof/>
        </w:rPr>
        <w:t>1</w:t>
      </w:r>
      <w:r w:rsidR="00723970">
        <w:fldChar w:fldCharType="end"/>
      </w:r>
      <w:r w:rsidRPr="00250A54">
        <w:t xml:space="preserve">. </w:t>
      </w:r>
      <w:r>
        <w:t xml:space="preserve">The </w:t>
      </w:r>
      <w:r w:rsidR="00770F70">
        <w:t xml:space="preserve">addition of </w:t>
      </w:r>
      <w:r>
        <w:t>SNW-1 nanoparticle</w:t>
      </w:r>
      <w:r w:rsidR="00770F70">
        <w:t>s</w:t>
      </w:r>
      <w:r w:rsidRPr="00250A54">
        <w:t xml:space="preserve"> in the </w:t>
      </w:r>
      <w:r>
        <w:t>selective</w:t>
      </w:r>
      <w:r w:rsidRPr="00250A54">
        <w:t xml:space="preserve"> layer </w:t>
      </w:r>
      <w:r>
        <w:t xml:space="preserve">increased </w:t>
      </w:r>
      <w:r w:rsidRPr="00250A54">
        <w:t xml:space="preserve">the </w:t>
      </w:r>
      <w:r w:rsidRPr="00FA3072">
        <w:t>A</w:t>
      </w:r>
      <w:r w:rsidRPr="000728B8">
        <w:t xml:space="preserve"> and</w:t>
      </w:r>
      <w:r w:rsidRPr="00250A54">
        <w:t xml:space="preserve"> B values of all the TFN membranes. For example, the </w:t>
      </w:r>
      <w:r w:rsidRPr="00EB6405">
        <w:rPr>
          <w:color w:val="0070C0"/>
        </w:rPr>
        <w:t>TFN</w:t>
      </w:r>
      <w:r w:rsidRPr="00250A54">
        <w:t>0.005 demonstrated a</w:t>
      </w:r>
      <w:r>
        <w:t>bout</w:t>
      </w:r>
      <w:r w:rsidRPr="00250A54">
        <w:t xml:space="preserve"> </w:t>
      </w:r>
      <w:r>
        <w:t>97</w:t>
      </w:r>
      <w:r w:rsidRPr="00250A54">
        <w:t>% improvement in the pure water permeability compared to th</w:t>
      </w:r>
      <w:r w:rsidR="002F52AB">
        <w:t>at of the</w:t>
      </w:r>
      <w:r>
        <w:t xml:space="preserve"> TFC</w:t>
      </w:r>
      <w:r w:rsidR="004113EF">
        <w:t xml:space="preserve"> </w:t>
      </w:r>
      <w:r w:rsidRPr="00250A54">
        <w:t>membrane</w:t>
      </w:r>
      <w:r w:rsidR="004113EF">
        <w:t xml:space="preserve"> due to the</w:t>
      </w:r>
      <w:r w:rsidRPr="00250A54">
        <w:t xml:space="preserve"> increased </w:t>
      </w:r>
      <w:r>
        <w:t xml:space="preserve">membrane </w:t>
      </w:r>
      <w:r w:rsidRPr="00250A54">
        <w:t xml:space="preserve">hydrophilicity </w:t>
      </w:r>
      <w:r w:rsidR="004113EF">
        <w:t>resulting from the addition of</w:t>
      </w:r>
      <w:r>
        <w:t xml:space="preserve"> </w:t>
      </w:r>
      <w:r w:rsidR="00CF625C" w:rsidRPr="00CF625C">
        <w:rPr>
          <w:color w:val="0070C0"/>
        </w:rPr>
        <w:t>SNW-1 nanoparticles</w:t>
      </w:r>
      <w:r w:rsidRPr="00250A54">
        <w:t xml:space="preserve"> </w:t>
      </w:r>
      <w:r w:rsidR="004113EF">
        <w:t>as fillers</w:t>
      </w:r>
      <w:r w:rsidRPr="00250A54">
        <w:t xml:space="preserve">. Additionally, the porous structure of </w:t>
      </w:r>
      <w:r w:rsidR="00CF625C" w:rsidRPr="00CF625C">
        <w:rPr>
          <w:color w:val="0070C0"/>
        </w:rPr>
        <w:t>SNW-1 nanoparticles</w:t>
      </w:r>
      <w:r w:rsidRPr="00250A54">
        <w:t xml:space="preserve"> could have also offered more passageway for</w:t>
      </w:r>
      <w:r w:rsidR="004113EF">
        <w:t xml:space="preserve"> </w:t>
      </w:r>
      <w:r w:rsidR="00C140D0">
        <w:t xml:space="preserve">the </w:t>
      </w:r>
      <w:r w:rsidRPr="009F4976">
        <w:rPr>
          <w:noProof/>
        </w:rPr>
        <w:t>transportation</w:t>
      </w:r>
      <w:r w:rsidR="004113EF">
        <w:t xml:space="preserve"> of water molecules across </w:t>
      </w:r>
      <w:r w:rsidR="004113EF" w:rsidRPr="00D013D7">
        <w:t>the membrane</w:t>
      </w:r>
      <w:r w:rsidRPr="00D013D7">
        <w:t>.</w:t>
      </w:r>
      <w:r w:rsidR="0044139F" w:rsidRPr="00FA3072">
        <w:t xml:space="preserve"> The trend in the A values </w:t>
      </w:r>
      <w:r w:rsidR="0044139F" w:rsidRPr="00FA3072">
        <w:rPr>
          <w:noProof/>
        </w:rPr>
        <w:t>is</w:t>
      </w:r>
      <w:r w:rsidR="0044139F" w:rsidRPr="00FA3072">
        <w:t xml:space="preserve"> in good conformity with the membrane water fluxes</w:t>
      </w:r>
      <w:r w:rsidR="0044139F" w:rsidRPr="00FA3072" w:rsidDel="0044139F">
        <w:t xml:space="preserve"> </w:t>
      </w:r>
      <w:r w:rsidR="0044139F" w:rsidRPr="00FA3072">
        <w:t xml:space="preserve">data presented in </w:t>
      </w:r>
      <w:r w:rsidR="0011281F" w:rsidRPr="00250A54">
        <w:t xml:space="preserve">Figure </w:t>
      </w:r>
      <w:r w:rsidR="0011281F">
        <w:rPr>
          <w:noProof/>
        </w:rPr>
        <w:t>10</w:t>
      </w:r>
      <w:r w:rsidR="0044139F" w:rsidRPr="00D013D7">
        <w:t xml:space="preserve">a. </w:t>
      </w:r>
      <w:r w:rsidRPr="00D013D7">
        <w:t xml:space="preserve"> </w:t>
      </w:r>
      <w:r w:rsidRPr="00FA3072">
        <w:t xml:space="preserve">The B values of the </w:t>
      </w:r>
      <w:r w:rsidR="00186A8C" w:rsidRPr="00FA3072">
        <w:t>SNW-1</w:t>
      </w:r>
      <w:r w:rsidR="00F656CF">
        <w:t xml:space="preserve"> nanoparticles-</w:t>
      </w:r>
      <w:r w:rsidR="00186A8C" w:rsidRPr="00FA3072">
        <w:t>incorporated membranes</w:t>
      </w:r>
      <w:r w:rsidRPr="00D013D7">
        <w:t xml:space="preserve"> also increased with the A values owing to the </w:t>
      </w:r>
      <w:r w:rsidR="00186A8C" w:rsidRPr="00FA3072">
        <w:rPr>
          <w:noProof/>
        </w:rPr>
        <w:t xml:space="preserve">reduced cross-linking degree and non-uniform formation of </w:t>
      </w:r>
      <w:r w:rsidR="00C140D0">
        <w:rPr>
          <w:noProof/>
        </w:rPr>
        <w:t xml:space="preserve">the </w:t>
      </w:r>
      <w:r w:rsidRPr="00001FFC">
        <w:rPr>
          <w:noProof/>
        </w:rPr>
        <w:t>PA</w:t>
      </w:r>
      <w:r w:rsidRPr="00D013D7">
        <w:t xml:space="preserve"> layer.</w:t>
      </w:r>
      <w:r w:rsidRPr="00FA3072">
        <w:t xml:space="preserve"> For</w:t>
      </w:r>
      <w:r w:rsidRPr="00250A54">
        <w:t xml:space="preserve"> instance, </w:t>
      </w:r>
      <w:r w:rsidRPr="00EB6405">
        <w:rPr>
          <w:color w:val="0070C0"/>
          <w:lang w:val="en"/>
        </w:rPr>
        <w:t>TFN</w:t>
      </w:r>
      <w:r w:rsidRPr="00250A54">
        <w:rPr>
          <w:lang w:val="en"/>
        </w:rPr>
        <w:t xml:space="preserve">0.04 membrane showed the highest A value of 5.17 </w:t>
      </w:r>
      <w:r w:rsidRPr="00250A54">
        <w:t>Lm</w:t>
      </w:r>
      <w:r w:rsidRPr="00250A54">
        <w:rPr>
          <w:vertAlign w:val="superscript"/>
        </w:rPr>
        <w:t>-2</w:t>
      </w:r>
      <w:r w:rsidRPr="00250A54">
        <w:t>h</w:t>
      </w:r>
      <w:r w:rsidRPr="00250A54">
        <w:rPr>
          <w:vertAlign w:val="superscript"/>
        </w:rPr>
        <w:t>-1</w:t>
      </w:r>
      <w:r w:rsidRPr="00250A54">
        <w:t>bar</w:t>
      </w:r>
      <w:r w:rsidRPr="00250A54">
        <w:rPr>
          <w:vertAlign w:val="superscript"/>
        </w:rPr>
        <w:t>-1</w:t>
      </w:r>
      <w:r w:rsidRPr="00250A54">
        <w:rPr>
          <w:lang w:val="en"/>
        </w:rPr>
        <w:t xml:space="preserve"> (almost 5.7 times</w:t>
      </w:r>
      <w:r>
        <w:rPr>
          <w:lang w:val="en"/>
        </w:rPr>
        <w:t xml:space="preserve"> more</w:t>
      </w:r>
      <w:r w:rsidRPr="00250A54">
        <w:rPr>
          <w:lang w:val="en"/>
        </w:rPr>
        <w:t xml:space="preserve"> than that of TFC membrane), but at the </w:t>
      </w:r>
      <w:r>
        <w:rPr>
          <w:lang w:val="en"/>
        </w:rPr>
        <w:t>cost</w:t>
      </w:r>
      <w:r w:rsidRPr="00250A54">
        <w:rPr>
          <w:lang w:val="en"/>
        </w:rPr>
        <w:t xml:space="preserve"> of membrane selectivity that resulted in its B value </w:t>
      </w:r>
      <w:r w:rsidR="001A5E52">
        <w:rPr>
          <w:lang w:val="en"/>
        </w:rPr>
        <w:t xml:space="preserve">increasing </w:t>
      </w:r>
      <w:r w:rsidRPr="00250A54">
        <w:rPr>
          <w:lang w:val="en"/>
        </w:rPr>
        <w:t xml:space="preserve">21 times </w:t>
      </w:r>
      <w:r w:rsidR="00A43B6B">
        <w:rPr>
          <w:lang w:val="en"/>
        </w:rPr>
        <w:t>more</w:t>
      </w:r>
      <w:r w:rsidR="006540D3">
        <w:rPr>
          <w:lang w:val="en"/>
        </w:rPr>
        <w:t xml:space="preserve"> that of</w:t>
      </w:r>
      <w:r w:rsidR="004113EF">
        <w:rPr>
          <w:lang w:val="en"/>
        </w:rPr>
        <w:t xml:space="preserve"> the</w:t>
      </w:r>
      <w:r w:rsidRPr="00250A54">
        <w:rPr>
          <w:lang w:val="en"/>
        </w:rPr>
        <w:t xml:space="preserve"> TFC membrane. </w:t>
      </w:r>
    </w:p>
    <w:p w14:paraId="3DBB8259" w14:textId="311E3CE5" w:rsidR="00BC0019" w:rsidRDefault="004359E0" w:rsidP="004359E0">
      <w:pPr>
        <w:rPr>
          <w:color w:val="0070C0"/>
          <w:lang w:val="en"/>
        </w:rPr>
      </w:pPr>
      <w:r w:rsidRPr="00250A54">
        <w:t xml:space="preserve">The intrinsic selectivity ratio (B/A), which is a </w:t>
      </w:r>
      <w:r w:rsidRPr="00250A54">
        <w:rPr>
          <w:noProof/>
        </w:rPr>
        <w:t>crucial</w:t>
      </w:r>
      <w:r w:rsidRPr="00250A54">
        <w:t xml:space="preserve"> FO parameter for membrane selectivity, is also presented in</w:t>
      </w:r>
      <w:r w:rsidR="00F61047">
        <w:t xml:space="preserve"> </w:t>
      </w:r>
      <w:r w:rsidR="009E5DA3">
        <w:fldChar w:fldCharType="begin"/>
      </w:r>
      <w:r w:rsidR="009E5DA3">
        <w:instrText xml:space="preserve"> REF _Ref535857007 \h </w:instrText>
      </w:r>
      <w:r w:rsidR="009E5DA3">
        <w:fldChar w:fldCharType="separate"/>
      </w:r>
      <w:r w:rsidR="00EB1E41" w:rsidRPr="00FD59E5">
        <w:rPr>
          <w:noProof/>
        </w:rPr>
        <w:t xml:space="preserve">Table </w:t>
      </w:r>
      <w:r w:rsidR="00EB1E41">
        <w:rPr>
          <w:noProof/>
        </w:rPr>
        <w:t>1</w:t>
      </w:r>
      <w:r w:rsidR="009E5DA3">
        <w:fldChar w:fldCharType="end"/>
      </w:r>
      <w:r w:rsidRPr="00250A54">
        <w:t xml:space="preserve">. A lower B/A ratio usually indicates higher membrane selectivity. </w:t>
      </w:r>
      <w:r>
        <w:rPr>
          <w:lang w:val="en"/>
        </w:rPr>
        <w:t xml:space="preserve">The B/A ratio of the </w:t>
      </w:r>
      <w:r w:rsidRPr="00EB6405">
        <w:rPr>
          <w:color w:val="0070C0"/>
          <w:lang w:val="en"/>
        </w:rPr>
        <w:t>TFN</w:t>
      </w:r>
      <w:r>
        <w:rPr>
          <w:lang w:val="en"/>
        </w:rPr>
        <w:t xml:space="preserve">0.005 and </w:t>
      </w:r>
      <w:r w:rsidRPr="00EB6405">
        <w:rPr>
          <w:color w:val="0070C0"/>
          <w:lang w:val="en"/>
        </w:rPr>
        <w:t>TFN</w:t>
      </w:r>
      <w:r w:rsidRPr="00250A54">
        <w:rPr>
          <w:lang w:val="en"/>
        </w:rPr>
        <w:t xml:space="preserve">0.01 membranes were marginally lower </w:t>
      </w:r>
      <w:r>
        <w:rPr>
          <w:lang w:val="en"/>
        </w:rPr>
        <w:t>than that of TFC membrane; thus, indicating</w:t>
      </w:r>
      <w:r w:rsidRPr="00250A54">
        <w:rPr>
          <w:lang w:val="en"/>
        </w:rPr>
        <w:t xml:space="preserve"> the </w:t>
      </w:r>
      <w:r>
        <w:rPr>
          <w:lang w:val="en"/>
        </w:rPr>
        <w:t xml:space="preserve">enhanced selectivity of the PA layer upon </w:t>
      </w:r>
      <w:r w:rsidR="00C140D0">
        <w:rPr>
          <w:lang w:val="en"/>
        </w:rPr>
        <w:t xml:space="preserve">the </w:t>
      </w:r>
      <w:r w:rsidRPr="00001FFC">
        <w:rPr>
          <w:noProof/>
          <w:lang w:val="en"/>
        </w:rPr>
        <w:t>addition</w:t>
      </w:r>
      <w:r>
        <w:rPr>
          <w:lang w:val="en"/>
        </w:rPr>
        <w:t xml:space="preserve"> of SNW-1 </w:t>
      </w:r>
      <w:r>
        <w:rPr>
          <w:noProof/>
          <w:lang w:val="en"/>
        </w:rPr>
        <w:t xml:space="preserve">nanoparticles in low </w:t>
      </w:r>
      <w:r w:rsidRPr="002D5C4F">
        <w:rPr>
          <w:noProof/>
          <w:lang w:val="en"/>
        </w:rPr>
        <w:t>concentrations</w:t>
      </w:r>
      <w:r w:rsidRPr="002D5C4F">
        <w:rPr>
          <w:lang w:val="en"/>
        </w:rPr>
        <w:t>.</w:t>
      </w:r>
      <w:r w:rsidR="002D5C4F" w:rsidRPr="002D5C4F">
        <w:rPr>
          <w:lang w:val="en"/>
        </w:rPr>
        <w:t xml:space="preserve"> </w:t>
      </w:r>
      <w:r w:rsidR="00BC0019" w:rsidRPr="00BC0019">
        <w:rPr>
          <w:color w:val="0070C0"/>
          <w:lang w:val="en"/>
        </w:rPr>
        <w:t xml:space="preserve">Despite TFN0.005 and TFN0.01 having similar B/A values, the A value of TFN0.01 </w:t>
      </w:r>
      <w:r w:rsidR="00092F86">
        <w:rPr>
          <w:color w:val="0070C0"/>
          <w:lang w:val="en"/>
        </w:rPr>
        <w:t>wa</w:t>
      </w:r>
      <w:r w:rsidR="00BC0019" w:rsidRPr="00BC0019">
        <w:rPr>
          <w:color w:val="0070C0"/>
          <w:lang w:val="en"/>
        </w:rPr>
        <w:t>s marginally lower than that of TFN0.005 because</w:t>
      </w:r>
      <w:r w:rsidR="00092F86">
        <w:rPr>
          <w:color w:val="0070C0"/>
          <w:lang w:val="en"/>
        </w:rPr>
        <w:t xml:space="preserve"> the</w:t>
      </w:r>
      <w:r w:rsidR="00BC0019" w:rsidRPr="00BC0019">
        <w:rPr>
          <w:color w:val="0070C0"/>
          <w:lang w:val="en"/>
        </w:rPr>
        <w:t xml:space="preserve"> </w:t>
      </w:r>
      <w:r w:rsidR="00BC0019" w:rsidRPr="00BC0019">
        <w:rPr>
          <w:color w:val="0070C0"/>
          <w:lang w:val="en"/>
        </w:rPr>
        <w:lastRenderedPageBreak/>
        <w:t xml:space="preserve">permeation of water molecules through the membrane </w:t>
      </w:r>
      <w:r w:rsidR="00092F86">
        <w:rPr>
          <w:color w:val="0070C0"/>
          <w:lang w:val="en"/>
        </w:rPr>
        <w:t>wa</w:t>
      </w:r>
      <w:r w:rsidR="00BC0019" w:rsidRPr="00BC0019">
        <w:rPr>
          <w:color w:val="0070C0"/>
          <w:lang w:val="en"/>
        </w:rPr>
        <w:t>s impeded by the saturation of SNW-1 nanoparticles in the PA layer at a loading of 0.01 wt.%</w:t>
      </w:r>
      <w:r w:rsidR="00A8775C">
        <w:rPr>
          <w:color w:val="0070C0"/>
          <w:lang w:val="en"/>
        </w:rPr>
        <w:t xml:space="preserve"> </w:t>
      </w:r>
      <w:r w:rsidR="00A8775C">
        <w:rPr>
          <w:color w:val="0070C0"/>
          <w:lang w:val="en"/>
        </w:rPr>
        <w:fldChar w:fldCharType="begin"/>
      </w:r>
      <w:r w:rsidR="000F4480">
        <w:rPr>
          <w:color w:val="0070C0"/>
          <w:lang w:val="en"/>
        </w:rPr>
        <w:instrText xml:space="preserve"> ADDIN EN.CITE &lt;EndNote&gt;&lt;Cite&gt;&lt;Author&gt;Rastgar&lt;/Author&gt;&lt;Year&gt;2018&lt;/Year&gt;&lt;RecNum&gt;704&lt;/RecNum&gt;&lt;DisplayText&gt;[54]&lt;/DisplayText&gt;&lt;record&gt;&lt;rec-number&gt;704&lt;/rec-number&gt;&lt;foreign-keys&gt;&lt;key app="EN" db-id="5xadzxz55sdspxefr04pwt5z0z2t5rtd2vwp" timestamp="1521520212"&gt;704&lt;/key&gt;&lt;/foreign-keys&gt;&lt;ref-type name="Journal Article"&gt;17&lt;/ref-type&gt;&lt;contributors&gt;&lt;authors&gt;&lt;author&gt;Rastgar, Masoud&lt;/author&gt;&lt;author&gt;Shakeri, Alireza&lt;/author&gt;&lt;author&gt;Bozorg, Ali&lt;/author&gt;&lt;author&gt;Salehi, Hasan&lt;/author&gt;&lt;author&gt;Saadattalab, Vahid&lt;/author&gt;&lt;/authors&gt;&lt;/contributors&gt;&lt;titles&gt;&lt;title&gt;Highly-efficient forward osmosis membrane tailored by magnetically responsive graphene oxide/Fe3O4 nanohybrid&lt;/title&gt;&lt;secondary-title&gt;Applied Surface Science&lt;/secondary-title&gt;&lt;/titles&gt;&lt;periodical&gt;&lt;full-title&gt;Applied Surface Science&lt;/full-title&gt;&lt;/periodical&gt;&lt;pages&gt;923-935&lt;/pages&gt;&lt;volume&gt;441&lt;/volume&gt;&lt;keywords&gt;&lt;keyword&gt;Forward osmosis&lt;/keyword&gt;&lt;keyword&gt;Thin film nanocomposite&lt;/keyword&gt;&lt;keyword&gt;Graphene oxide&lt;/keyword&gt;&lt;keyword&gt;Magnetic field&lt;/keyword&gt;&lt;keyword&gt;Water flux&lt;/keyword&gt;&lt;keyword&gt;Permeability&lt;/keyword&gt;&lt;/keywords&gt;&lt;dates&gt;&lt;year&gt;2018&lt;/year&gt;&lt;pub-dates&gt;&lt;date&gt;2018/05/31/&lt;/date&gt;&lt;/pub-dates&gt;&lt;/dates&gt;&lt;isbn&gt;0169-4332&lt;/isbn&gt;&lt;urls&gt;&lt;related-urls&gt;&lt;url&gt;http://www.sciencedirect.com/science/article/pii/S0169433218304628&lt;/url&gt;&lt;/related-urls&gt;&lt;/urls&gt;&lt;electronic-resource-num&gt;https://doi.org/10.1016/j.apsusc.2018.02.118&lt;/electronic-resource-num&gt;&lt;/record&gt;&lt;/Cite&gt;&lt;/EndNote&gt;</w:instrText>
      </w:r>
      <w:r w:rsidR="00A8775C">
        <w:rPr>
          <w:color w:val="0070C0"/>
          <w:lang w:val="en"/>
        </w:rPr>
        <w:fldChar w:fldCharType="separate"/>
      </w:r>
      <w:r w:rsidR="000F4480">
        <w:rPr>
          <w:noProof/>
          <w:color w:val="0070C0"/>
          <w:lang w:val="en"/>
        </w:rPr>
        <w:t>[</w:t>
      </w:r>
      <w:hyperlink w:anchor="_ENREF_54" w:tooltip="Rastgar, 2018 #704" w:history="1">
        <w:r w:rsidR="000F4480">
          <w:rPr>
            <w:noProof/>
            <w:color w:val="0070C0"/>
            <w:lang w:val="en"/>
          </w:rPr>
          <w:t>54</w:t>
        </w:r>
      </w:hyperlink>
      <w:r w:rsidR="000F4480">
        <w:rPr>
          <w:noProof/>
          <w:color w:val="0070C0"/>
          <w:lang w:val="en"/>
        </w:rPr>
        <w:t>]</w:t>
      </w:r>
      <w:r w:rsidR="00A8775C">
        <w:rPr>
          <w:color w:val="0070C0"/>
          <w:lang w:val="en"/>
        </w:rPr>
        <w:fldChar w:fldCharType="end"/>
      </w:r>
      <w:r w:rsidR="00BC0019" w:rsidRPr="00BC0019">
        <w:rPr>
          <w:color w:val="0070C0"/>
          <w:lang w:val="en"/>
        </w:rPr>
        <w:t>.</w:t>
      </w:r>
    </w:p>
    <w:p w14:paraId="257B1B3A" w14:textId="2F90435C" w:rsidR="004359E0" w:rsidRPr="00250A54" w:rsidRDefault="004359E0" w:rsidP="0044139F">
      <w:r w:rsidRPr="00250A54">
        <w:rPr>
          <w:lang w:val="en"/>
        </w:rPr>
        <w:t xml:space="preserve">However, the B/A ratio </w:t>
      </w:r>
      <w:r w:rsidRPr="00250A54">
        <w:rPr>
          <w:noProof/>
          <w:lang w:val="en"/>
        </w:rPr>
        <w:t>of</w:t>
      </w:r>
      <w:r>
        <w:rPr>
          <w:lang w:val="en"/>
        </w:rPr>
        <w:t xml:space="preserve"> </w:t>
      </w:r>
      <w:r w:rsidRPr="00250A54">
        <w:rPr>
          <w:lang w:val="en"/>
        </w:rPr>
        <w:t xml:space="preserve">modified membranes increased </w:t>
      </w:r>
      <w:r>
        <w:rPr>
          <w:lang w:val="en"/>
        </w:rPr>
        <w:t xml:space="preserve">when the </w:t>
      </w:r>
      <w:r w:rsidRPr="00250A54">
        <w:rPr>
          <w:lang w:val="en"/>
        </w:rPr>
        <w:t>SNW-1</w:t>
      </w:r>
      <w:r w:rsidR="00CF625C">
        <w:rPr>
          <w:lang w:val="en"/>
        </w:rPr>
        <w:t xml:space="preserve"> nanoparticle</w:t>
      </w:r>
      <w:r w:rsidRPr="00250A54">
        <w:rPr>
          <w:lang w:val="en"/>
        </w:rPr>
        <w:t xml:space="preserve"> loading </w:t>
      </w:r>
      <w:r w:rsidR="006540D3">
        <w:rPr>
          <w:lang w:val="en"/>
        </w:rPr>
        <w:t>wa</w:t>
      </w:r>
      <w:r>
        <w:rPr>
          <w:lang w:val="en"/>
        </w:rPr>
        <w:t xml:space="preserve">s increased beyond </w:t>
      </w:r>
      <w:r w:rsidRPr="00250A54">
        <w:rPr>
          <w:lang w:val="en"/>
        </w:rPr>
        <w:t xml:space="preserve">0.01 </w:t>
      </w:r>
      <w:r>
        <w:rPr>
          <w:lang w:val="en"/>
        </w:rPr>
        <w:t>wt.</w:t>
      </w:r>
      <w:r w:rsidRPr="00250A54">
        <w:rPr>
          <w:lang w:val="en"/>
        </w:rPr>
        <w:t>%</w:t>
      </w:r>
      <w:r w:rsidR="00271F32">
        <w:rPr>
          <w:lang w:val="en"/>
        </w:rPr>
        <w:t xml:space="preserve"> </w:t>
      </w:r>
      <w:r w:rsidR="00271F32" w:rsidRPr="00FA3072">
        <w:rPr>
          <w:color w:val="0070C0"/>
        </w:rPr>
        <w:t xml:space="preserve">due </w:t>
      </w:r>
      <w:r w:rsidR="006540D3">
        <w:rPr>
          <w:color w:val="0070C0"/>
        </w:rPr>
        <w:t>to the defective</w:t>
      </w:r>
      <w:r w:rsidR="00726659">
        <w:rPr>
          <w:color w:val="0070C0"/>
        </w:rPr>
        <w:t xml:space="preserve"> PA layer </w:t>
      </w:r>
      <w:r w:rsidR="006540D3">
        <w:rPr>
          <w:color w:val="0070C0"/>
        </w:rPr>
        <w:t>formation</w:t>
      </w:r>
      <w:r w:rsidR="00F656CF">
        <w:rPr>
          <w:color w:val="0070C0"/>
        </w:rPr>
        <w:t xml:space="preserve">. </w:t>
      </w:r>
      <w:r w:rsidR="00271F32">
        <w:rPr>
          <w:color w:val="0070C0"/>
          <w:lang w:val="en"/>
        </w:rPr>
        <w:t>The reduction i</w:t>
      </w:r>
      <w:r w:rsidR="00092F86">
        <w:rPr>
          <w:color w:val="0070C0"/>
          <w:lang w:val="en"/>
        </w:rPr>
        <w:t>n</w:t>
      </w:r>
      <w:r w:rsidR="00271F32">
        <w:rPr>
          <w:color w:val="0070C0"/>
          <w:lang w:val="en"/>
        </w:rPr>
        <w:t xml:space="preserve"> membrane selectivity for SNW-1 nanoparticle loading greater than 0.01 wt.% </w:t>
      </w:r>
      <w:r w:rsidR="00271F32" w:rsidRPr="00B31F90">
        <w:rPr>
          <w:color w:val="0070C0"/>
          <w:lang w:val="en"/>
        </w:rPr>
        <w:t xml:space="preserve">is evident from the sudden increase in B/A values </w:t>
      </w:r>
      <w:r w:rsidR="00271F32">
        <w:rPr>
          <w:color w:val="0070C0"/>
          <w:lang w:val="en"/>
        </w:rPr>
        <w:t xml:space="preserve">of </w:t>
      </w:r>
      <w:r w:rsidR="00271F32" w:rsidRPr="00B31F90">
        <w:rPr>
          <w:color w:val="0070C0"/>
          <w:lang w:val="en"/>
        </w:rPr>
        <w:t>TFN0.02 and TFN0.04.</w:t>
      </w:r>
      <w:r w:rsidR="00271F32">
        <w:rPr>
          <w:color w:val="0070C0"/>
          <w:lang w:val="en"/>
        </w:rPr>
        <w:t xml:space="preserve"> </w:t>
      </w:r>
      <w:r w:rsidRPr="00250A54">
        <w:rPr>
          <w:lang w:val="en"/>
        </w:rPr>
        <w:t xml:space="preserve">The highest B/A ratio was observed for </w:t>
      </w:r>
      <w:r w:rsidR="007C54E9">
        <w:rPr>
          <w:lang w:val="en"/>
        </w:rPr>
        <w:t xml:space="preserve">the </w:t>
      </w:r>
      <w:r w:rsidRPr="00EB6405">
        <w:rPr>
          <w:color w:val="0070C0"/>
          <w:lang w:val="en"/>
        </w:rPr>
        <w:t>TFN</w:t>
      </w:r>
      <w:r w:rsidRPr="00250A54">
        <w:rPr>
          <w:lang w:val="en"/>
        </w:rPr>
        <w:t xml:space="preserve">0.04 membrane </w:t>
      </w:r>
      <w:r w:rsidRPr="00250A54">
        <w:t xml:space="preserve">(1.11 bar). The </w:t>
      </w:r>
      <w:r w:rsidRPr="00EB6405">
        <w:rPr>
          <w:noProof/>
          <w:color w:val="0070C0"/>
        </w:rPr>
        <w:t>TFN</w:t>
      </w:r>
      <w:r w:rsidRPr="00250A54">
        <w:rPr>
          <w:noProof/>
        </w:rPr>
        <w:t>0.005</w:t>
      </w:r>
      <w:r w:rsidRPr="00250A54">
        <w:t xml:space="preserve"> can be considered to be the most selective </w:t>
      </w:r>
      <w:r>
        <w:t>in comparison to other membrane</w:t>
      </w:r>
      <w:r w:rsidR="00271F32">
        <w:t>s</w:t>
      </w:r>
      <w:r>
        <w:t xml:space="preserve"> </w:t>
      </w:r>
      <w:r w:rsidRPr="00250A54">
        <w:t xml:space="preserve">as it demonstrated the lowest B/A ratio of 0.26 bar among all the membranes. </w:t>
      </w:r>
      <w:r w:rsidR="0044139F" w:rsidRPr="00250A54">
        <w:t xml:space="preserve">The </w:t>
      </w:r>
      <w:r w:rsidR="0044139F">
        <w:t>B/A ratio</w:t>
      </w:r>
      <w:r w:rsidR="0044139F" w:rsidRPr="00250A54">
        <w:t xml:space="preserve"> of the TFN membranes show </w:t>
      </w:r>
      <w:r w:rsidR="0044139F">
        <w:t xml:space="preserve">a </w:t>
      </w:r>
      <w:r w:rsidR="0044139F" w:rsidRPr="00250A54">
        <w:t xml:space="preserve">good agreement with the </w:t>
      </w:r>
      <w:r w:rsidR="0044139F">
        <w:rPr>
          <w:lang w:val="en"/>
        </w:rPr>
        <w:t>SRSF values</w:t>
      </w:r>
      <w:r w:rsidR="0044139F" w:rsidRPr="00250A54">
        <w:t xml:space="preserve"> as discussed earlier (</w:t>
      </w:r>
      <w:r w:rsidR="009E5DA3">
        <w:fldChar w:fldCharType="begin"/>
      </w:r>
      <w:r w:rsidR="009E5DA3">
        <w:instrText xml:space="preserve"> REF _Ref508379176 \h </w:instrText>
      </w:r>
      <w:r w:rsidR="009E5DA3">
        <w:fldChar w:fldCharType="separate"/>
      </w:r>
      <w:r w:rsidR="00EB1E41" w:rsidRPr="00250A54">
        <w:t xml:space="preserve">Figure </w:t>
      </w:r>
      <w:r w:rsidR="00EB1E41">
        <w:rPr>
          <w:noProof/>
        </w:rPr>
        <w:t>10</w:t>
      </w:r>
      <w:r w:rsidR="009E5DA3">
        <w:fldChar w:fldCharType="end"/>
      </w:r>
      <w:r w:rsidR="009E5DA3">
        <w:t>b</w:t>
      </w:r>
      <w:r w:rsidR="0044139F" w:rsidRPr="00250A54">
        <w:t>).</w:t>
      </w:r>
    </w:p>
    <w:p w14:paraId="7ED051D0" w14:textId="04070D98" w:rsidR="004359E0" w:rsidRPr="00250A54" w:rsidRDefault="004359E0" w:rsidP="004359E0">
      <w:pPr>
        <w:pStyle w:val="Caption"/>
        <w:jc w:val="center"/>
        <w:rPr>
          <w:color w:val="auto"/>
        </w:rPr>
      </w:pPr>
      <w:bookmarkStart w:id="19" w:name="_Ref535857007"/>
      <w:r w:rsidRPr="00FD59E5">
        <w:rPr>
          <w:noProof/>
          <w:color w:val="auto"/>
        </w:rPr>
        <w:t xml:space="preserve">Table </w:t>
      </w:r>
      <w:r w:rsidRPr="00FD59E5">
        <w:rPr>
          <w:noProof/>
          <w:color w:val="auto"/>
        </w:rPr>
        <w:fldChar w:fldCharType="begin"/>
      </w:r>
      <w:r w:rsidRPr="00FD59E5">
        <w:rPr>
          <w:noProof/>
          <w:color w:val="auto"/>
        </w:rPr>
        <w:instrText xml:space="preserve"> SEQ Table \* ARABIC </w:instrText>
      </w:r>
      <w:r w:rsidRPr="00FD59E5">
        <w:rPr>
          <w:noProof/>
          <w:color w:val="auto"/>
        </w:rPr>
        <w:fldChar w:fldCharType="separate"/>
      </w:r>
      <w:r w:rsidR="00EB1E41">
        <w:rPr>
          <w:noProof/>
          <w:color w:val="auto"/>
        </w:rPr>
        <w:t>1</w:t>
      </w:r>
      <w:r w:rsidRPr="00FD59E5">
        <w:rPr>
          <w:noProof/>
          <w:color w:val="auto"/>
        </w:rPr>
        <w:fldChar w:fldCharType="end"/>
      </w:r>
      <w:bookmarkEnd w:id="19"/>
      <w:r w:rsidRPr="00FD59E5">
        <w:rPr>
          <w:noProof/>
          <w:color w:val="auto"/>
        </w:rPr>
        <w:t xml:space="preserve">: </w:t>
      </w:r>
      <w:r w:rsidR="008D446C" w:rsidRPr="00FD59E5">
        <w:rPr>
          <w:noProof/>
          <w:color w:val="auto"/>
        </w:rPr>
        <w:t>Transport</w:t>
      </w:r>
      <w:r w:rsidRPr="00FD59E5">
        <w:rPr>
          <w:noProof/>
          <w:color w:val="auto"/>
        </w:rPr>
        <w:t xml:space="preserve"> propertie</w:t>
      </w:r>
      <w:r w:rsidR="00B235D5" w:rsidRPr="00FD59E5">
        <w:rPr>
          <w:noProof/>
          <w:color w:val="auto"/>
        </w:rPr>
        <w:t>s of</w:t>
      </w:r>
      <w:r w:rsidR="00C140D0" w:rsidRPr="00FD59E5">
        <w:rPr>
          <w:noProof/>
          <w:color w:val="auto"/>
        </w:rPr>
        <w:t xml:space="preserve"> the</w:t>
      </w:r>
      <w:r w:rsidR="00B235D5" w:rsidRPr="00FD59E5">
        <w:rPr>
          <w:noProof/>
          <w:color w:val="auto"/>
        </w:rPr>
        <w:t xml:space="preserve"> prepared TFC and TFN FO membrane</w:t>
      </w:r>
      <w:r w:rsidR="00141F0B" w:rsidRPr="00FD59E5">
        <w:rPr>
          <w:noProof/>
          <w:color w:val="auto"/>
        </w:rPr>
        <w:t>.</w:t>
      </w:r>
    </w:p>
    <w:tbl>
      <w:tblPr>
        <w:tblW w:w="6475" w:type="dxa"/>
        <w:jc w:val="center"/>
        <w:tblLayout w:type="fixed"/>
        <w:tblLook w:val="04A0" w:firstRow="1" w:lastRow="0" w:firstColumn="1" w:lastColumn="0" w:noHBand="0" w:noVBand="1"/>
      </w:tblPr>
      <w:tblGrid>
        <w:gridCol w:w="1810"/>
        <w:gridCol w:w="1630"/>
        <w:gridCol w:w="1631"/>
        <w:gridCol w:w="1404"/>
      </w:tblGrid>
      <w:tr w:rsidR="004359E0" w:rsidRPr="0019282E" w14:paraId="22E9761B" w14:textId="77777777" w:rsidTr="0021360B">
        <w:trPr>
          <w:trHeight w:val="814"/>
          <w:jc w:val="center"/>
        </w:trPr>
        <w:tc>
          <w:tcPr>
            <w:tcW w:w="1810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8DF9F49" w14:textId="77777777" w:rsidR="004359E0" w:rsidRPr="0019282E" w:rsidRDefault="004359E0" w:rsidP="0021360B">
            <w:pPr>
              <w:spacing w:line="276" w:lineRule="auto"/>
            </w:pPr>
            <w:r w:rsidRPr="0019282E">
              <w:t>Membranes</w:t>
            </w:r>
          </w:p>
        </w:tc>
        <w:tc>
          <w:tcPr>
            <w:tcW w:w="1630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5EE7DC6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A</w:t>
            </w:r>
          </w:p>
          <w:p w14:paraId="395BEEFF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(Lm</w:t>
            </w:r>
            <w:r w:rsidRPr="0019282E">
              <w:rPr>
                <w:vertAlign w:val="superscript"/>
              </w:rPr>
              <w:t>-2</w:t>
            </w:r>
            <w:r w:rsidRPr="0019282E">
              <w:t>h</w:t>
            </w:r>
            <w:r w:rsidRPr="0019282E">
              <w:rPr>
                <w:vertAlign w:val="superscript"/>
              </w:rPr>
              <w:t>-1</w:t>
            </w:r>
            <w:r w:rsidRPr="0019282E">
              <w:t>bar</w:t>
            </w:r>
            <w:r w:rsidRPr="0019282E">
              <w:rPr>
                <w:vertAlign w:val="superscript"/>
              </w:rPr>
              <w:t>-1</w:t>
            </w:r>
            <w:r w:rsidRPr="0019282E">
              <w:t>)</w:t>
            </w:r>
          </w:p>
        </w:tc>
        <w:tc>
          <w:tcPr>
            <w:tcW w:w="1631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6EC6CDA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B</w:t>
            </w:r>
          </w:p>
          <w:p w14:paraId="0718B43A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(Lm</w:t>
            </w:r>
            <w:r w:rsidRPr="0019282E">
              <w:rPr>
                <w:vertAlign w:val="superscript"/>
              </w:rPr>
              <w:t>-2</w:t>
            </w:r>
            <w:r w:rsidRPr="0019282E">
              <w:t>h</w:t>
            </w:r>
            <w:r w:rsidRPr="0019282E">
              <w:rPr>
                <w:vertAlign w:val="superscript"/>
              </w:rPr>
              <w:t>-1</w:t>
            </w:r>
            <w:r w:rsidRPr="0019282E">
              <w:t>)</w:t>
            </w:r>
          </w:p>
        </w:tc>
        <w:tc>
          <w:tcPr>
            <w:tcW w:w="140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9C6BE0E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B/A</w:t>
            </w:r>
          </w:p>
          <w:p w14:paraId="387606A3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(bar)</w:t>
            </w:r>
          </w:p>
        </w:tc>
      </w:tr>
      <w:tr w:rsidR="004359E0" w:rsidRPr="0019282E" w14:paraId="22D5AD8C" w14:textId="77777777" w:rsidTr="0021360B">
        <w:trPr>
          <w:trHeight w:val="397"/>
          <w:jc w:val="center"/>
        </w:trPr>
        <w:tc>
          <w:tcPr>
            <w:tcW w:w="1810" w:type="dxa"/>
            <w:tcBorders>
              <w:top w:val="single" w:sz="4" w:space="0" w:color="auto"/>
            </w:tcBorders>
            <w:vAlign w:val="center"/>
            <w:hideMark/>
          </w:tcPr>
          <w:p w14:paraId="7164A9F2" w14:textId="77777777" w:rsidR="004359E0" w:rsidRPr="0019282E" w:rsidRDefault="004359E0" w:rsidP="0021360B">
            <w:pPr>
              <w:spacing w:line="276" w:lineRule="auto"/>
            </w:pPr>
            <w:r w:rsidRPr="0019282E">
              <w:t>TFC</w:t>
            </w:r>
          </w:p>
        </w:tc>
        <w:tc>
          <w:tcPr>
            <w:tcW w:w="163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DD89556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0.90</w:t>
            </w:r>
          </w:p>
        </w:tc>
        <w:tc>
          <w:tcPr>
            <w:tcW w:w="163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8E5D7CA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0.27</w:t>
            </w:r>
          </w:p>
        </w:tc>
        <w:tc>
          <w:tcPr>
            <w:tcW w:w="1404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6494282A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0.30</w:t>
            </w:r>
          </w:p>
        </w:tc>
      </w:tr>
      <w:tr w:rsidR="004359E0" w:rsidRPr="0019282E" w14:paraId="28F58C7B" w14:textId="77777777" w:rsidTr="0021360B">
        <w:trPr>
          <w:trHeight w:val="397"/>
          <w:jc w:val="center"/>
        </w:trPr>
        <w:tc>
          <w:tcPr>
            <w:tcW w:w="1810" w:type="dxa"/>
            <w:vAlign w:val="center"/>
          </w:tcPr>
          <w:p w14:paraId="7A6FA8FA" w14:textId="77777777" w:rsidR="004359E0" w:rsidRPr="0019282E" w:rsidRDefault="004359E0" w:rsidP="0021360B">
            <w:pPr>
              <w:spacing w:line="276" w:lineRule="auto"/>
            </w:pPr>
            <w:r w:rsidRPr="0019282E">
              <w:t>TFN0.005</w:t>
            </w:r>
          </w:p>
        </w:tc>
        <w:tc>
          <w:tcPr>
            <w:tcW w:w="1630" w:type="dxa"/>
            <w:shd w:val="clear" w:color="auto" w:fill="auto"/>
            <w:vAlign w:val="center"/>
          </w:tcPr>
          <w:p w14:paraId="28B265D9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1.77</w:t>
            </w:r>
          </w:p>
        </w:tc>
        <w:tc>
          <w:tcPr>
            <w:tcW w:w="1631" w:type="dxa"/>
            <w:shd w:val="clear" w:color="auto" w:fill="auto"/>
            <w:vAlign w:val="center"/>
          </w:tcPr>
          <w:p w14:paraId="5EFA0661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0.46</w:t>
            </w:r>
          </w:p>
        </w:tc>
        <w:tc>
          <w:tcPr>
            <w:tcW w:w="1404" w:type="dxa"/>
            <w:shd w:val="clear" w:color="auto" w:fill="auto"/>
            <w:vAlign w:val="bottom"/>
          </w:tcPr>
          <w:p w14:paraId="38D39B32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0.26</w:t>
            </w:r>
          </w:p>
        </w:tc>
      </w:tr>
      <w:tr w:rsidR="004359E0" w:rsidRPr="0019282E" w14:paraId="43FB11D0" w14:textId="77777777" w:rsidTr="0021360B">
        <w:trPr>
          <w:trHeight w:val="397"/>
          <w:jc w:val="center"/>
        </w:trPr>
        <w:tc>
          <w:tcPr>
            <w:tcW w:w="1810" w:type="dxa"/>
            <w:vAlign w:val="center"/>
            <w:hideMark/>
          </w:tcPr>
          <w:p w14:paraId="6F1B10D0" w14:textId="77777777" w:rsidR="004359E0" w:rsidRPr="0019282E" w:rsidRDefault="004359E0" w:rsidP="0021360B">
            <w:pPr>
              <w:spacing w:line="276" w:lineRule="auto"/>
            </w:pPr>
            <w:r w:rsidRPr="0019282E">
              <w:t>TFN0.01</w:t>
            </w:r>
            <w:r w:rsidRPr="0019282E">
              <w:rPr>
                <w:i/>
                <w:vertAlign w:val="subscript"/>
              </w:rPr>
              <w:t xml:space="preserve"> </w:t>
            </w:r>
          </w:p>
        </w:tc>
        <w:tc>
          <w:tcPr>
            <w:tcW w:w="1630" w:type="dxa"/>
            <w:shd w:val="clear" w:color="auto" w:fill="auto"/>
            <w:vAlign w:val="center"/>
          </w:tcPr>
          <w:p w14:paraId="7C60FC5C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1.47</w:t>
            </w:r>
          </w:p>
        </w:tc>
        <w:tc>
          <w:tcPr>
            <w:tcW w:w="1631" w:type="dxa"/>
            <w:shd w:val="clear" w:color="auto" w:fill="auto"/>
            <w:vAlign w:val="center"/>
          </w:tcPr>
          <w:p w14:paraId="2FBE5EEB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0.42</w:t>
            </w:r>
          </w:p>
        </w:tc>
        <w:tc>
          <w:tcPr>
            <w:tcW w:w="1404" w:type="dxa"/>
            <w:shd w:val="clear" w:color="auto" w:fill="auto"/>
            <w:vAlign w:val="bottom"/>
          </w:tcPr>
          <w:p w14:paraId="354C1CD6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0.29</w:t>
            </w:r>
          </w:p>
        </w:tc>
      </w:tr>
      <w:tr w:rsidR="004359E0" w:rsidRPr="0019282E" w14:paraId="47A8F605" w14:textId="77777777" w:rsidTr="0021360B">
        <w:trPr>
          <w:trHeight w:val="397"/>
          <w:jc w:val="center"/>
        </w:trPr>
        <w:tc>
          <w:tcPr>
            <w:tcW w:w="1810" w:type="dxa"/>
            <w:vAlign w:val="center"/>
            <w:hideMark/>
          </w:tcPr>
          <w:p w14:paraId="11E72AC3" w14:textId="77777777" w:rsidR="004359E0" w:rsidRPr="0019282E" w:rsidRDefault="004359E0" w:rsidP="0021360B">
            <w:pPr>
              <w:spacing w:line="276" w:lineRule="auto"/>
            </w:pPr>
            <w:r w:rsidRPr="0019282E">
              <w:t>TFN0.02</w:t>
            </w:r>
          </w:p>
        </w:tc>
        <w:tc>
          <w:tcPr>
            <w:tcW w:w="1630" w:type="dxa"/>
            <w:shd w:val="clear" w:color="auto" w:fill="auto"/>
            <w:vAlign w:val="center"/>
          </w:tcPr>
          <w:p w14:paraId="6C603847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4.82</w:t>
            </w:r>
          </w:p>
        </w:tc>
        <w:tc>
          <w:tcPr>
            <w:tcW w:w="1631" w:type="dxa"/>
            <w:shd w:val="clear" w:color="auto" w:fill="auto"/>
            <w:vAlign w:val="center"/>
          </w:tcPr>
          <w:p w14:paraId="425BF9E6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2.32</w:t>
            </w:r>
          </w:p>
        </w:tc>
        <w:tc>
          <w:tcPr>
            <w:tcW w:w="1404" w:type="dxa"/>
            <w:shd w:val="clear" w:color="auto" w:fill="auto"/>
            <w:vAlign w:val="bottom"/>
          </w:tcPr>
          <w:p w14:paraId="5D8EBB01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0.48</w:t>
            </w:r>
          </w:p>
        </w:tc>
      </w:tr>
      <w:tr w:rsidR="004359E0" w:rsidRPr="0019282E" w14:paraId="4A1D6C2C" w14:textId="77777777" w:rsidTr="0021360B">
        <w:trPr>
          <w:trHeight w:val="397"/>
          <w:jc w:val="center"/>
        </w:trPr>
        <w:tc>
          <w:tcPr>
            <w:tcW w:w="1810" w:type="dxa"/>
            <w:tcBorders>
              <w:bottom w:val="single" w:sz="4" w:space="0" w:color="auto"/>
            </w:tcBorders>
            <w:vAlign w:val="center"/>
          </w:tcPr>
          <w:p w14:paraId="37F303CB" w14:textId="77777777" w:rsidR="004359E0" w:rsidRPr="0019282E" w:rsidRDefault="004359E0" w:rsidP="0021360B">
            <w:pPr>
              <w:spacing w:line="276" w:lineRule="auto"/>
            </w:pPr>
            <w:r w:rsidRPr="0019282E">
              <w:t>TFN0.04</w:t>
            </w:r>
          </w:p>
        </w:tc>
        <w:tc>
          <w:tcPr>
            <w:tcW w:w="163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0E564C2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5.17</w:t>
            </w:r>
          </w:p>
        </w:tc>
        <w:tc>
          <w:tcPr>
            <w:tcW w:w="163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B570A10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5.73</w:t>
            </w:r>
          </w:p>
        </w:tc>
        <w:tc>
          <w:tcPr>
            <w:tcW w:w="140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52A12BB" w14:textId="77777777" w:rsidR="004359E0" w:rsidRPr="0019282E" w:rsidRDefault="004359E0" w:rsidP="0021360B">
            <w:pPr>
              <w:spacing w:line="276" w:lineRule="auto"/>
              <w:jc w:val="center"/>
            </w:pPr>
            <w:r w:rsidRPr="0019282E">
              <w:t>1.11</w:t>
            </w:r>
          </w:p>
        </w:tc>
      </w:tr>
    </w:tbl>
    <w:p w14:paraId="24C2D745" w14:textId="1A96383E" w:rsidR="004359E0" w:rsidRDefault="004359E0" w:rsidP="00FA3072"/>
    <w:p w14:paraId="7E4807E2" w14:textId="219CD8FC" w:rsidR="00B561FC" w:rsidRDefault="00723970" w:rsidP="00FA3072">
      <w:pPr>
        <w:rPr>
          <w:color w:val="0070C0"/>
        </w:rPr>
      </w:pPr>
      <w:r>
        <w:rPr>
          <w:color w:val="0070C0"/>
        </w:rPr>
        <w:fldChar w:fldCharType="begin"/>
      </w:r>
      <w:r>
        <w:rPr>
          <w:color w:val="0070C0"/>
        </w:rPr>
        <w:instrText xml:space="preserve"> REF _Ref551473 \h </w:instrText>
      </w:r>
      <w:r>
        <w:rPr>
          <w:color w:val="0070C0"/>
        </w:rPr>
      </w:r>
      <w:r>
        <w:rPr>
          <w:color w:val="0070C0"/>
        </w:rPr>
        <w:fldChar w:fldCharType="separate"/>
      </w:r>
      <w:r w:rsidR="00EB1E41" w:rsidRPr="00FA3072">
        <w:rPr>
          <w:color w:val="0070C0"/>
        </w:rPr>
        <w:t xml:space="preserve">Table </w:t>
      </w:r>
      <w:r w:rsidR="00EB1E41">
        <w:rPr>
          <w:noProof/>
          <w:color w:val="0070C0"/>
        </w:rPr>
        <w:t>2</w:t>
      </w:r>
      <w:r>
        <w:rPr>
          <w:color w:val="0070C0"/>
        </w:rPr>
        <w:fldChar w:fldCharType="end"/>
      </w:r>
      <w:r>
        <w:rPr>
          <w:color w:val="0070C0"/>
        </w:rPr>
        <w:t xml:space="preserve"> </w:t>
      </w:r>
      <w:r w:rsidR="00071AD6" w:rsidRPr="007B79F5">
        <w:rPr>
          <w:color w:val="0070C0"/>
        </w:rPr>
        <w:t>compares the water flux and specific reverse salt flux of the membranes prepared in this work with those reported in the literature at various FS and DS concentrations.</w:t>
      </w:r>
      <w:bookmarkStart w:id="20" w:name="_Ref136244"/>
      <w:r w:rsidR="00B561FC">
        <w:rPr>
          <w:color w:val="0070C0"/>
        </w:rPr>
        <w:t xml:space="preserve"> It can be observed that the FO performance of</w:t>
      </w:r>
      <w:r w:rsidR="0031776D">
        <w:rPr>
          <w:color w:val="0070C0"/>
        </w:rPr>
        <w:t xml:space="preserve"> the</w:t>
      </w:r>
      <w:r w:rsidR="00B561FC">
        <w:rPr>
          <w:color w:val="0070C0"/>
        </w:rPr>
        <w:t xml:space="preserve"> membrane</w:t>
      </w:r>
      <w:r w:rsidR="0031776D">
        <w:rPr>
          <w:color w:val="0070C0"/>
        </w:rPr>
        <w:t>s</w:t>
      </w:r>
      <w:r w:rsidR="00B561FC">
        <w:rPr>
          <w:color w:val="0070C0"/>
        </w:rPr>
        <w:t xml:space="preserve"> prepared in this </w:t>
      </w:r>
      <w:r w:rsidR="0031776D">
        <w:rPr>
          <w:color w:val="0070C0"/>
        </w:rPr>
        <w:t>study</w:t>
      </w:r>
      <w:r w:rsidR="00B561FC">
        <w:rPr>
          <w:color w:val="0070C0"/>
        </w:rPr>
        <w:t xml:space="preserve"> is </w:t>
      </w:r>
      <w:r w:rsidR="003B333E">
        <w:rPr>
          <w:color w:val="0070C0"/>
        </w:rPr>
        <w:t xml:space="preserve">acceptable </w:t>
      </w:r>
      <w:r w:rsidR="006B07BD">
        <w:rPr>
          <w:color w:val="0070C0"/>
        </w:rPr>
        <w:t>and</w:t>
      </w:r>
      <w:r w:rsidR="0031776D">
        <w:rPr>
          <w:color w:val="0070C0"/>
        </w:rPr>
        <w:t xml:space="preserve"> requires a lower</w:t>
      </w:r>
      <w:r w:rsidR="003B333E">
        <w:rPr>
          <w:color w:val="0070C0"/>
        </w:rPr>
        <w:t xml:space="preserve"> nanoparticle loading compared to </w:t>
      </w:r>
      <w:r w:rsidR="0031776D">
        <w:rPr>
          <w:color w:val="0070C0"/>
        </w:rPr>
        <w:t xml:space="preserve">those reported in </w:t>
      </w:r>
      <w:r w:rsidR="009170B1">
        <w:rPr>
          <w:color w:val="0070C0"/>
        </w:rPr>
        <w:t xml:space="preserve">the </w:t>
      </w:r>
      <w:r w:rsidR="0031776D" w:rsidRPr="009F4976">
        <w:rPr>
          <w:noProof/>
          <w:color w:val="0070C0"/>
        </w:rPr>
        <w:t>literature</w:t>
      </w:r>
      <w:r w:rsidR="003B333E">
        <w:rPr>
          <w:color w:val="0070C0"/>
        </w:rPr>
        <w:t xml:space="preserve">. Thus, </w:t>
      </w:r>
      <w:r w:rsidR="00B561FC">
        <w:rPr>
          <w:color w:val="0070C0"/>
        </w:rPr>
        <w:t>COF nanoparticles</w:t>
      </w:r>
      <w:r w:rsidR="003B333E">
        <w:rPr>
          <w:color w:val="0070C0"/>
        </w:rPr>
        <w:t xml:space="preserve"> can be considered</w:t>
      </w:r>
      <w:r w:rsidR="00B561FC">
        <w:rPr>
          <w:color w:val="0070C0"/>
        </w:rPr>
        <w:t xml:space="preserve"> as</w:t>
      </w:r>
      <w:r w:rsidR="003B333E">
        <w:rPr>
          <w:color w:val="0070C0"/>
        </w:rPr>
        <w:t xml:space="preserve"> potential</w:t>
      </w:r>
      <w:r w:rsidR="00B561FC">
        <w:rPr>
          <w:color w:val="0070C0"/>
        </w:rPr>
        <w:t xml:space="preserve"> fillers for developing </w:t>
      </w:r>
      <w:r w:rsidR="00B561FC" w:rsidRPr="009170B1">
        <w:rPr>
          <w:noProof/>
          <w:color w:val="0070C0"/>
        </w:rPr>
        <w:t>high</w:t>
      </w:r>
      <w:r w:rsidR="009170B1">
        <w:rPr>
          <w:noProof/>
          <w:color w:val="0070C0"/>
        </w:rPr>
        <w:t>-</w:t>
      </w:r>
      <w:r w:rsidR="00B561FC" w:rsidRPr="009170B1">
        <w:rPr>
          <w:noProof/>
          <w:color w:val="0070C0"/>
        </w:rPr>
        <w:t>performance</w:t>
      </w:r>
      <w:r w:rsidR="00B561FC">
        <w:rPr>
          <w:color w:val="0070C0"/>
        </w:rPr>
        <w:t xml:space="preserve"> FO membranes.</w:t>
      </w:r>
    </w:p>
    <w:p w14:paraId="67EE7750" w14:textId="47740D42" w:rsidR="00071AD6" w:rsidRDefault="0044139F" w:rsidP="00FA3072">
      <w:pPr>
        <w:rPr>
          <w:color w:val="0070C0"/>
        </w:rPr>
      </w:pPr>
      <w:bookmarkStart w:id="21" w:name="_Ref551473"/>
      <w:r w:rsidRPr="00FA3072">
        <w:rPr>
          <w:color w:val="0070C0"/>
        </w:rPr>
        <w:lastRenderedPageBreak/>
        <w:t xml:space="preserve">Table </w:t>
      </w:r>
      <w:r w:rsidRPr="00FA3072">
        <w:rPr>
          <w:color w:val="0070C0"/>
        </w:rPr>
        <w:fldChar w:fldCharType="begin"/>
      </w:r>
      <w:r w:rsidRPr="00FA3072">
        <w:rPr>
          <w:color w:val="0070C0"/>
        </w:rPr>
        <w:instrText xml:space="preserve"> SEQ Table \* ARABIC </w:instrText>
      </w:r>
      <w:r w:rsidRPr="00FA3072">
        <w:rPr>
          <w:color w:val="0070C0"/>
        </w:rPr>
        <w:fldChar w:fldCharType="separate"/>
      </w:r>
      <w:r w:rsidR="00EB1E41">
        <w:rPr>
          <w:noProof/>
          <w:color w:val="0070C0"/>
        </w:rPr>
        <w:t>2</w:t>
      </w:r>
      <w:r w:rsidRPr="00FA3072">
        <w:rPr>
          <w:color w:val="0070C0"/>
        </w:rPr>
        <w:fldChar w:fldCharType="end"/>
      </w:r>
      <w:bookmarkEnd w:id="20"/>
      <w:bookmarkEnd w:id="21"/>
      <w:r w:rsidRPr="00FA3072">
        <w:rPr>
          <w:color w:val="0070C0"/>
        </w:rPr>
        <w:t xml:space="preserve">: </w:t>
      </w:r>
      <w:r w:rsidRPr="000728B8">
        <w:rPr>
          <w:color w:val="0070C0"/>
        </w:rPr>
        <w:t xml:space="preserve">Comparison </w:t>
      </w:r>
      <w:r w:rsidRPr="00293F22">
        <w:rPr>
          <w:color w:val="0070C0"/>
        </w:rPr>
        <w:t>between the performance of the FO membranes prepared in this work and those reported in the literature (AL-FS orientation).</w:t>
      </w:r>
    </w:p>
    <w:tbl>
      <w:tblPr>
        <w:tblStyle w:val="PlainTable2"/>
        <w:tblW w:w="9644" w:type="dxa"/>
        <w:tblInd w:w="-284" w:type="dxa"/>
        <w:tblLayout w:type="fixed"/>
        <w:tblLook w:val="04A0" w:firstRow="1" w:lastRow="0" w:firstColumn="1" w:lastColumn="0" w:noHBand="0" w:noVBand="1"/>
      </w:tblPr>
      <w:tblGrid>
        <w:gridCol w:w="1418"/>
        <w:gridCol w:w="2268"/>
        <w:gridCol w:w="1276"/>
        <w:gridCol w:w="1418"/>
        <w:gridCol w:w="992"/>
        <w:gridCol w:w="992"/>
        <w:gridCol w:w="1280"/>
      </w:tblGrid>
      <w:tr w:rsidR="00071AD6" w:rsidRPr="00B10D55" w14:paraId="7125DC97" w14:textId="77777777" w:rsidTr="00FA307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2641905" w14:textId="77777777" w:rsidR="00071AD6" w:rsidRPr="00293F22" w:rsidRDefault="00071AD6" w:rsidP="00D013D7">
            <w:pPr>
              <w:spacing w:line="360" w:lineRule="auto"/>
              <w:jc w:val="center"/>
              <w:rPr>
                <w:color w:val="0070C0"/>
              </w:rPr>
            </w:pPr>
            <w:r w:rsidRPr="00293F22">
              <w:rPr>
                <w:color w:val="0070C0"/>
              </w:rPr>
              <w:t>Membrane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20BBC5" w14:textId="77777777" w:rsidR="00071AD6" w:rsidRPr="00293F22" w:rsidRDefault="00071AD6" w:rsidP="00D013D7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Active layer filler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D03E13" w14:textId="77777777" w:rsidR="00071AD6" w:rsidRPr="00293F22" w:rsidRDefault="00071AD6" w:rsidP="00FA3072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Feed solutio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6EA19A6" w14:textId="77777777" w:rsidR="00071AD6" w:rsidRPr="00293F22" w:rsidRDefault="00071AD6" w:rsidP="00FA3072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Draw solutio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DE6B85D" w14:textId="77777777" w:rsidR="00071AD6" w:rsidRPr="00293F22" w:rsidRDefault="00071AD6" w:rsidP="00FA3072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proofErr w:type="spellStart"/>
            <w:r w:rsidRPr="00293F22">
              <w:rPr>
                <w:rStyle w:val="Emphasis"/>
                <w:i w:val="0"/>
                <w:color w:val="0070C0"/>
              </w:rPr>
              <w:t>J</w:t>
            </w:r>
            <w:r w:rsidRPr="00293F22">
              <w:rPr>
                <w:color w:val="0070C0"/>
                <w:vertAlign w:val="subscript"/>
              </w:rPr>
              <w:t>w</w:t>
            </w:r>
            <w:proofErr w:type="spellEnd"/>
          </w:p>
          <w:p w14:paraId="773BB76D" w14:textId="77777777" w:rsidR="00071AD6" w:rsidRPr="00293F22" w:rsidRDefault="00071AD6" w:rsidP="00FA3072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[LMH]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8F8C32A" w14:textId="77777777" w:rsidR="00071AD6" w:rsidRPr="00293F22" w:rsidRDefault="00071AD6" w:rsidP="00FA3072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rStyle w:val="Emphasis"/>
                <w:i w:val="0"/>
                <w:color w:val="0070C0"/>
              </w:rPr>
              <w:t>SRSF</w:t>
            </w:r>
          </w:p>
          <w:p w14:paraId="0A63F1C3" w14:textId="77777777" w:rsidR="00071AD6" w:rsidRPr="00293F22" w:rsidRDefault="00071AD6" w:rsidP="00FA3072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[g/L]</w:t>
            </w:r>
          </w:p>
        </w:tc>
        <w:tc>
          <w:tcPr>
            <w:tcW w:w="1280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73E6E9A" w14:textId="77777777" w:rsidR="00071AD6" w:rsidRPr="00293F22" w:rsidRDefault="00071AD6" w:rsidP="00FA3072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Reference</w:t>
            </w:r>
          </w:p>
        </w:tc>
      </w:tr>
      <w:tr w:rsidR="00071AD6" w:rsidRPr="00B10D55" w14:paraId="6A44F18D" w14:textId="77777777" w:rsidTr="00FA30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tcBorders>
              <w:top w:val="single" w:sz="4" w:space="0" w:color="auto"/>
              <w:bottom w:val="nil"/>
            </w:tcBorders>
            <w:vAlign w:val="center"/>
          </w:tcPr>
          <w:p w14:paraId="548C741B" w14:textId="77777777" w:rsidR="00071AD6" w:rsidRPr="00293F22" w:rsidRDefault="00071AD6" w:rsidP="00D013D7">
            <w:pPr>
              <w:spacing w:line="360" w:lineRule="auto"/>
              <w:jc w:val="center"/>
              <w:rPr>
                <w:color w:val="0070C0"/>
              </w:rPr>
            </w:pPr>
            <w:r w:rsidRPr="00293F22">
              <w:rPr>
                <w:color w:val="0070C0"/>
              </w:rPr>
              <w:t>TFC (control)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  <w:vAlign w:val="center"/>
          </w:tcPr>
          <w:p w14:paraId="2B4F1557" w14:textId="77777777" w:rsidR="00071AD6" w:rsidRPr="00293F22" w:rsidRDefault="00071AD6" w:rsidP="00D013D7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N/A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vAlign w:val="center"/>
          </w:tcPr>
          <w:p w14:paraId="13F262CE" w14:textId="77777777" w:rsidR="00071AD6" w:rsidRPr="00293F22" w:rsidRDefault="00071AD6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DI water</w:t>
            </w:r>
          </w:p>
        </w:tc>
        <w:tc>
          <w:tcPr>
            <w:tcW w:w="1418" w:type="dxa"/>
            <w:tcBorders>
              <w:top w:val="single" w:sz="4" w:space="0" w:color="auto"/>
              <w:bottom w:val="nil"/>
            </w:tcBorders>
            <w:vAlign w:val="center"/>
          </w:tcPr>
          <w:p w14:paraId="54C53527" w14:textId="77777777" w:rsidR="00071AD6" w:rsidRPr="00293F22" w:rsidRDefault="00071AD6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0.5 M NaCl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vAlign w:val="center"/>
          </w:tcPr>
          <w:p w14:paraId="2C94FB7A" w14:textId="77777777" w:rsidR="00071AD6" w:rsidRPr="00293F22" w:rsidRDefault="00071AD6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9.33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vAlign w:val="center"/>
          </w:tcPr>
          <w:p w14:paraId="6A8036C8" w14:textId="77777777" w:rsidR="00071AD6" w:rsidRPr="00293F22" w:rsidRDefault="00071AD6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0.31</w:t>
            </w:r>
          </w:p>
        </w:tc>
        <w:tc>
          <w:tcPr>
            <w:tcW w:w="1280" w:type="dxa"/>
            <w:tcBorders>
              <w:top w:val="single" w:sz="4" w:space="0" w:color="auto"/>
              <w:bottom w:val="nil"/>
            </w:tcBorders>
            <w:vAlign w:val="center"/>
          </w:tcPr>
          <w:p w14:paraId="53C29117" w14:textId="77777777" w:rsidR="00071AD6" w:rsidRPr="00293F22" w:rsidRDefault="00071AD6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This work</w:t>
            </w:r>
          </w:p>
        </w:tc>
      </w:tr>
      <w:tr w:rsidR="00071AD6" w:rsidRPr="00B10D55" w14:paraId="27B8CA4A" w14:textId="77777777" w:rsidTr="00FA30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tcBorders>
              <w:top w:val="nil"/>
              <w:bottom w:val="nil"/>
            </w:tcBorders>
            <w:vAlign w:val="center"/>
            <w:hideMark/>
          </w:tcPr>
          <w:p w14:paraId="71F39206" w14:textId="77777777" w:rsidR="00071AD6" w:rsidRPr="00293F22" w:rsidRDefault="00071AD6" w:rsidP="00D013D7">
            <w:pPr>
              <w:spacing w:line="360" w:lineRule="auto"/>
              <w:jc w:val="center"/>
              <w:rPr>
                <w:color w:val="0070C0"/>
              </w:rPr>
            </w:pPr>
            <w:r w:rsidRPr="00293F22">
              <w:rPr>
                <w:color w:val="0070C0"/>
              </w:rPr>
              <w:t>TFN0.005</w:t>
            </w:r>
          </w:p>
        </w:tc>
        <w:tc>
          <w:tcPr>
            <w:tcW w:w="2268" w:type="dxa"/>
            <w:tcBorders>
              <w:top w:val="nil"/>
              <w:bottom w:val="nil"/>
            </w:tcBorders>
            <w:vAlign w:val="center"/>
          </w:tcPr>
          <w:p w14:paraId="2835EE49" w14:textId="77777777" w:rsidR="00071AD6" w:rsidRPr="00293F22" w:rsidRDefault="00071AD6" w:rsidP="00D013D7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0.005 wt.% SNW-1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380334F8" w14:textId="77777777" w:rsidR="00071AD6" w:rsidRPr="00293F22" w:rsidRDefault="00071AD6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DI water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  <w:hideMark/>
          </w:tcPr>
          <w:p w14:paraId="6E13EEC0" w14:textId="77777777" w:rsidR="00071AD6" w:rsidRPr="00293F22" w:rsidRDefault="00071AD6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0.5 M NaCl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0DBB21BB" w14:textId="77777777" w:rsidR="00071AD6" w:rsidRPr="00293F22" w:rsidRDefault="00071AD6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12.0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5F09BEA6" w14:textId="77777777" w:rsidR="00071AD6" w:rsidRPr="00293F22" w:rsidRDefault="00071AD6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0.29</w:t>
            </w:r>
          </w:p>
        </w:tc>
        <w:tc>
          <w:tcPr>
            <w:tcW w:w="1280" w:type="dxa"/>
            <w:tcBorders>
              <w:top w:val="nil"/>
              <w:bottom w:val="nil"/>
            </w:tcBorders>
            <w:vAlign w:val="center"/>
            <w:hideMark/>
          </w:tcPr>
          <w:p w14:paraId="13E3DD98" w14:textId="77777777" w:rsidR="00071AD6" w:rsidRPr="00293F22" w:rsidRDefault="00071AD6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This work</w:t>
            </w:r>
          </w:p>
        </w:tc>
      </w:tr>
      <w:tr w:rsidR="00071AD6" w:rsidRPr="00B10D55" w14:paraId="6F4AE7A6" w14:textId="77777777" w:rsidTr="00FA30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tcBorders>
              <w:top w:val="nil"/>
              <w:bottom w:val="nil"/>
            </w:tcBorders>
            <w:vAlign w:val="center"/>
          </w:tcPr>
          <w:p w14:paraId="2AEFFDC2" w14:textId="025D2A50" w:rsidR="00071AD6" w:rsidRPr="00293F22" w:rsidRDefault="00071AD6" w:rsidP="00D013D7">
            <w:pPr>
              <w:spacing w:line="360" w:lineRule="auto"/>
              <w:jc w:val="center"/>
              <w:rPr>
                <w:color w:val="0070C0"/>
              </w:rPr>
            </w:pPr>
            <w:r w:rsidRPr="00293F22">
              <w:rPr>
                <w:color w:val="0070C0"/>
              </w:rPr>
              <w:t>TFN-U2</w:t>
            </w:r>
          </w:p>
        </w:tc>
        <w:tc>
          <w:tcPr>
            <w:tcW w:w="2268" w:type="dxa"/>
            <w:tcBorders>
              <w:top w:val="nil"/>
              <w:bottom w:val="nil"/>
            </w:tcBorders>
            <w:vAlign w:val="center"/>
          </w:tcPr>
          <w:p w14:paraId="53E6B399" w14:textId="77777777" w:rsidR="00071AD6" w:rsidRPr="00293F22" w:rsidRDefault="00071AD6" w:rsidP="00D013D7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0.1 wt.% UiO-66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5484D04B" w14:textId="77777777" w:rsidR="00071AD6" w:rsidRPr="00293F22" w:rsidRDefault="00071AD6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DI water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0637B3AD" w14:textId="77777777" w:rsidR="00071AD6" w:rsidRPr="00293F22" w:rsidRDefault="00071AD6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1.0 M NaCl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21F4B2F0" w14:textId="77777777" w:rsidR="00071AD6" w:rsidRPr="00293F22" w:rsidRDefault="00071AD6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20.7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438178C7" w14:textId="77777777" w:rsidR="00071AD6" w:rsidRPr="00293F22" w:rsidRDefault="00071AD6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0.21</w:t>
            </w:r>
          </w:p>
        </w:tc>
        <w:tc>
          <w:tcPr>
            <w:tcW w:w="1280" w:type="dxa"/>
            <w:tcBorders>
              <w:top w:val="nil"/>
              <w:bottom w:val="nil"/>
            </w:tcBorders>
            <w:vAlign w:val="center"/>
          </w:tcPr>
          <w:p w14:paraId="59035118" w14:textId="70794912" w:rsidR="00071AD6" w:rsidRPr="00293F22" w:rsidRDefault="00071AD6" w:rsidP="000F448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fldChar w:fldCharType="begin"/>
            </w:r>
            <w:r w:rsidR="003F556B">
              <w:rPr>
                <w:color w:val="0070C0"/>
              </w:rPr>
              <w:instrText xml:space="preserve"> ADDIN EN.CITE &lt;EndNote&gt;&lt;Cite&gt;&lt;Author&gt;Ma&lt;/Author&gt;&lt;Year&gt;2017&lt;/Year&gt;&lt;RecNum&gt;547&lt;/RecNum&gt;&lt;DisplayText&gt;[26]&lt;/DisplayText&gt;&lt;record&gt;&lt;rec-number&gt;547&lt;/rec-number&gt;&lt;foreign-keys&gt;&lt;key app="EN" db-id="5xadzxz55sdspxefr04pwt5z0z2t5rtd2vwp" timestamp="1508819543"&gt;547&lt;/key&gt;&lt;/foreign-keys&gt;&lt;ref-type name="Journal Article"&gt;17&lt;/ref-type&gt;&lt;contributors&gt;&lt;authors&gt;&lt;author&gt;Ma, Dangchen&lt;/author&gt;&lt;author&gt;Peh, Shing Bo&lt;/author&gt;&lt;author&gt;Han, Gang&lt;/author&gt;&lt;author&gt;Chen, Shing Bor&lt;/author&gt;&lt;/authors&gt;&lt;/contributors&gt;&lt;titles&gt;&lt;title&gt;Thin-film nanocomposite (TFN) membranes incorporated with super-hydrophilic metal–organic framework (MOF) UiO-66: Toward enhancement of water flux and salt rejection&lt;/title&gt;&lt;secondary-title&gt;ACS Applied Materials &amp;amp; Interfaces&lt;/secondary-title&gt;&lt;/titles&gt;&lt;periodical&gt;&lt;full-title&gt;ACS Applied Materials &amp;amp; Interfaces&lt;/full-title&gt;&lt;/periodical&gt;&lt;pages&gt;7523-7534&lt;/pages&gt;&lt;volume&gt;9&lt;/volume&gt;&lt;number&gt;8&lt;/number&gt;&lt;dates&gt;&lt;year&gt;2017&lt;/year&gt;&lt;pub-dates&gt;&lt;date&gt;2017/03/01&lt;/date&gt;&lt;/pub-dates&gt;&lt;/dates&gt;&lt;publisher&gt;American Chemical Society&lt;/publisher&gt;&lt;isbn&gt;1944-8244&lt;/isbn&gt;&lt;urls&gt;&lt;related-urls&gt;&lt;url&gt;http://dx.doi.org/10.1021/acsami.6b14223&lt;/url&gt;&lt;/related-urls&gt;&lt;/urls&gt;&lt;electronic-resource-num&gt;10.1021/acsami.6b14223&lt;/electronic-resource-num&gt;&lt;/record&gt;&lt;/Cite&gt;&lt;/EndNote&gt;</w:instrText>
            </w:r>
            <w:r w:rsidRPr="00293F22">
              <w:rPr>
                <w:color w:val="0070C0"/>
              </w:rPr>
              <w:fldChar w:fldCharType="separate"/>
            </w:r>
            <w:r w:rsidR="003F556B">
              <w:rPr>
                <w:noProof/>
                <w:color w:val="0070C0"/>
              </w:rPr>
              <w:t>[</w:t>
            </w:r>
            <w:hyperlink w:anchor="_ENREF_26" w:tooltip="Ma, 2017 #547" w:history="1">
              <w:r w:rsidR="000F4480">
                <w:rPr>
                  <w:noProof/>
                  <w:color w:val="0070C0"/>
                </w:rPr>
                <w:t>26</w:t>
              </w:r>
            </w:hyperlink>
            <w:r w:rsidR="003F556B">
              <w:rPr>
                <w:noProof/>
                <w:color w:val="0070C0"/>
              </w:rPr>
              <w:t>]</w:t>
            </w:r>
            <w:r w:rsidRPr="00293F22">
              <w:rPr>
                <w:color w:val="0070C0"/>
              </w:rPr>
              <w:fldChar w:fldCharType="end"/>
            </w:r>
          </w:p>
        </w:tc>
      </w:tr>
      <w:tr w:rsidR="00071AD6" w:rsidRPr="00B10D55" w14:paraId="5FD377FB" w14:textId="77777777" w:rsidTr="00FA30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tcBorders>
              <w:top w:val="nil"/>
              <w:bottom w:val="nil"/>
            </w:tcBorders>
            <w:vAlign w:val="center"/>
          </w:tcPr>
          <w:p w14:paraId="27A5B4A8" w14:textId="77777777" w:rsidR="00071AD6" w:rsidRPr="00293F22" w:rsidRDefault="00071AD6" w:rsidP="00D013D7">
            <w:pPr>
              <w:spacing w:line="360" w:lineRule="auto"/>
              <w:jc w:val="center"/>
              <w:rPr>
                <w:color w:val="0070C0"/>
              </w:rPr>
            </w:pPr>
            <w:r w:rsidRPr="00293F22">
              <w:rPr>
                <w:color w:val="0070C0"/>
              </w:rPr>
              <w:t>TFN0.1</w:t>
            </w:r>
          </w:p>
        </w:tc>
        <w:tc>
          <w:tcPr>
            <w:tcW w:w="2268" w:type="dxa"/>
            <w:tcBorders>
              <w:top w:val="nil"/>
              <w:bottom w:val="nil"/>
            </w:tcBorders>
            <w:vAlign w:val="center"/>
          </w:tcPr>
          <w:p w14:paraId="1B10537F" w14:textId="77777777" w:rsidR="00071AD6" w:rsidRPr="00293F22" w:rsidRDefault="00071AD6" w:rsidP="00D013D7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0.1 wt./v% zeolite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5C5FE708" w14:textId="77777777" w:rsidR="00071AD6" w:rsidRPr="00293F22" w:rsidRDefault="00071AD6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DI water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662F0B13" w14:textId="77777777" w:rsidR="00071AD6" w:rsidRPr="00293F22" w:rsidRDefault="00071AD6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1.0 M NaCl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35C8CAB2" w14:textId="77777777" w:rsidR="00071AD6" w:rsidRPr="00293F22" w:rsidRDefault="00071AD6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17.5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7314CCA1" w14:textId="77777777" w:rsidR="00071AD6" w:rsidRPr="00293F22" w:rsidRDefault="00071AD6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0.46</w:t>
            </w:r>
          </w:p>
        </w:tc>
        <w:tc>
          <w:tcPr>
            <w:tcW w:w="1280" w:type="dxa"/>
            <w:tcBorders>
              <w:top w:val="nil"/>
              <w:bottom w:val="nil"/>
            </w:tcBorders>
            <w:vAlign w:val="center"/>
          </w:tcPr>
          <w:p w14:paraId="7FFB1EA4" w14:textId="6B99A2B1" w:rsidR="00071AD6" w:rsidRPr="00293F22" w:rsidRDefault="00071AD6" w:rsidP="000F448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fldChar w:fldCharType="begin"/>
            </w:r>
            <w:r w:rsidR="003F556B">
              <w:rPr>
                <w:color w:val="0070C0"/>
              </w:rPr>
              <w:instrText xml:space="preserve"> ADDIN EN.CITE &lt;EndNote&gt;&lt;Cite&gt;&lt;Author&gt;Ma&lt;/Author&gt;&lt;Year&gt;2012&lt;/Year&gt;&lt;RecNum&gt;3&lt;/RecNum&gt;&lt;DisplayText&gt;[28]&lt;/DisplayText&gt;&lt;record&gt;&lt;rec-number&gt;3&lt;/rec-number&gt;&lt;foreign-keys&gt;&lt;key app="EN" db-id="5xadzxz55sdspxefr04pwt5z0z2t5rtd2vwp" timestamp="1501929507"&gt;3&lt;/key&gt;&lt;key app="ENWeb" db-id=""&gt;0&lt;/key&gt;&lt;/foreign-keys&gt;&lt;ref-type name="Journal Article"&gt;17&lt;/ref-type&gt;&lt;contributors&gt;&lt;authors&gt;&lt;author&gt;Ma, Ning&lt;/author&gt;&lt;author&gt;Wei, Jing&lt;/author&gt;&lt;author&gt;Liao, Rihong&lt;/author&gt;&lt;author&gt;Tang, Chuyang Y.&lt;/author&gt;&lt;/authors&gt;&lt;/contributors&gt;&lt;titles&gt;&lt;title&gt;Zeolite-polyamide thin film nanocomposite membranes: Towards enhanced performance for forward osmosis&lt;/title&gt;&lt;secondary-title&gt;Journal of Membrane Science&lt;/secondary-title&gt;&lt;/titles&gt;&lt;periodical&gt;&lt;full-title&gt;Journal of Membrane Science&lt;/full-title&gt;&lt;/periodical&gt;&lt;pages&gt;149-157&lt;/pages&gt;&lt;volume&gt;405&lt;/volume&gt;&lt;keywords&gt;&lt;keyword&gt;Zeolite nanoparticles&lt;/keyword&gt;&lt;keyword&gt;Thin film nanocomposite&lt;/keyword&gt;&lt;keyword&gt;Polyamide&lt;/keyword&gt;&lt;keyword&gt;Forward osmosis&lt;/keyword&gt;&lt;/keywords&gt;&lt;dates&gt;&lt;year&gt;2012&lt;/year&gt;&lt;pub-dates&gt;&lt;date&gt;2012/07/01/&lt;/date&gt;&lt;/pub-dates&gt;&lt;/dates&gt;&lt;isbn&gt;0376-7388&lt;/isbn&gt;&lt;urls&gt;&lt;related-urls&gt;&lt;url&gt;http://www.sciencedirect.com/science/article/pii/S0376738812001792&lt;/url&gt;&lt;/related-urls&gt;&lt;/urls&gt;&lt;electronic-resource-num&gt;http://dx.doi.org/10.1016/j.memsci.2012.03.002&lt;/electronic-resource-num&gt;&lt;/record&gt;&lt;/Cite&gt;&lt;/EndNote&gt;</w:instrText>
            </w:r>
            <w:r w:rsidRPr="00293F22">
              <w:rPr>
                <w:color w:val="0070C0"/>
              </w:rPr>
              <w:fldChar w:fldCharType="separate"/>
            </w:r>
            <w:r w:rsidR="003F556B">
              <w:rPr>
                <w:noProof/>
                <w:color w:val="0070C0"/>
              </w:rPr>
              <w:t>[</w:t>
            </w:r>
            <w:hyperlink w:anchor="_ENREF_28" w:tooltip="Ma, 2012 #3" w:history="1">
              <w:r w:rsidR="000F4480">
                <w:rPr>
                  <w:noProof/>
                  <w:color w:val="0070C0"/>
                </w:rPr>
                <w:t>28</w:t>
              </w:r>
            </w:hyperlink>
            <w:r w:rsidR="003F556B">
              <w:rPr>
                <w:noProof/>
                <w:color w:val="0070C0"/>
              </w:rPr>
              <w:t>]</w:t>
            </w:r>
            <w:r w:rsidRPr="00293F22">
              <w:rPr>
                <w:color w:val="0070C0"/>
              </w:rPr>
              <w:fldChar w:fldCharType="end"/>
            </w:r>
          </w:p>
        </w:tc>
      </w:tr>
      <w:tr w:rsidR="00071AD6" w:rsidRPr="00B10D55" w14:paraId="31AD3CFB" w14:textId="77777777" w:rsidTr="00FA30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tcBorders>
              <w:top w:val="nil"/>
              <w:bottom w:val="nil"/>
            </w:tcBorders>
            <w:vAlign w:val="center"/>
          </w:tcPr>
          <w:p w14:paraId="4EAEC282" w14:textId="77777777" w:rsidR="00071AD6" w:rsidRPr="00293F22" w:rsidRDefault="00071AD6" w:rsidP="00D013D7">
            <w:pPr>
              <w:spacing w:line="360" w:lineRule="auto"/>
              <w:jc w:val="center"/>
              <w:rPr>
                <w:color w:val="0070C0"/>
              </w:rPr>
            </w:pPr>
            <w:r w:rsidRPr="00293F22">
              <w:rPr>
                <w:color w:val="0070C0"/>
              </w:rPr>
              <w:t>TFN0.05</w:t>
            </w:r>
          </w:p>
        </w:tc>
        <w:tc>
          <w:tcPr>
            <w:tcW w:w="2268" w:type="dxa"/>
            <w:tcBorders>
              <w:top w:val="nil"/>
              <w:bottom w:val="nil"/>
            </w:tcBorders>
            <w:vAlign w:val="center"/>
          </w:tcPr>
          <w:p w14:paraId="2168C567" w14:textId="77777777" w:rsidR="00071AD6" w:rsidRPr="00293F22" w:rsidRDefault="00071AD6" w:rsidP="00D013D7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0.05 wt./v% TiO</w:t>
            </w:r>
            <w:r w:rsidRPr="00293F22">
              <w:rPr>
                <w:color w:val="0070C0"/>
                <w:vertAlign w:val="subscript"/>
              </w:rPr>
              <w:t>2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4B69C188" w14:textId="77777777" w:rsidR="00071AD6" w:rsidRPr="00293F22" w:rsidRDefault="00071AD6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10 mM NaCl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33325254" w14:textId="77777777" w:rsidR="00071AD6" w:rsidRPr="00293F22" w:rsidRDefault="00071AD6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2.0 M NaCl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2C8D24C7" w14:textId="77777777" w:rsidR="00071AD6" w:rsidRPr="00293F22" w:rsidRDefault="00071AD6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20.0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3DC8ABFA" w14:textId="77777777" w:rsidR="00071AD6" w:rsidRPr="00293F22" w:rsidRDefault="00071AD6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0.45</w:t>
            </w:r>
          </w:p>
        </w:tc>
        <w:tc>
          <w:tcPr>
            <w:tcW w:w="1280" w:type="dxa"/>
            <w:tcBorders>
              <w:top w:val="nil"/>
              <w:bottom w:val="nil"/>
            </w:tcBorders>
            <w:vAlign w:val="center"/>
          </w:tcPr>
          <w:p w14:paraId="567A6CD0" w14:textId="287FAF53" w:rsidR="00071AD6" w:rsidRPr="00293F22" w:rsidRDefault="00071AD6" w:rsidP="000F448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fldChar w:fldCharType="begin"/>
            </w:r>
            <w:r w:rsidR="000F4480">
              <w:rPr>
                <w:color w:val="0070C0"/>
              </w:rPr>
              <w:instrText xml:space="preserve"> ADDIN EN.CITE &lt;EndNote&gt;&lt;Cite&gt;&lt;Author&gt;Amini&lt;/Author&gt;&lt;Year&gt;2016&lt;/Year&gt;&lt;RecNum&gt;598&lt;/RecNum&gt;&lt;DisplayText&gt;[55]&lt;/DisplayText&gt;&lt;record&gt;&lt;rec-number&gt;598&lt;/rec-number&gt;&lt;foreign-keys&gt;&lt;key app="EN" db-id="5xadzxz55sdspxefr04pwt5z0z2t5rtd2vwp" timestamp="1512711943"&gt;598&lt;/key&gt;&lt;/foreign-keys&gt;&lt;ref-type name="Journal Article"&gt;17&lt;/ref-type&gt;&lt;contributors&gt;&lt;authors&gt;&lt;author&gt;Amini, Maryam&lt;/author&gt;&lt;author&gt;Rahimpour, Ahmad&lt;/author&gt;&lt;author&gt;Jahanshahi, Mohsen&lt;/author&gt;&lt;/authors&gt;&lt;/contributors&gt;&lt;titles&gt;&lt;title&gt;Forward osmosis application of modified TiO2-polyamide thin film nanocomposite membranes&lt;/title&gt;&lt;secondary-title&gt;Desalination and Water Treatment&lt;/secondary-title&gt;&lt;/titles&gt;&lt;periodical&gt;&lt;full-title&gt;Desalination and Water Treatment&lt;/full-title&gt;&lt;/periodical&gt;&lt;pages&gt;14013-14023&lt;/pages&gt;&lt;volume&gt;57&lt;/volume&gt;&lt;number&gt;30&lt;/number&gt;&lt;dates&gt;&lt;year&gt;2016&lt;/year&gt;&lt;pub-dates&gt;&lt;date&gt;2016/06/26&lt;/date&gt;&lt;/pub-dates&gt;&lt;/dates&gt;&lt;publisher&gt;Taylor &amp;amp; Francis&lt;/publisher&gt;&lt;isbn&gt;1944-3994&lt;/isbn&gt;&lt;urls&gt;&lt;related-urls&gt;&lt;url&gt;https://doi.org/10.1080/19443994.2015.1065441&lt;/url&gt;&lt;/related-urls&gt;&lt;/urls&gt;&lt;electronic-resource-num&gt;10.1080/19443994.2015.1065441&lt;/electronic-resource-num&gt;&lt;/record&gt;&lt;/Cite&gt;&lt;/EndNote&gt;</w:instrText>
            </w:r>
            <w:r w:rsidRPr="00293F22">
              <w:rPr>
                <w:color w:val="0070C0"/>
              </w:rPr>
              <w:fldChar w:fldCharType="separate"/>
            </w:r>
            <w:r w:rsidR="000F4480">
              <w:rPr>
                <w:noProof/>
                <w:color w:val="0070C0"/>
              </w:rPr>
              <w:t>[</w:t>
            </w:r>
            <w:hyperlink w:anchor="_ENREF_55" w:tooltip="Amini, 2016 #598" w:history="1">
              <w:r w:rsidR="000F4480">
                <w:rPr>
                  <w:noProof/>
                  <w:color w:val="0070C0"/>
                </w:rPr>
                <w:t>55</w:t>
              </w:r>
            </w:hyperlink>
            <w:r w:rsidR="000F4480">
              <w:rPr>
                <w:noProof/>
                <w:color w:val="0070C0"/>
              </w:rPr>
              <w:t>]</w:t>
            </w:r>
            <w:r w:rsidRPr="00293F22">
              <w:rPr>
                <w:color w:val="0070C0"/>
              </w:rPr>
              <w:fldChar w:fldCharType="end"/>
            </w:r>
          </w:p>
        </w:tc>
      </w:tr>
      <w:tr w:rsidR="00071AD6" w:rsidRPr="00B10D55" w14:paraId="7395EF21" w14:textId="77777777" w:rsidTr="00FA30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tcBorders>
              <w:top w:val="nil"/>
              <w:bottom w:val="nil"/>
            </w:tcBorders>
            <w:vAlign w:val="center"/>
          </w:tcPr>
          <w:p w14:paraId="5E0945B8" w14:textId="77777777" w:rsidR="00071AD6" w:rsidRPr="00293F22" w:rsidRDefault="00071AD6" w:rsidP="00D013D7">
            <w:pPr>
              <w:spacing w:line="360" w:lineRule="auto"/>
              <w:jc w:val="center"/>
              <w:rPr>
                <w:color w:val="0070C0"/>
              </w:rPr>
            </w:pPr>
            <w:r w:rsidRPr="00293F22">
              <w:rPr>
                <w:color w:val="0070C0"/>
              </w:rPr>
              <w:t>TFN0.05</w:t>
            </w:r>
          </w:p>
        </w:tc>
        <w:tc>
          <w:tcPr>
            <w:tcW w:w="2268" w:type="dxa"/>
            <w:tcBorders>
              <w:top w:val="nil"/>
              <w:bottom w:val="nil"/>
            </w:tcBorders>
            <w:vAlign w:val="center"/>
          </w:tcPr>
          <w:p w14:paraId="24C48A33" w14:textId="77777777" w:rsidR="00071AD6" w:rsidRPr="00293F22" w:rsidRDefault="00071AD6" w:rsidP="00D013D7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0.05 wt./v% NH</w:t>
            </w:r>
            <w:r w:rsidRPr="00293F22">
              <w:rPr>
                <w:color w:val="0070C0"/>
                <w:vertAlign w:val="subscript"/>
              </w:rPr>
              <w:t>2</w:t>
            </w:r>
            <w:r w:rsidRPr="00293F22">
              <w:rPr>
                <w:color w:val="0070C0"/>
              </w:rPr>
              <w:t>-TNT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22F67EA7" w14:textId="77777777" w:rsidR="00071AD6" w:rsidRPr="00293F22" w:rsidRDefault="00071AD6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10 mM NaCl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65658204" w14:textId="77777777" w:rsidR="00071AD6" w:rsidRPr="00293F22" w:rsidRDefault="00071AD6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0.5 M NaCl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0239B9E2" w14:textId="77777777" w:rsidR="00071AD6" w:rsidRPr="00293F22" w:rsidRDefault="00071AD6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17.82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7B9CD230" w14:textId="77777777" w:rsidR="00071AD6" w:rsidRPr="00293F22" w:rsidRDefault="00071AD6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0.12</w:t>
            </w:r>
          </w:p>
        </w:tc>
        <w:tc>
          <w:tcPr>
            <w:tcW w:w="1280" w:type="dxa"/>
            <w:tcBorders>
              <w:top w:val="nil"/>
              <w:bottom w:val="nil"/>
            </w:tcBorders>
            <w:vAlign w:val="center"/>
          </w:tcPr>
          <w:p w14:paraId="4A387965" w14:textId="341B510E" w:rsidR="00071AD6" w:rsidRPr="00293F22" w:rsidRDefault="00071AD6" w:rsidP="000F448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fldChar w:fldCharType="begin"/>
            </w:r>
            <w:r w:rsidR="000F4480">
              <w:rPr>
                <w:color w:val="0070C0"/>
              </w:rPr>
              <w:instrText xml:space="preserve"> ADDIN EN.CITE &lt;EndNote&gt;&lt;Cite&gt;&lt;Author&gt;Emadzadeh&lt;/Author&gt;&lt;Year&gt;2015&lt;/Year&gt;&lt;RecNum&gt;209&lt;/RecNum&gt;&lt;DisplayText&gt;[56]&lt;/DisplayText&gt;&lt;record&gt;&lt;rec-number&gt;209&lt;/rec-number&gt;&lt;foreign-keys&gt;&lt;key app="EN" db-id="5xadzxz55sdspxefr04pwt5z0z2t5rtd2vwp" timestamp="1501925912"&gt;209&lt;/key&gt;&lt;/foreign-keys&gt;&lt;ref-type name="Journal Article"&gt;17&lt;/ref-type&gt;&lt;contributors&gt;&lt;authors&gt;&lt;author&gt;Emadzadeh, D.&lt;/author&gt;&lt;author&gt;Lau, W. J.&lt;/author&gt;&lt;author&gt;Rahbari-Sisakht, M.&lt;/author&gt;&lt;author&gt;Ilbeygi, H.&lt;/author&gt;&lt;author&gt;Rana, D.&lt;/author&gt;&lt;author&gt;Matsuura, T.&lt;/author&gt;&lt;author&gt;Ismail, A. F.&lt;/author&gt;&lt;/authors&gt;&lt;/contributors&gt;&lt;titles&gt;&lt;title&gt;Synthesis, modification and optimization of titanate nanotubes-polyamide thin film nanocomposite (TFN) membrane for forward osmosis (FO) application&lt;/title&gt;&lt;secondary-title&gt;Chemical Engineering Journal&lt;/secondary-title&gt;&lt;/titles&gt;&lt;periodical&gt;&lt;full-title&gt;Chemical Engineering Journal&lt;/full-title&gt;&lt;/periodical&gt;&lt;pages&gt;243-251&lt;/pages&gt;&lt;volume&gt;281&lt;/volume&gt;&lt;keywords&gt;&lt;keyword&gt;Thin film nanocomposite membrane&lt;/keyword&gt;&lt;keyword&gt;Forward osmosis&lt;/keyword&gt;&lt;keyword&gt;Amino-functionalized titanate nanotube&lt;/keyword&gt;&lt;keyword&gt;Water desalination&lt;/keyword&gt;&lt;/keywords&gt;&lt;dates&gt;&lt;year&gt;2015&lt;/year&gt;&lt;pub-dates&gt;&lt;date&gt;12/1/&lt;/date&gt;&lt;/pub-dates&gt;&lt;/dates&gt;&lt;isbn&gt;1385-8947&lt;/isbn&gt;&lt;urls&gt;&lt;related-urls&gt;&lt;url&gt;http://www.sciencedirect.com/science/article/pii/S138589471500875X&lt;/url&gt;&lt;/related-urls&gt;&lt;/urls&gt;&lt;electronic-resource-num&gt;https://doi.org/10.1016/j.cej.2015.06.035&lt;/electronic-resource-num&gt;&lt;/record&gt;&lt;/Cite&gt;&lt;/EndNote&gt;</w:instrText>
            </w:r>
            <w:r w:rsidRPr="00293F22">
              <w:rPr>
                <w:color w:val="0070C0"/>
              </w:rPr>
              <w:fldChar w:fldCharType="separate"/>
            </w:r>
            <w:r w:rsidR="000F4480">
              <w:rPr>
                <w:noProof/>
                <w:color w:val="0070C0"/>
              </w:rPr>
              <w:t>[</w:t>
            </w:r>
            <w:hyperlink w:anchor="_ENREF_56" w:tooltip="Emadzadeh, 2015 #209" w:history="1">
              <w:r w:rsidR="000F4480">
                <w:rPr>
                  <w:noProof/>
                  <w:color w:val="0070C0"/>
                </w:rPr>
                <w:t>56</w:t>
              </w:r>
            </w:hyperlink>
            <w:r w:rsidR="000F4480">
              <w:rPr>
                <w:noProof/>
                <w:color w:val="0070C0"/>
              </w:rPr>
              <w:t>]</w:t>
            </w:r>
            <w:r w:rsidRPr="00293F22">
              <w:rPr>
                <w:color w:val="0070C0"/>
              </w:rPr>
              <w:fldChar w:fldCharType="end"/>
            </w:r>
          </w:p>
        </w:tc>
      </w:tr>
      <w:tr w:rsidR="00D013D7" w:rsidRPr="00B10D55" w14:paraId="49DED3A7" w14:textId="77777777" w:rsidTr="00FA30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tcBorders>
              <w:top w:val="nil"/>
              <w:bottom w:val="nil"/>
            </w:tcBorders>
            <w:vAlign w:val="center"/>
          </w:tcPr>
          <w:p w14:paraId="16DD4B6E" w14:textId="375B0D6D" w:rsidR="00D013D7" w:rsidRPr="00293F22" w:rsidRDefault="00D013D7" w:rsidP="00D013D7">
            <w:pPr>
              <w:spacing w:line="360" w:lineRule="auto"/>
              <w:jc w:val="center"/>
              <w:rPr>
                <w:color w:val="0070C0"/>
              </w:rPr>
            </w:pPr>
            <w:r>
              <w:rPr>
                <w:color w:val="0070C0"/>
              </w:rPr>
              <w:t>HTI-NW</w:t>
            </w:r>
          </w:p>
        </w:tc>
        <w:tc>
          <w:tcPr>
            <w:tcW w:w="2268" w:type="dxa"/>
            <w:tcBorders>
              <w:top w:val="nil"/>
              <w:bottom w:val="nil"/>
            </w:tcBorders>
            <w:vAlign w:val="center"/>
          </w:tcPr>
          <w:p w14:paraId="42A37F39" w14:textId="42C6401A" w:rsidR="00D013D7" w:rsidRPr="00293F22" w:rsidRDefault="00D013D7" w:rsidP="00D013D7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D694D">
              <w:rPr>
                <w:color w:val="0070C0"/>
              </w:rPr>
              <w:t>N/A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15547365" w14:textId="1495F0C8" w:rsidR="00D013D7" w:rsidRPr="00293F22" w:rsidRDefault="00D013D7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10 mM NaCl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63DB9A51" w14:textId="5742E3C6" w:rsidR="00D013D7" w:rsidRPr="00293F22" w:rsidRDefault="00D013D7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0.5 M NaCl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7ABC1134" w14:textId="5EC2C81A" w:rsidR="00D013D7" w:rsidRPr="00293F22" w:rsidRDefault="00D013D7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>
              <w:rPr>
                <w:color w:val="0070C0"/>
              </w:rPr>
              <w:t>5.7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1BECFACB" w14:textId="0580F30C" w:rsidR="00D013D7" w:rsidRPr="00293F22" w:rsidRDefault="00D013D7" w:rsidP="00FA30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>
              <w:rPr>
                <w:color w:val="0070C0"/>
              </w:rPr>
              <w:t>0.32</w:t>
            </w:r>
          </w:p>
        </w:tc>
        <w:tc>
          <w:tcPr>
            <w:tcW w:w="1280" w:type="dxa"/>
            <w:tcBorders>
              <w:top w:val="nil"/>
              <w:bottom w:val="nil"/>
            </w:tcBorders>
            <w:vAlign w:val="center"/>
          </w:tcPr>
          <w:p w14:paraId="6D5DFDCF" w14:textId="1F9DD560" w:rsidR="00D013D7" w:rsidRDefault="00D013D7" w:rsidP="000F448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70C0"/>
              </w:rPr>
            </w:pPr>
            <w:r>
              <w:rPr>
                <w:color w:val="0070C0"/>
              </w:rPr>
              <w:fldChar w:fldCharType="begin"/>
            </w:r>
            <w:r w:rsidR="000F4480">
              <w:rPr>
                <w:color w:val="0070C0"/>
              </w:rPr>
              <w:instrText xml:space="preserve"> ADDIN EN.CITE &lt;EndNote&gt;&lt;Cite&gt;&lt;Author&gt;Emadzadeh&lt;/Author&gt;&lt;Year&gt;2015&lt;/Year&gt;&lt;RecNum&gt;209&lt;/RecNum&gt;&lt;DisplayText&gt;[56]&lt;/DisplayText&gt;&lt;record&gt;&lt;rec-number&gt;209&lt;/rec-number&gt;&lt;foreign-keys&gt;&lt;key app="EN" db-id="5xadzxz55sdspxefr04pwt5z0z2t5rtd2vwp" timestamp="1501925912"&gt;209&lt;/key&gt;&lt;/foreign-keys&gt;&lt;ref-type name="Journal Article"&gt;17&lt;/ref-type&gt;&lt;contributors&gt;&lt;authors&gt;&lt;author&gt;Emadzadeh, D.&lt;/author&gt;&lt;author&gt;Lau, W. J.&lt;/author&gt;&lt;author&gt;Rahbari-Sisakht, M.&lt;/author&gt;&lt;author&gt;Ilbeygi, H.&lt;/author&gt;&lt;author&gt;Rana, D.&lt;/author&gt;&lt;author&gt;Matsuura, T.&lt;/author&gt;&lt;author&gt;Ismail, A. F.&lt;/author&gt;&lt;/authors&gt;&lt;/contributors&gt;&lt;titles&gt;&lt;title&gt;Synthesis, modification and optimization of titanate nanotubes-polyamide thin film nanocomposite (TFN) membrane for forward osmosis (FO) application&lt;/title&gt;&lt;secondary-title&gt;Chemical Engineering Journal&lt;/secondary-title&gt;&lt;/titles&gt;&lt;periodical&gt;&lt;full-title&gt;Chemical Engineering Journal&lt;/full-title&gt;&lt;/periodical&gt;&lt;pages&gt;243-251&lt;/pages&gt;&lt;volume&gt;281&lt;/volume&gt;&lt;keywords&gt;&lt;keyword&gt;Thin film nanocomposite membrane&lt;/keyword&gt;&lt;keyword&gt;Forward osmosis&lt;/keyword&gt;&lt;keyword&gt;Amino-functionalized titanate nanotube&lt;/keyword&gt;&lt;keyword&gt;Water desalination&lt;/keyword&gt;&lt;/keywords&gt;&lt;dates&gt;&lt;year&gt;2015&lt;/year&gt;&lt;pub-dates&gt;&lt;date&gt;12/1/&lt;/date&gt;&lt;/pub-dates&gt;&lt;/dates&gt;&lt;isbn&gt;1385-8947&lt;/isbn&gt;&lt;urls&gt;&lt;related-urls&gt;&lt;url&gt;http://www.sciencedirect.com/science/article/pii/S138589471500875X&lt;/url&gt;&lt;/related-urls&gt;&lt;/urls&gt;&lt;electronic-resource-num&gt;https://doi.org/10.1016/j.cej.2015.06.035&lt;/electronic-resource-num&gt;&lt;/record&gt;&lt;/Cite&gt;&lt;/EndNote&gt;</w:instrText>
            </w:r>
            <w:r>
              <w:rPr>
                <w:color w:val="0070C0"/>
              </w:rPr>
              <w:fldChar w:fldCharType="separate"/>
            </w:r>
            <w:r w:rsidR="000F4480">
              <w:rPr>
                <w:noProof/>
                <w:color w:val="0070C0"/>
              </w:rPr>
              <w:t>[</w:t>
            </w:r>
            <w:hyperlink w:anchor="_ENREF_56" w:tooltip="Emadzadeh, 2015 #209" w:history="1">
              <w:r w:rsidR="000F4480">
                <w:rPr>
                  <w:noProof/>
                  <w:color w:val="0070C0"/>
                </w:rPr>
                <w:t>56</w:t>
              </w:r>
            </w:hyperlink>
            <w:r w:rsidR="000F4480">
              <w:rPr>
                <w:noProof/>
                <w:color w:val="0070C0"/>
              </w:rPr>
              <w:t>]</w:t>
            </w:r>
            <w:r>
              <w:rPr>
                <w:color w:val="0070C0"/>
              </w:rPr>
              <w:fldChar w:fldCharType="end"/>
            </w:r>
          </w:p>
        </w:tc>
      </w:tr>
      <w:tr w:rsidR="00D013D7" w:rsidRPr="00B10D55" w14:paraId="4994F50F" w14:textId="77777777" w:rsidTr="00FA30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tcBorders>
              <w:top w:val="nil"/>
              <w:bottom w:val="single" w:sz="4" w:space="0" w:color="auto"/>
            </w:tcBorders>
            <w:vAlign w:val="center"/>
          </w:tcPr>
          <w:p w14:paraId="43133646" w14:textId="69A02C95" w:rsidR="00D013D7" w:rsidRPr="00293F22" w:rsidRDefault="00D013D7" w:rsidP="00D013D7">
            <w:pPr>
              <w:spacing w:line="360" w:lineRule="auto"/>
              <w:jc w:val="center"/>
              <w:rPr>
                <w:color w:val="0070C0"/>
              </w:rPr>
            </w:pPr>
            <w:r>
              <w:rPr>
                <w:color w:val="0070C0"/>
              </w:rPr>
              <w:t>CTA-W</w:t>
            </w: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  <w:vAlign w:val="center"/>
          </w:tcPr>
          <w:p w14:paraId="5315FE09" w14:textId="4A9609ED" w:rsidR="00D013D7" w:rsidRPr="00293F22" w:rsidRDefault="00D013D7" w:rsidP="00D013D7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D694D">
              <w:rPr>
                <w:color w:val="0070C0"/>
              </w:rPr>
              <w:t>N/A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vAlign w:val="center"/>
          </w:tcPr>
          <w:p w14:paraId="0DBF7A9C" w14:textId="3C2908D5" w:rsidR="00D013D7" w:rsidRPr="00293F22" w:rsidRDefault="00D013D7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10 mM NaCl</w:t>
            </w:r>
          </w:p>
        </w:tc>
        <w:tc>
          <w:tcPr>
            <w:tcW w:w="1418" w:type="dxa"/>
            <w:tcBorders>
              <w:top w:val="nil"/>
              <w:bottom w:val="single" w:sz="4" w:space="0" w:color="auto"/>
            </w:tcBorders>
            <w:vAlign w:val="center"/>
          </w:tcPr>
          <w:p w14:paraId="05CF7643" w14:textId="0D44AE6C" w:rsidR="00D013D7" w:rsidRPr="00293F22" w:rsidRDefault="00D013D7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 w:rsidRPr="00293F22">
              <w:rPr>
                <w:color w:val="0070C0"/>
              </w:rPr>
              <w:t>0.5 M NaCl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vAlign w:val="center"/>
          </w:tcPr>
          <w:p w14:paraId="02F895AD" w14:textId="21A1AC95" w:rsidR="00D013D7" w:rsidRPr="00293F22" w:rsidRDefault="00D013D7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>
              <w:rPr>
                <w:color w:val="0070C0"/>
              </w:rPr>
              <w:t>5.0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vAlign w:val="center"/>
          </w:tcPr>
          <w:p w14:paraId="1592BD35" w14:textId="1C607412" w:rsidR="00D013D7" w:rsidRPr="00293F22" w:rsidRDefault="00D013D7" w:rsidP="00FA30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>
              <w:rPr>
                <w:color w:val="0070C0"/>
              </w:rPr>
              <w:t>0.58</w:t>
            </w:r>
          </w:p>
        </w:tc>
        <w:tc>
          <w:tcPr>
            <w:tcW w:w="1280" w:type="dxa"/>
            <w:tcBorders>
              <w:top w:val="nil"/>
              <w:bottom w:val="single" w:sz="4" w:space="0" w:color="auto"/>
            </w:tcBorders>
            <w:vAlign w:val="center"/>
          </w:tcPr>
          <w:p w14:paraId="397145F1" w14:textId="4548CC49" w:rsidR="00D013D7" w:rsidRDefault="00D013D7" w:rsidP="000F448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70C0"/>
              </w:rPr>
            </w:pPr>
            <w:r>
              <w:rPr>
                <w:color w:val="0070C0"/>
              </w:rPr>
              <w:fldChar w:fldCharType="begin"/>
            </w:r>
            <w:r w:rsidR="000F4480">
              <w:rPr>
                <w:color w:val="0070C0"/>
              </w:rPr>
              <w:instrText xml:space="preserve"> ADDIN EN.CITE &lt;EndNote&gt;&lt;Cite&gt;&lt;Author&gt;Wei&lt;/Author&gt;&lt;Year&gt;2011&lt;/Year&gt;&lt;RecNum&gt;939&lt;/RecNum&gt;&lt;DisplayText&gt;[57]&lt;/DisplayText&gt;&lt;record&gt;&lt;rec-number&gt;939&lt;/rec-number&gt;&lt;foreign-keys&gt;&lt;key app="EN" db-id="5xadzxz55sdspxefr04pwt5z0z2t5rtd2vwp" timestamp="1549336106"&gt;939&lt;/key&gt;&lt;/foreign-keys&gt;&lt;ref-type name="Journal Article"&gt;17&lt;/ref-type&gt;&lt;contributors&gt;&lt;authors&gt;&lt;author&gt;Wei, Jing&lt;/author&gt;&lt;author&gt;Qiu, Changquan&lt;/author&gt;&lt;author&gt;Tang, Chuyang Y.&lt;/author&gt;&lt;author&gt;Wang, Rong&lt;/author&gt;&lt;author&gt;Fane, Anthony G.&lt;/author&gt;&lt;/authors&gt;&lt;/contributors&gt;&lt;titles&gt;&lt;title&gt;Synthesis and characterization of flat-sheet thin film composite forward osmosis membranes&lt;/title&gt;&lt;secondary-title&gt;Journal of Membrane Science&lt;/secondary-title&gt;&lt;/titles&gt;&lt;periodical&gt;&lt;full-title&gt;Journal of Membrane Science&lt;/full-title&gt;&lt;/periodical&gt;&lt;pages&gt;292-302&lt;/pages&gt;&lt;volume&gt;372&lt;/volume&gt;&lt;number&gt;1&lt;/number&gt;&lt;keywords&gt;&lt;keyword&gt;Forward osmosis&lt;/keyword&gt;&lt;keyword&gt;Thin film composite polyamide membrane&lt;/keyword&gt;&lt;keyword&gt;Interfacial polymerization&lt;/keyword&gt;&lt;keyword&gt;Internal concentration polarization&lt;/keyword&gt;&lt;keyword&gt;Finger-like pore structure&lt;/keyword&gt;&lt;keyword&gt;Structural parameter&lt;/keyword&gt;&lt;/keywords&gt;&lt;dates&gt;&lt;year&gt;2011&lt;/year&gt;&lt;pub-dates&gt;&lt;date&gt;2011/04/15/&lt;/date&gt;&lt;/pub-dates&gt;&lt;/dates&gt;&lt;isbn&gt;0376-7388&lt;/isbn&gt;&lt;urls&gt;&lt;related-urls&gt;&lt;url&gt;http://www.sciencedirect.com/science/article/pii/S0376738811001219&lt;/url&gt;&lt;/related-urls&gt;&lt;/urls&gt;&lt;electronic-resource-num&gt;https://doi.org/10.1016/j.memsci.2011.02.013&lt;/electronic-resource-num&gt;&lt;/record&gt;&lt;/Cite&gt;&lt;/EndNote&gt;</w:instrText>
            </w:r>
            <w:r>
              <w:rPr>
                <w:color w:val="0070C0"/>
              </w:rPr>
              <w:fldChar w:fldCharType="separate"/>
            </w:r>
            <w:r w:rsidR="000F4480">
              <w:rPr>
                <w:noProof/>
                <w:color w:val="0070C0"/>
              </w:rPr>
              <w:t>[</w:t>
            </w:r>
            <w:hyperlink w:anchor="_ENREF_57" w:tooltip="Wei, 2011 #939" w:history="1">
              <w:r w:rsidR="000F4480">
                <w:rPr>
                  <w:noProof/>
                  <w:color w:val="0070C0"/>
                </w:rPr>
                <w:t>57</w:t>
              </w:r>
            </w:hyperlink>
            <w:r w:rsidR="000F4480">
              <w:rPr>
                <w:noProof/>
                <w:color w:val="0070C0"/>
              </w:rPr>
              <w:t>]</w:t>
            </w:r>
            <w:r>
              <w:rPr>
                <w:color w:val="0070C0"/>
              </w:rPr>
              <w:fldChar w:fldCharType="end"/>
            </w:r>
          </w:p>
        </w:tc>
      </w:tr>
    </w:tbl>
    <w:p w14:paraId="2B462539" w14:textId="77777777" w:rsidR="00071AD6" w:rsidRPr="00FA3072" w:rsidRDefault="00071AD6" w:rsidP="00FA3072"/>
    <w:p w14:paraId="71640A65" w14:textId="77777777" w:rsidR="00BA0680" w:rsidRPr="00250A54" w:rsidRDefault="00BA0680" w:rsidP="00B56E58">
      <w:pPr>
        <w:pStyle w:val="Heading1"/>
      </w:pPr>
      <w:r w:rsidRPr="00250A54">
        <w:t>Conclusion</w:t>
      </w:r>
      <w:r w:rsidR="00EF2988" w:rsidRPr="00250A54">
        <w:t>s</w:t>
      </w:r>
    </w:p>
    <w:p w14:paraId="25EFC3FF" w14:textId="2D3C3EBB" w:rsidR="00EC5235" w:rsidRPr="00250A54" w:rsidRDefault="00770F70" w:rsidP="007A7DC5">
      <w:pPr>
        <w:rPr>
          <w:lang w:val="en"/>
        </w:rPr>
      </w:pPr>
      <w:r>
        <w:t xml:space="preserve">The </w:t>
      </w:r>
      <w:r w:rsidR="004D1E42" w:rsidRPr="002914AB">
        <w:t xml:space="preserve">TFN </w:t>
      </w:r>
      <w:r w:rsidR="00682028">
        <w:t xml:space="preserve">FO </w:t>
      </w:r>
      <w:r w:rsidR="004D1E42" w:rsidRPr="002914AB">
        <w:t>membrane</w:t>
      </w:r>
      <w:r w:rsidR="00682028">
        <w:t xml:space="preserve">s </w:t>
      </w:r>
      <w:r w:rsidR="00682028" w:rsidRPr="00001FFC">
        <w:rPr>
          <w:noProof/>
        </w:rPr>
        <w:t>were</w:t>
      </w:r>
      <w:r w:rsidR="002914AB" w:rsidRPr="00001FFC">
        <w:rPr>
          <w:noProof/>
        </w:rPr>
        <w:t xml:space="preserve"> </w:t>
      </w:r>
      <w:r w:rsidR="000C794D" w:rsidRPr="00C140D0">
        <w:rPr>
          <w:noProof/>
        </w:rPr>
        <w:t>prepared</w:t>
      </w:r>
      <w:r w:rsidR="004D1E42" w:rsidRPr="002914AB">
        <w:t xml:space="preserve"> </w:t>
      </w:r>
      <w:r w:rsidR="00682028">
        <w:t>b</w:t>
      </w:r>
      <w:r w:rsidR="0059421D" w:rsidRPr="002914AB">
        <w:t xml:space="preserve">y </w:t>
      </w:r>
      <w:r w:rsidR="002C767D" w:rsidRPr="002914AB">
        <w:t>integra</w:t>
      </w:r>
      <w:r w:rsidR="002C767D" w:rsidRPr="00686E7D">
        <w:t>ting</w:t>
      </w:r>
      <w:r w:rsidR="0059421D" w:rsidRPr="00686E7D">
        <w:t xml:space="preserve"> </w:t>
      </w:r>
      <w:r w:rsidR="00CF625C" w:rsidRPr="00CF625C">
        <w:rPr>
          <w:color w:val="0070C0"/>
        </w:rPr>
        <w:t>SNW-1 nanoparticles</w:t>
      </w:r>
      <w:r w:rsidR="0059421D" w:rsidRPr="00686E7D">
        <w:t xml:space="preserve"> in the PA layer </w:t>
      </w:r>
      <w:r w:rsidR="003267C7" w:rsidRPr="00686E7D">
        <w:t xml:space="preserve">using </w:t>
      </w:r>
      <w:r w:rsidR="00B72B2C">
        <w:rPr>
          <w:color w:val="0070C0"/>
        </w:rPr>
        <w:t>the IP</w:t>
      </w:r>
      <w:r w:rsidR="003267C7" w:rsidRPr="00686E7D">
        <w:t xml:space="preserve"> technique. </w:t>
      </w:r>
      <w:r w:rsidR="003267C7" w:rsidRPr="002914AB">
        <w:rPr>
          <w:lang w:val="en"/>
        </w:rPr>
        <w:t>The surface hydroph</w:t>
      </w:r>
      <w:r w:rsidR="003267C7" w:rsidRPr="00686E7D">
        <w:rPr>
          <w:lang w:val="en"/>
        </w:rPr>
        <w:t xml:space="preserve">ilicity of the </w:t>
      </w:r>
      <w:r w:rsidR="00682028">
        <w:rPr>
          <w:lang w:val="en"/>
        </w:rPr>
        <w:t xml:space="preserve">TFN </w:t>
      </w:r>
      <w:r w:rsidR="003267C7" w:rsidRPr="00686E7D">
        <w:rPr>
          <w:lang w:val="en"/>
        </w:rPr>
        <w:t xml:space="preserve">membranes improved </w:t>
      </w:r>
      <w:r>
        <w:rPr>
          <w:lang w:val="en"/>
        </w:rPr>
        <w:t>with an increment in</w:t>
      </w:r>
      <w:r w:rsidR="00F33D89" w:rsidRPr="00686E7D">
        <w:rPr>
          <w:lang w:val="en"/>
        </w:rPr>
        <w:t xml:space="preserve"> </w:t>
      </w:r>
      <w:r w:rsidR="003267C7" w:rsidRPr="00686E7D">
        <w:rPr>
          <w:lang w:val="en"/>
        </w:rPr>
        <w:t xml:space="preserve">SNW-1 </w:t>
      </w:r>
      <w:r w:rsidR="00CF625C">
        <w:rPr>
          <w:lang w:val="en"/>
        </w:rPr>
        <w:t xml:space="preserve">nanoparticle </w:t>
      </w:r>
      <w:r w:rsidR="003267C7" w:rsidRPr="00686E7D">
        <w:rPr>
          <w:lang w:val="en"/>
        </w:rPr>
        <w:t>loading</w:t>
      </w:r>
      <w:r w:rsidR="00F33D89" w:rsidRPr="00686E7D">
        <w:rPr>
          <w:lang w:val="en"/>
        </w:rPr>
        <w:t xml:space="preserve"> </w:t>
      </w:r>
      <w:r w:rsidR="00682028">
        <w:rPr>
          <w:lang w:val="en"/>
        </w:rPr>
        <w:t>due to</w:t>
      </w:r>
      <w:r w:rsidR="007E4ECA" w:rsidRPr="00686E7D">
        <w:rPr>
          <w:lang w:val="en"/>
        </w:rPr>
        <w:t xml:space="preserve"> </w:t>
      </w:r>
      <w:r>
        <w:rPr>
          <w:lang w:val="en"/>
        </w:rPr>
        <w:t xml:space="preserve">the </w:t>
      </w:r>
      <w:r w:rsidR="00F33D89" w:rsidRPr="00686E7D">
        <w:rPr>
          <w:lang w:val="en"/>
        </w:rPr>
        <w:t>amine function</w:t>
      </w:r>
      <w:r w:rsidR="003977EB" w:rsidRPr="00686E7D">
        <w:rPr>
          <w:lang w:val="en"/>
        </w:rPr>
        <w:t>al</w:t>
      </w:r>
      <w:r w:rsidR="00F33D89" w:rsidRPr="00686E7D">
        <w:rPr>
          <w:lang w:val="en"/>
        </w:rPr>
        <w:t xml:space="preserve"> groups</w:t>
      </w:r>
      <w:r w:rsidR="0091115C" w:rsidRPr="00686E7D">
        <w:rPr>
          <w:lang w:val="en"/>
        </w:rPr>
        <w:t xml:space="preserve"> </w:t>
      </w:r>
      <w:r>
        <w:rPr>
          <w:lang w:val="en"/>
        </w:rPr>
        <w:t xml:space="preserve">of </w:t>
      </w:r>
      <w:r w:rsidR="007E4ECA" w:rsidRPr="00686E7D">
        <w:rPr>
          <w:lang w:val="en"/>
        </w:rPr>
        <w:t>SNW-1 nanoparticles</w:t>
      </w:r>
      <w:r w:rsidR="00E037B8" w:rsidRPr="00686E7D">
        <w:rPr>
          <w:lang w:val="en"/>
        </w:rPr>
        <w:t>.</w:t>
      </w:r>
      <w:r w:rsidR="00AC50A2" w:rsidRPr="00686E7D">
        <w:t xml:space="preserve"> </w:t>
      </w:r>
      <w:r w:rsidR="00EC5235" w:rsidRPr="00686E7D">
        <w:t xml:space="preserve">Moreover, </w:t>
      </w:r>
      <w:r w:rsidR="00682028">
        <w:t>the formation</w:t>
      </w:r>
      <w:r>
        <w:t xml:space="preserve"> of</w:t>
      </w:r>
      <w:r w:rsidR="00682028">
        <w:t xml:space="preserve"> strong amide bonds between </w:t>
      </w:r>
      <w:r w:rsidR="00EC5235" w:rsidRPr="00686E7D">
        <w:t xml:space="preserve">the SNW-1 </w:t>
      </w:r>
      <w:r w:rsidR="00276C29" w:rsidRPr="00686E7D">
        <w:rPr>
          <w:lang w:val="en"/>
        </w:rPr>
        <w:t>nanoparticles</w:t>
      </w:r>
      <w:r w:rsidR="00EC5235" w:rsidRPr="00686E7D">
        <w:rPr>
          <w:lang w:val="en"/>
        </w:rPr>
        <w:t xml:space="preserve"> </w:t>
      </w:r>
      <w:r w:rsidR="00682028">
        <w:rPr>
          <w:lang w:val="en"/>
        </w:rPr>
        <w:t>and</w:t>
      </w:r>
      <w:r w:rsidR="00EC5235" w:rsidRPr="00686E7D">
        <w:rPr>
          <w:lang w:val="en"/>
        </w:rPr>
        <w:t xml:space="preserve"> </w:t>
      </w:r>
      <w:r w:rsidR="004706B5" w:rsidRPr="00686E7D">
        <w:rPr>
          <w:lang w:val="en"/>
        </w:rPr>
        <w:t>PA</w:t>
      </w:r>
      <w:r w:rsidR="00EC5235" w:rsidRPr="00686E7D">
        <w:rPr>
          <w:lang w:val="en"/>
        </w:rPr>
        <w:t xml:space="preserve"> layer</w:t>
      </w:r>
      <w:r w:rsidR="00682028">
        <w:rPr>
          <w:lang w:val="en"/>
        </w:rPr>
        <w:t xml:space="preserve"> </w:t>
      </w:r>
      <w:r w:rsidR="002C767D" w:rsidRPr="00686E7D">
        <w:rPr>
          <w:lang w:val="en"/>
        </w:rPr>
        <w:t>improved</w:t>
      </w:r>
      <w:r w:rsidR="00EC5235" w:rsidRPr="00686E7D">
        <w:rPr>
          <w:lang w:val="en"/>
        </w:rPr>
        <w:t xml:space="preserve"> </w:t>
      </w:r>
      <w:r w:rsidR="00B94A9B" w:rsidRPr="00686E7D">
        <w:rPr>
          <w:lang w:val="en"/>
        </w:rPr>
        <w:t>the particle</w:t>
      </w:r>
      <w:r w:rsidR="00682028">
        <w:rPr>
          <w:lang w:val="en"/>
        </w:rPr>
        <w:t>-</w:t>
      </w:r>
      <w:r w:rsidR="00EC5235" w:rsidRPr="00686E7D">
        <w:rPr>
          <w:lang w:val="en"/>
        </w:rPr>
        <w:t xml:space="preserve">membrane stability </w:t>
      </w:r>
      <w:r w:rsidR="0091115C" w:rsidRPr="00686E7D">
        <w:rPr>
          <w:lang w:val="en"/>
        </w:rPr>
        <w:t xml:space="preserve">that is expected </w:t>
      </w:r>
      <w:r w:rsidR="00EC5235" w:rsidRPr="00686E7D">
        <w:rPr>
          <w:lang w:val="en"/>
        </w:rPr>
        <w:t xml:space="preserve">to minimize particle loss. </w:t>
      </w:r>
      <w:r w:rsidR="00B94A9B" w:rsidRPr="00686E7D">
        <w:rPr>
          <w:lang w:val="en"/>
        </w:rPr>
        <w:t>The improvement in water flux</w:t>
      </w:r>
      <w:r w:rsidR="00EC5235" w:rsidRPr="00686E7D">
        <w:rPr>
          <w:lang w:val="en"/>
        </w:rPr>
        <w:t xml:space="preserve"> at higher SNW-loading </w:t>
      </w:r>
      <w:r w:rsidR="005E44AB" w:rsidRPr="00001FFC">
        <w:rPr>
          <w:noProof/>
          <w:lang w:val="en"/>
        </w:rPr>
        <w:t xml:space="preserve">is </w:t>
      </w:r>
      <w:r w:rsidR="00663DD3" w:rsidRPr="00001FFC">
        <w:rPr>
          <w:noProof/>
          <w:lang w:val="en"/>
        </w:rPr>
        <w:t>associated</w:t>
      </w:r>
      <w:r w:rsidR="005E44AB" w:rsidRPr="00686E7D">
        <w:rPr>
          <w:lang w:val="en"/>
        </w:rPr>
        <w:t xml:space="preserve"> </w:t>
      </w:r>
      <w:r w:rsidR="00346F30">
        <w:rPr>
          <w:noProof/>
          <w:lang w:val="en"/>
        </w:rPr>
        <w:t>with</w:t>
      </w:r>
      <w:r w:rsidR="00EC5235" w:rsidRPr="00686E7D">
        <w:rPr>
          <w:lang w:val="en"/>
        </w:rPr>
        <w:t xml:space="preserve"> </w:t>
      </w:r>
      <w:r w:rsidR="005E44AB" w:rsidRPr="00686E7D">
        <w:rPr>
          <w:lang w:val="en"/>
        </w:rPr>
        <w:t xml:space="preserve">the </w:t>
      </w:r>
      <w:r w:rsidR="00EC5235" w:rsidRPr="00686E7D">
        <w:rPr>
          <w:lang w:val="en"/>
        </w:rPr>
        <w:t xml:space="preserve">increased membrane surface </w:t>
      </w:r>
      <w:r w:rsidR="009F1F04" w:rsidRPr="00686E7D">
        <w:rPr>
          <w:lang w:val="en"/>
        </w:rPr>
        <w:t>hydrophilicity,</w:t>
      </w:r>
      <w:r w:rsidR="0088161A">
        <w:rPr>
          <w:lang w:val="en"/>
        </w:rPr>
        <w:t xml:space="preserve"> higher</w:t>
      </w:r>
      <w:r w:rsidR="009F1F04" w:rsidRPr="00686E7D">
        <w:rPr>
          <w:lang w:val="en"/>
        </w:rPr>
        <w:t xml:space="preserve"> </w:t>
      </w:r>
      <w:r w:rsidR="00EC5235" w:rsidRPr="00686E7D">
        <w:rPr>
          <w:lang w:val="en"/>
        </w:rPr>
        <w:t>porosity</w:t>
      </w:r>
      <w:r w:rsidR="0088161A">
        <w:rPr>
          <w:lang w:val="en"/>
        </w:rPr>
        <w:t xml:space="preserve">, thinner PA layer </w:t>
      </w:r>
      <w:r w:rsidR="0088161A" w:rsidRPr="0076372F">
        <w:rPr>
          <w:noProof/>
          <w:lang w:val="en"/>
        </w:rPr>
        <w:t>and</w:t>
      </w:r>
      <w:r w:rsidR="0088161A">
        <w:rPr>
          <w:lang w:val="en"/>
        </w:rPr>
        <w:t xml:space="preserve"> </w:t>
      </w:r>
      <w:r w:rsidR="00577EFA">
        <w:rPr>
          <w:lang w:val="en"/>
        </w:rPr>
        <w:t>higher specific membrane surface area</w:t>
      </w:r>
      <w:r w:rsidR="00D652EC">
        <w:rPr>
          <w:lang w:val="en"/>
        </w:rPr>
        <w:t xml:space="preserve">. </w:t>
      </w:r>
      <w:r w:rsidR="00A0485A" w:rsidRPr="00686E7D">
        <w:t xml:space="preserve">The </w:t>
      </w:r>
      <w:r w:rsidR="00605C24" w:rsidRPr="00686E7D">
        <w:t>SRSF</w:t>
      </w:r>
      <w:r w:rsidR="00A0485A" w:rsidRPr="00686E7D">
        <w:t xml:space="preserve"> of all the membranes remained </w:t>
      </w:r>
      <w:r w:rsidR="00CC48CD" w:rsidRPr="00686E7D">
        <w:rPr>
          <w:noProof/>
        </w:rPr>
        <w:t>reasonab</w:t>
      </w:r>
      <w:r w:rsidR="00A0485A" w:rsidRPr="00686E7D">
        <w:rPr>
          <w:noProof/>
        </w:rPr>
        <w:t>ly</w:t>
      </w:r>
      <w:r w:rsidR="00A0485A" w:rsidRPr="00686E7D">
        <w:t xml:space="preserve"> stable at all </w:t>
      </w:r>
      <w:r w:rsidR="00663DD3">
        <w:t xml:space="preserve">concentrations of </w:t>
      </w:r>
      <w:r w:rsidR="00A0485A" w:rsidRPr="00686E7D">
        <w:t>dr</w:t>
      </w:r>
      <w:r w:rsidR="003C1FE0" w:rsidRPr="00686E7D">
        <w:t xml:space="preserve">aw solution (0.5 to </w:t>
      </w:r>
      <w:r w:rsidR="00A0485A" w:rsidRPr="00686E7D">
        <w:t>2</w:t>
      </w:r>
      <w:r w:rsidR="002914AB">
        <w:t xml:space="preserve"> </w:t>
      </w:r>
      <w:r w:rsidR="00A0485A" w:rsidRPr="002914AB">
        <w:t>M</w:t>
      </w:r>
      <w:r w:rsidR="00B94A9B" w:rsidRPr="002914AB">
        <w:t xml:space="preserve"> NaCl solution</w:t>
      </w:r>
      <w:r w:rsidR="00A0485A" w:rsidRPr="00686E7D">
        <w:t>)</w:t>
      </w:r>
      <w:r w:rsidR="00B94A9B" w:rsidRPr="00686E7D">
        <w:t>, except for t</w:t>
      </w:r>
      <w:r w:rsidR="00BA769E">
        <w:t xml:space="preserve">he </w:t>
      </w:r>
      <w:r w:rsidR="00EB6405" w:rsidRPr="00EB6405">
        <w:rPr>
          <w:color w:val="0070C0"/>
        </w:rPr>
        <w:t>TFN</w:t>
      </w:r>
      <w:r w:rsidR="00B94A9B" w:rsidRPr="00686E7D">
        <w:t xml:space="preserve">0.04 </w:t>
      </w:r>
      <w:r w:rsidR="00B94A9B" w:rsidRPr="00686E7D">
        <w:lastRenderedPageBreak/>
        <w:t>membrane</w:t>
      </w:r>
      <w:r w:rsidR="00A0485A" w:rsidRPr="00686E7D">
        <w:t>.</w:t>
      </w:r>
      <w:r w:rsidR="005D626C" w:rsidRPr="00686E7D">
        <w:t xml:space="preserve"> The </w:t>
      </w:r>
      <w:r w:rsidR="002A7CDF" w:rsidRPr="00686E7D">
        <w:t xml:space="preserve">high </w:t>
      </w:r>
      <w:r>
        <w:t>SRSF</w:t>
      </w:r>
      <w:r w:rsidR="002A7CDF" w:rsidRPr="00686E7D">
        <w:t xml:space="preserve"> of </w:t>
      </w:r>
      <w:r w:rsidR="00EB6405" w:rsidRPr="00EB6405">
        <w:rPr>
          <w:color w:val="0070C0"/>
        </w:rPr>
        <w:t>TFN</w:t>
      </w:r>
      <w:r w:rsidR="002A7CDF" w:rsidRPr="00686E7D">
        <w:t>0.0</w:t>
      </w:r>
      <w:r w:rsidR="00550777" w:rsidRPr="00686E7D">
        <w:t xml:space="preserve">2 and </w:t>
      </w:r>
      <w:r w:rsidR="00EB6405" w:rsidRPr="00EB6405">
        <w:rPr>
          <w:color w:val="0070C0"/>
        </w:rPr>
        <w:t>TFN</w:t>
      </w:r>
      <w:r w:rsidR="00550777" w:rsidRPr="00686E7D">
        <w:t xml:space="preserve">0.04 </w:t>
      </w:r>
      <w:r>
        <w:t xml:space="preserve">can </w:t>
      </w:r>
      <w:r w:rsidRPr="009E5DA3">
        <w:rPr>
          <w:noProof/>
        </w:rPr>
        <w:t>be associated</w:t>
      </w:r>
      <w:r>
        <w:t xml:space="preserve"> with the formation of</w:t>
      </w:r>
      <w:r w:rsidR="002A7CDF" w:rsidRPr="00686E7D">
        <w:t xml:space="preserve"> defective </w:t>
      </w:r>
      <w:r>
        <w:t xml:space="preserve">and loose </w:t>
      </w:r>
      <w:r w:rsidR="004706B5" w:rsidRPr="00686E7D">
        <w:t>PA</w:t>
      </w:r>
      <w:r w:rsidR="002A7CDF" w:rsidRPr="00686E7D">
        <w:t xml:space="preserve"> layer</w:t>
      </w:r>
      <w:r>
        <w:t xml:space="preserve"> caused by </w:t>
      </w:r>
      <w:r w:rsidR="009D5D78">
        <w:t xml:space="preserve">the </w:t>
      </w:r>
      <w:r w:rsidRPr="00FA3072">
        <w:rPr>
          <w:noProof/>
        </w:rPr>
        <w:t>hindered</w:t>
      </w:r>
      <w:r>
        <w:t xml:space="preserve"> </w:t>
      </w:r>
      <w:r w:rsidR="00BA769E">
        <w:t xml:space="preserve">IP </w:t>
      </w:r>
      <w:r>
        <w:t xml:space="preserve">reaction of </w:t>
      </w:r>
      <w:r w:rsidR="00BA769E">
        <w:t xml:space="preserve">the </w:t>
      </w:r>
      <w:r>
        <w:t>MPD with TMC</w:t>
      </w:r>
      <w:r w:rsidR="002A7CDF" w:rsidRPr="00686E7D">
        <w:t xml:space="preserve">. </w:t>
      </w:r>
      <w:r w:rsidR="00A2627E" w:rsidRPr="00686E7D">
        <w:t xml:space="preserve">The </w:t>
      </w:r>
      <w:r w:rsidR="00EB6405" w:rsidRPr="00EB6405">
        <w:rPr>
          <w:color w:val="0070C0"/>
        </w:rPr>
        <w:t>TFN</w:t>
      </w:r>
      <w:r w:rsidR="00452FF2" w:rsidRPr="00686E7D">
        <w:t>0.005</w:t>
      </w:r>
      <w:r w:rsidR="00A2627E" w:rsidRPr="00686E7D">
        <w:t xml:space="preserve"> membrane</w:t>
      </w:r>
      <w:r w:rsidR="00D00E73" w:rsidRPr="00686E7D">
        <w:t xml:space="preserve"> was considered to be the optimal membrane demons</w:t>
      </w:r>
      <w:r w:rsidR="006C41B7" w:rsidRPr="00686E7D">
        <w:t>trating</w:t>
      </w:r>
      <w:r w:rsidR="00554C38" w:rsidRPr="00686E7D">
        <w:t xml:space="preserve"> a water flux and </w:t>
      </w:r>
      <w:r w:rsidR="00C93020">
        <w:t>SRSF</w:t>
      </w:r>
      <w:r w:rsidR="00452FF2" w:rsidRPr="00686E7D">
        <w:t xml:space="preserve"> of 15.</w:t>
      </w:r>
      <w:r w:rsidR="00554C38" w:rsidRPr="00686E7D">
        <w:t>6 Lm</w:t>
      </w:r>
      <w:r w:rsidR="00554C38" w:rsidRPr="00686E7D">
        <w:rPr>
          <w:vertAlign w:val="superscript"/>
        </w:rPr>
        <w:t>-2</w:t>
      </w:r>
      <w:r w:rsidR="00554C38" w:rsidRPr="00686E7D">
        <w:t>h</w:t>
      </w:r>
      <w:r w:rsidR="00554C38" w:rsidRPr="00686E7D">
        <w:rPr>
          <w:vertAlign w:val="superscript"/>
        </w:rPr>
        <w:t>-1</w:t>
      </w:r>
      <w:r w:rsidR="003C1FE0" w:rsidRPr="00686E7D">
        <w:t xml:space="preserve"> and 0.31</w:t>
      </w:r>
      <w:r w:rsidR="00554C38" w:rsidRPr="00686E7D">
        <w:t xml:space="preserve"> g/L</w:t>
      </w:r>
      <w:r w:rsidR="00241266" w:rsidRPr="00686E7D">
        <w:t>,</w:t>
      </w:r>
      <w:r w:rsidR="00554C38" w:rsidRPr="00686E7D">
        <w:t xml:space="preserve"> </w:t>
      </w:r>
      <w:r w:rsidR="00554C38" w:rsidRPr="009D5D78">
        <w:rPr>
          <w:noProof/>
        </w:rPr>
        <w:t>respectively</w:t>
      </w:r>
      <w:r w:rsidR="00554C38" w:rsidRPr="00686E7D">
        <w:t xml:space="preserve"> when tested </w:t>
      </w:r>
      <w:r w:rsidR="00663DD3">
        <w:t>with</w:t>
      </w:r>
      <w:r w:rsidR="00554C38" w:rsidRPr="00686E7D">
        <w:t xml:space="preserve"> DI water </w:t>
      </w:r>
      <w:r w:rsidRPr="00686E7D">
        <w:t xml:space="preserve">as </w:t>
      </w:r>
      <w:r>
        <w:t xml:space="preserve">FS </w:t>
      </w:r>
      <w:r w:rsidR="00554C38" w:rsidRPr="00686E7D">
        <w:t xml:space="preserve">and 1 M NaCl </w:t>
      </w:r>
      <w:r w:rsidR="00663DD3">
        <w:t>a</w:t>
      </w:r>
      <w:r>
        <w:t>s</w:t>
      </w:r>
      <w:r w:rsidR="00663DD3">
        <w:t xml:space="preserve"> DS</w:t>
      </w:r>
      <w:r w:rsidR="00554C38" w:rsidRPr="00686E7D">
        <w:t xml:space="preserve"> in AL-FS </w:t>
      </w:r>
      <w:r w:rsidR="00663DD3">
        <w:t>configuration</w:t>
      </w:r>
      <w:r w:rsidR="00554C38" w:rsidRPr="00686E7D">
        <w:t>.</w:t>
      </w:r>
      <w:r w:rsidR="00575FB0" w:rsidRPr="00686E7D">
        <w:t xml:space="preserve"> </w:t>
      </w:r>
      <w:r w:rsidR="00EC5235" w:rsidRPr="00686E7D">
        <w:rPr>
          <w:lang w:val="en"/>
        </w:rPr>
        <w:t>The</w:t>
      </w:r>
      <w:r w:rsidR="009E7C67" w:rsidRPr="00686E7D">
        <w:rPr>
          <w:lang w:val="en"/>
        </w:rPr>
        <w:t>se</w:t>
      </w:r>
      <w:r w:rsidR="00EC5235" w:rsidRPr="00686E7D">
        <w:rPr>
          <w:lang w:val="en"/>
        </w:rPr>
        <w:t xml:space="preserve"> results suggest that </w:t>
      </w:r>
      <w:r w:rsidR="00CF625C" w:rsidRPr="00CF625C">
        <w:rPr>
          <w:color w:val="0070C0"/>
          <w:lang w:val="en"/>
        </w:rPr>
        <w:t>SNW-1 nanoparticles</w:t>
      </w:r>
      <w:r w:rsidR="00EC5235" w:rsidRPr="00686E7D">
        <w:rPr>
          <w:lang w:val="en"/>
        </w:rPr>
        <w:t xml:space="preserve"> </w:t>
      </w:r>
      <w:r w:rsidR="00CF625C">
        <w:rPr>
          <w:lang w:val="en"/>
        </w:rPr>
        <w:t>are</w:t>
      </w:r>
      <w:r w:rsidR="00EC5235" w:rsidRPr="00686E7D">
        <w:rPr>
          <w:lang w:val="en"/>
        </w:rPr>
        <w:t xml:space="preserve"> </w:t>
      </w:r>
      <w:r>
        <w:rPr>
          <w:lang w:val="en"/>
        </w:rPr>
        <w:t>potential</w:t>
      </w:r>
      <w:r w:rsidRPr="00686E7D">
        <w:rPr>
          <w:lang w:val="en"/>
        </w:rPr>
        <w:t xml:space="preserve"> </w:t>
      </w:r>
      <w:r>
        <w:rPr>
          <w:lang w:val="en"/>
        </w:rPr>
        <w:t>fillers</w:t>
      </w:r>
      <w:r w:rsidRPr="00686E7D">
        <w:rPr>
          <w:lang w:val="en"/>
        </w:rPr>
        <w:t xml:space="preserve"> </w:t>
      </w:r>
      <w:r w:rsidR="00550777" w:rsidRPr="00686E7D">
        <w:rPr>
          <w:lang w:val="en"/>
        </w:rPr>
        <w:t>for fabricatin</w:t>
      </w:r>
      <w:r>
        <w:rPr>
          <w:lang w:val="en"/>
        </w:rPr>
        <w:t xml:space="preserve">g TFN </w:t>
      </w:r>
      <w:r w:rsidR="00575FB0" w:rsidRPr="00686E7D">
        <w:rPr>
          <w:lang w:val="en"/>
        </w:rPr>
        <w:t xml:space="preserve">FO </w:t>
      </w:r>
      <w:r w:rsidR="00EC5235" w:rsidRPr="00686E7D">
        <w:rPr>
          <w:lang w:val="en"/>
        </w:rPr>
        <w:t>membranes</w:t>
      </w:r>
      <w:r w:rsidR="004557DE">
        <w:rPr>
          <w:lang w:val="en"/>
        </w:rPr>
        <w:t xml:space="preserve"> for separation applications</w:t>
      </w:r>
      <w:r w:rsidR="00605C24" w:rsidRPr="00686E7D">
        <w:rPr>
          <w:lang w:val="en"/>
        </w:rPr>
        <w:t>.</w:t>
      </w:r>
    </w:p>
    <w:p w14:paraId="7A3ED87D" w14:textId="77777777" w:rsidR="00481CAD" w:rsidRPr="00250A54" w:rsidRDefault="00481CAD">
      <w:pPr>
        <w:spacing w:line="259" w:lineRule="auto"/>
        <w:jc w:val="left"/>
        <w:rPr>
          <w:b/>
        </w:rPr>
      </w:pPr>
    </w:p>
    <w:p w14:paraId="58041EDB" w14:textId="1280DB4D" w:rsidR="00494CD8" w:rsidRDefault="00494CD8" w:rsidP="00494CD8">
      <w:pPr>
        <w:pStyle w:val="EndNoteBibliographyTitle"/>
        <w:jc w:val="both"/>
        <w:rPr>
          <w:b/>
        </w:rPr>
      </w:pPr>
      <w:r w:rsidRPr="00250A54">
        <w:rPr>
          <w:b/>
        </w:rPr>
        <w:t>Acknowledgment</w:t>
      </w:r>
    </w:p>
    <w:p w14:paraId="3120A3AE" w14:textId="720756FA" w:rsidR="00EB0F54" w:rsidRPr="003F5D5B" w:rsidRDefault="00F80643" w:rsidP="003F5D5B">
      <w:r>
        <w:t xml:space="preserve">The research </w:t>
      </w:r>
      <w:r w:rsidR="00663DD3">
        <w:t xml:space="preserve">conveyed </w:t>
      </w:r>
      <w:r>
        <w:t xml:space="preserve">in this paper was supported by King Abdullah University of Science and Technology (KAUST), Saudi Arabia, through </w:t>
      </w:r>
      <w:r w:rsidR="00346F30">
        <w:t xml:space="preserve">the </w:t>
      </w:r>
      <w:r w:rsidRPr="00346F30">
        <w:rPr>
          <w:noProof/>
        </w:rPr>
        <w:t>Competitive</w:t>
      </w:r>
      <w:r>
        <w:t xml:space="preserve"> Research Grant Program – CRG2017 (CRG6), Grant </w:t>
      </w:r>
      <w:bookmarkStart w:id="22" w:name="_GoBack"/>
      <w:r>
        <w:t># URF/1/3404-01</w:t>
      </w:r>
      <w:bookmarkEnd w:id="22"/>
      <w:r>
        <w:t xml:space="preserve">. </w:t>
      </w:r>
    </w:p>
    <w:p w14:paraId="4C34282C" w14:textId="77777777" w:rsidR="006F30D9" w:rsidRPr="00250A54" w:rsidRDefault="00A74048" w:rsidP="00AC31DC">
      <w:pPr>
        <w:pStyle w:val="Heading1"/>
        <w:rPr>
          <w:rFonts w:cs="Times New Roman"/>
          <w:sz w:val="24"/>
          <w:szCs w:val="24"/>
        </w:rPr>
      </w:pPr>
      <w:r w:rsidRPr="00250A54">
        <w:rPr>
          <w:rFonts w:cs="Times New Roman"/>
          <w:sz w:val="24"/>
          <w:szCs w:val="24"/>
        </w:rPr>
        <w:t>References</w:t>
      </w:r>
    </w:p>
    <w:p w14:paraId="6CF438C4" w14:textId="1D1D0A81" w:rsidR="000F4480" w:rsidRPr="000F4480" w:rsidRDefault="006F30D9" w:rsidP="000F4480">
      <w:pPr>
        <w:pStyle w:val="EndNoteBibliography"/>
        <w:spacing w:after="240"/>
      </w:pPr>
      <w:r w:rsidRPr="00250A54">
        <w:fldChar w:fldCharType="begin"/>
      </w:r>
      <w:r w:rsidRPr="00250A54">
        <w:instrText xml:space="preserve"> ADDIN EN.REFLIST </w:instrText>
      </w:r>
      <w:r w:rsidRPr="00250A54">
        <w:fldChar w:fldCharType="separate"/>
      </w:r>
      <w:bookmarkStart w:id="23" w:name="_ENREF_1"/>
      <w:r w:rsidR="000F4480" w:rsidRPr="000F4480">
        <w:t>[1] T.-S. Chung, S. Zhang, K.Y. Wang, J. Su, M.M. Ling, Forward osmosis processes: Yesterday, today and tomorrow, Desalination 287 (2012) 78-81. h</w:t>
      </w:r>
      <w:hyperlink r:id="rId46" w:history="1">
        <w:r w:rsidR="000F4480" w:rsidRPr="000F4480">
          <w:rPr>
            <w:rStyle w:val="Hyperlink"/>
          </w:rPr>
          <w:t>ttps://doi.org/10.1016/j.desal.2010.12.019.</w:t>
        </w:r>
        <w:bookmarkEnd w:id="23"/>
      </w:hyperlink>
    </w:p>
    <w:p w14:paraId="2C0EBC7A" w14:textId="3F77AA23" w:rsidR="000F4480" w:rsidRPr="000F4480" w:rsidRDefault="000F4480" w:rsidP="000F4480">
      <w:pPr>
        <w:pStyle w:val="EndNoteBibliography"/>
        <w:spacing w:after="240"/>
      </w:pPr>
      <w:bookmarkStart w:id="24" w:name="_ENREF_2"/>
      <w:r w:rsidRPr="000F4480">
        <w:t>[2] N. Akther, A. Sodiq, A. Giwa, S. Daer, H.A. Arafat, S.W. Hasan, Recent advancements in forward osmosis desalination: A review, Chemical Engineering Journal 281 (2015) 502-522. h</w:t>
      </w:r>
      <w:hyperlink r:id="rId47" w:history="1">
        <w:r w:rsidRPr="000F4480">
          <w:rPr>
            <w:rStyle w:val="Hyperlink"/>
          </w:rPr>
          <w:t>ttp://dx.doi.org/10.1016/j.cej.2015.05.080.</w:t>
        </w:r>
        <w:bookmarkEnd w:id="24"/>
      </w:hyperlink>
    </w:p>
    <w:p w14:paraId="7C0C8DD8" w14:textId="1AB39958" w:rsidR="000F4480" w:rsidRPr="000F4480" w:rsidRDefault="000F4480" w:rsidP="000F4480">
      <w:pPr>
        <w:pStyle w:val="EndNoteBibliography"/>
        <w:spacing w:after="240"/>
      </w:pPr>
      <w:bookmarkStart w:id="25" w:name="_ENREF_3"/>
      <w:r w:rsidRPr="000F4480">
        <w:t>[3] A.Y. Gebreyohannes, E. Curcio, T. Poerio, R. Mazzei, G. Di Profio, E. Drioli, L. Giorno, Treatment of Olive Mill Wastewater by Forward Osmosis, Separation and Purification Technology 147 (2015) 292-302. h</w:t>
      </w:r>
      <w:hyperlink r:id="rId48" w:history="1">
        <w:r w:rsidRPr="000F4480">
          <w:rPr>
            <w:rStyle w:val="Hyperlink"/>
          </w:rPr>
          <w:t>ttps://doi.org/10.1016/j.seppur.2015.04.021.</w:t>
        </w:r>
        <w:bookmarkEnd w:id="25"/>
      </w:hyperlink>
    </w:p>
    <w:p w14:paraId="52C5B6B8" w14:textId="42D2AAE2" w:rsidR="000F4480" w:rsidRPr="000F4480" w:rsidRDefault="000F4480" w:rsidP="000F4480">
      <w:pPr>
        <w:pStyle w:val="EndNoteBibliography"/>
        <w:spacing w:after="240"/>
      </w:pPr>
      <w:bookmarkStart w:id="26" w:name="_ENREF_4"/>
      <w:r w:rsidRPr="000F4480">
        <w:t>[4] W.J. Lee, P.S. Goh, W.J. Lau, C.S. Ong, A.F. Ismail, Antifouling zwitterion embedded forward osmosis thin film composite membrane for highly concentrated oily wastewater treatment, Separation and Purification Technology (2018). h</w:t>
      </w:r>
      <w:hyperlink r:id="rId49" w:history="1">
        <w:r w:rsidRPr="000F4480">
          <w:rPr>
            <w:rStyle w:val="Hyperlink"/>
          </w:rPr>
          <w:t>ttps://doi.org/10.1016/j.seppur.2018.07.009.</w:t>
        </w:r>
        <w:bookmarkEnd w:id="26"/>
      </w:hyperlink>
    </w:p>
    <w:p w14:paraId="60CEADD9" w14:textId="37CC563C" w:rsidR="000F4480" w:rsidRPr="000F4480" w:rsidRDefault="000F4480" w:rsidP="000F4480">
      <w:pPr>
        <w:pStyle w:val="EndNoteBibliography"/>
        <w:spacing w:after="240"/>
      </w:pPr>
      <w:bookmarkStart w:id="27" w:name="_ENREF_5"/>
      <w:r w:rsidRPr="000F4480">
        <w:t>[5] J.L. Soler-Cabezas, J.A. Mendoza-Roca, M.C. Vincent-Vela, M.J. Luján-Facundo, L. Pastor-Alcañiz, Simultaneous concentration of nutrients from anaerobically digested sludge centrate and pre-treatment of industrial effluents by forward osmosis, Separation and Purification Technology 193 (2018) 289-296. h</w:t>
      </w:r>
      <w:hyperlink r:id="rId50" w:history="1">
        <w:r w:rsidRPr="000F4480">
          <w:rPr>
            <w:rStyle w:val="Hyperlink"/>
          </w:rPr>
          <w:t>ttps://doi.org/10.1016/j.seppur.2017.10.058.</w:t>
        </w:r>
        <w:bookmarkEnd w:id="27"/>
      </w:hyperlink>
    </w:p>
    <w:p w14:paraId="76842EA3" w14:textId="171A137C" w:rsidR="000F4480" w:rsidRPr="000F4480" w:rsidRDefault="000F4480" w:rsidP="000F4480">
      <w:pPr>
        <w:pStyle w:val="EndNoteBibliography"/>
        <w:spacing w:after="240"/>
      </w:pPr>
      <w:bookmarkStart w:id="28" w:name="_ENREF_6"/>
      <w:r w:rsidRPr="000F4480">
        <w:t>[6] L. Chekli, N. Pathak, Y. Kim, S. Phuntsho, S. Li, N. Ghaffour, T. Leiknes, H.K. Shon, Combining high performance fertiliser with surfactants to reduce the reverse solute flux in the fertiliser drawn forward osmosis process, Journal of Environmental Management 226 (2018) 217-225. h</w:t>
      </w:r>
      <w:hyperlink r:id="rId51" w:history="1">
        <w:r w:rsidRPr="000F4480">
          <w:rPr>
            <w:rStyle w:val="Hyperlink"/>
          </w:rPr>
          <w:t>ttps://doi.org/10.1016/j.jenvman.2018.08.024.</w:t>
        </w:r>
        <w:bookmarkEnd w:id="28"/>
      </w:hyperlink>
    </w:p>
    <w:p w14:paraId="00FAAC2A" w14:textId="6E41EDAD" w:rsidR="000F4480" w:rsidRPr="000F4480" w:rsidRDefault="000F4480" w:rsidP="000F4480">
      <w:pPr>
        <w:pStyle w:val="EndNoteBibliography"/>
        <w:spacing w:after="240"/>
      </w:pPr>
      <w:bookmarkStart w:id="29" w:name="_ENREF_7"/>
      <w:r w:rsidRPr="000F4480">
        <w:lastRenderedPageBreak/>
        <w:t>[7] X. Liu, J. Wu, C. Liu, J. Wang, Removal of cobalt ions from aqueous solution by forward osmosis, Separation and Purification Technology 177 (2017) 8-20. h</w:t>
      </w:r>
      <w:hyperlink r:id="rId52" w:history="1">
        <w:r w:rsidRPr="000F4480">
          <w:rPr>
            <w:rStyle w:val="Hyperlink"/>
          </w:rPr>
          <w:t>ttps://doi.org/10.1016/j.seppur.2016.12.025.</w:t>
        </w:r>
        <w:bookmarkEnd w:id="29"/>
      </w:hyperlink>
    </w:p>
    <w:p w14:paraId="635AF07D" w14:textId="4FFD8D84" w:rsidR="000F4480" w:rsidRPr="000F4480" w:rsidRDefault="000F4480" w:rsidP="000F4480">
      <w:pPr>
        <w:pStyle w:val="EndNoteBibliography"/>
        <w:spacing w:after="240"/>
      </w:pPr>
      <w:bookmarkStart w:id="30" w:name="_ENREF_8"/>
      <w:r w:rsidRPr="000F4480">
        <w:t>[8] T.-S. Chung, L. Luo, C.F. Wan, Y. Cui, G. Amy, What is next for forward osmosis (FO) and pressure retarded osmosis (PRO), Separation and Purification Technology 156 (2015) 856-860. h</w:t>
      </w:r>
      <w:hyperlink r:id="rId53" w:history="1">
        <w:r w:rsidRPr="000F4480">
          <w:rPr>
            <w:rStyle w:val="Hyperlink"/>
          </w:rPr>
          <w:t>ttps://doi.org/10.1016/j.seppur.2015.10.063.</w:t>
        </w:r>
        <w:bookmarkEnd w:id="30"/>
      </w:hyperlink>
    </w:p>
    <w:p w14:paraId="009C2C0C" w14:textId="0D13575E" w:rsidR="000F4480" w:rsidRPr="000F4480" w:rsidRDefault="000F4480" w:rsidP="000F4480">
      <w:pPr>
        <w:pStyle w:val="EndNoteBibliography"/>
        <w:spacing w:after="240"/>
      </w:pPr>
      <w:bookmarkStart w:id="31" w:name="_ENREF_9"/>
      <w:r w:rsidRPr="000F4480">
        <w:t>[9] D.I. Kim, J. Choi, S. Hong, Evaluation on suitability of osmotic dewatering through forward osmosis (FO) for xylose concentration, Separation and Purification Technology 191 (2018) 225-232. h</w:t>
      </w:r>
      <w:hyperlink r:id="rId54" w:history="1">
        <w:r w:rsidRPr="000F4480">
          <w:rPr>
            <w:rStyle w:val="Hyperlink"/>
          </w:rPr>
          <w:t>ttps://doi.org/10.1016/j.seppur.2017.09.036.</w:t>
        </w:r>
        <w:bookmarkEnd w:id="31"/>
      </w:hyperlink>
    </w:p>
    <w:p w14:paraId="7767DBE0" w14:textId="77777777" w:rsidR="000F4480" w:rsidRPr="000F4480" w:rsidRDefault="000F4480" w:rsidP="000F4480">
      <w:pPr>
        <w:pStyle w:val="EndNoteBibliography"/>
        <w:spacing w:after="240"/>
      </w:pPr>
      <w:bookmarkStart w:id="32" w:name="_ENREF_10"/>
      <w:r w:rsidRPr="000F4480">
        <w:t xml:space="preserve">[10] N. Akther, S. Daer, S.W. Hasan, Effect of flow rate, draw solution concentration and temperature on the performance of TFC FO membrane, and the potential use of RO reject brine as a draw solution in FO–RO hybrid systems, Desalination and Water Treatment 136 (2018) 65-71. </w:t>
      </w:r>
      <w:bookmarkEnd w:id="32"/>
    </w:p>
    <w:p w14:paraId="37420A3D" w14:textId="77777777" w:rsidR="000F4480" w:rsidRPr="000F4480" w:rsidRDefault="000F4480" w:rsidP="000F4480">
      <w:pPr>
        <w:pStyle w:val="EndNoteBibliography"/>
        <w:spacing w:after="240"/>
      </w:pPr>
      <w:bookmarkStart w:id="33" w:name="_ENREF_11"/>
      <w:r w:rsidRPr="000F4480">
        <w:t xml:space="preserve">[11] M. Eyvaz, T. Aslan, S. Arslan, E. Yüksel, İ. Koyuncu, Recent developments in forward osmosis membrane bioreactors: A comprehensive review, Desalination and Water Treatment 57 (2016) 28610-28645. </w:t>
      </w:r>
      <w:bookmarkEnd w:id="33"/>
    </w:p>
    <w:p w14:paraId="0A8EAF4A" w14:textId="37661380" w:rsidR="000F4480" w:rsidRPr="000F4480" w:rsidRDefault="000F4480" w:rsidP="000F4480">
      <w:pPr>
        <w:pStyle w:val="EndNoteBibliography"/>
        <w:spacing w:after="240"/>
      </w:pPr>
      <w:bookmarkStart w:id="34" w:name="_ENREF_12"/>
      <w:r w:rsidRPr="000F4480">
        <w:t>[12] N. Pathak, S. Li, Y. Kim, L. Chekli, S. Phuntsho, A. Jang, N. Ghaffour, T. Leiknes, H.K. Shon, Assessing the removal of organic micropollutants by a novel baffled osmotic membrane bioreactor-microfiltration hybrid system, Bioresource Technology 262 (2018) 98-106. h</w:t>
      </w:r>
      <w:hyperlink r:id="rId55" w:history="1">
        <w:r w:rsidRPr="000F4480">
          <w:rPr>
            <w:rStyle w:val="Hyperlink"/>
          </w:rPr>
          <w:t>ttps://doi.org/10.1016/j.biortech.2018.04.044.</w:t>
        </w:r>
        <w:bookmarkEnd w:id="34"/>
      </w:hyperlink>
    </w:p>
    <w:p w14:paraId="41362A25" w14:textId="63FF2514" w:rsidR="000F4480" w:rsidRPr="000F4480" w:rsidRDefault="000F4480" w:rsidP="000F4480">
      <w:pPr>
        <w:pStyle w:val="EndNoteBibliography"/>
        <w:spacing w:after="240"/>
      </w:pPr>
      <w:bookmarkStart w:id="35" w:name="_ENREF_13"/>
      <w:r w:rsidRPr="000F4480">
        <w:t>[13] G. Han, S. Zhang, X. Li, T.-S. Chung, Progress in pressure retarded osmosis (PRO) membranes for osmotic power generation, Progress in Polymer Science 51 (2015) 1-27. h</w:t>
      </w:r>
      <w:hyperlink r:id="rId56" w:history="1">
        <w:r w:rsidRPr="000F4480">
          <w:rPr>
            <w:rStyle w:val="Hyperlink"/>
          </w:rPr>
          <w:t>ttps://doi.org/10.1016/j.progpolymsci.2015.04.005.</w:t>
        </w:r>
        <w:bookmarkEnd w:id="35"/>
      </w:hyperlink>
    </w:p>
    <w:p w14:paraId="7CF71B83" w14:textId="133A9C5C" w:rsidR="000F4480" w:rsidRPr="000F4480" w:rsidRDefault="000F4480" w:rsidP="000F4480">
      <w:pPr>
        <w:pStyle w:val="EndNoteBibliography"/>
        <w:spacing w:after="240"/>
      </w:pPr>
      <w:bookmarkStart w:id="36" w:name="_ENREF_14"/>
      <w:r w:rsidRPr="000F4480">
        <w:t>[14] R. Thiruvenkatachari, M. Francis, M. Cunnington, S. Su, Application of integrated forward and reverse osmosis for coal mine wastewater desalination, Separation and Purification Technology 163 (2016) 181-188. h</w:t>
      </w:r>
      <w:hyperlink r:id="rId57" w:history="1">
        <w:r w:rsidRPr="000F4480">
          <w:rPr>
            <w:rStyle w:val="Hyperlink"/>
          </w:rPr>
          <w:t>ttps://doi.org/10.1016/j.seppur.2016.02.034.</w:t>
        </w:r>
        <w:bookmarkEnd w:id="36"/>
      </w:hyperlink>
    </w:p>
    <w:p w14:paraId="124C09A4" w14:textId="0FFB02DA" w:rsidR="000F4480" w:rsidRPr="000F4480" w:rsidRDefault="000F4480" w:rsidP="000F4480">
      <w:pPr>
        <w:pStyle w:val="EndNoteBibliography"/>
        <w:spacing w:after="240"/>
      </w:pPr>
      <w:bookmarkStart w:id="37" w:name="_ENREF_15"/>
      <w:r w:rsidRPr="000F4480">
        <w:t>[15] N. Akther, S. Daer, Q. Wei, I. Janajreh, S.W. Hasan, Synthesis of polybenzimidazole (PBI) forward osmosis (FO) membrane and computational fluid dynamics (CFD) modeling of concentration gradient across membrane surface, Desalination 452 (2019) 17-28. h</w:t>
      </w:r>
      <w:hyperlink r:id="rId58" w:history="1">
        <w:r w:rsidRPr="000F4480">
          <w:rPr>
            <w:rStyle w:val="Hyperlink"/>
          </w:rPr>
          <w:t>ttps://doi.org/10.1016/j.desal.2018.11.003.</w:t>
        </w:r>
        <w:bookmarkEnd w:id="37"/>
      </w:hyperlink>
    </w:p>
    <w:p w14:paraId="3F6B95A3" w14:textId="499EADEE" w:rsidR="000F4480" w:rsidRPr="000F4480" w:rsidRDefault="000F4480" w:rsidP="000F4480">
      <w:pPr>
        <w:pStyle w:val="EndNoteBibliography"/>
        <w:spacing w:after="240"/>
      </w:pPr>
      <w:bookmarkStart w:id="38" w:name="_ENREF_16"/>
      <w:r w:rsidRPr="000F4480">
        <w:t>[16] G.T. Gray, J.R. McCutcheon, M. Elimelech, Internal concentration polarization in forward osmosis: Role of membrane orientation, Desalination 197 (2006) 1-8. h</w:t>
      </w:r>
      <w:hyperlink r:id="rId59" w:history="1">
        <w:r w:rsidRPr="000F4480">
          <w:rPr>
            <w:rStyle w:val="Hyperlink"/>
          </w:rPr>
          <w:t>ttps://doi.org/10.1016/j.desal.2006.02.003.</w:t>
        </w:r>
        <w:bookmarkEnd w:id="38"/>
      </w:hyperlink>
    </w:p>
    <w:p w14:paraId="78588EF2" w14:textId="0CF2F801" w:rsidR="000F4480" w:rsidRPr="000F4480" w:rsidRDefault="000F4480" w:rsidP="000F4480">
      <w:pPr>
        <w:pStyle w:val="EndNoteBibliography"/>
        <w:spacing w:after="240"/>
      </w:pPr>
      <w:bookmarkStart w:id="39" w:name="_ENREF_17"/>
      <w:r w:rsidRPr="000F4480">
        <w:t>[17] T. Alejo, M. Arruebo, V. Carcelen, V.M. Monsalvo, V. Sebastian, Advances in draw solutes for forward osmosis: Hybrid organic-inorganic nanoparticles and conventional solutes, Chemical Engineering Journal 309 (2017) 738-752. h</w:t>
      </w:r>
      <w:hyperlink r:id="rId60" w:history="1">
        <w:r w:rsidRPr="000F4480">
          <w:rPr>
            <w:rStyle w:val="Hyperlink"/>
          </w:rPr>
          <w:t>ttps://doi.org/10.1016/j.cej.2016.10.079.</w:t>
        </w:r>
        <w:bookmarkEnd w:id="39"/>
      </w:hyperlink>
    </w:p>
    <w:p w14:paraId="1CFF1C21" w14:textId="722334DA" w:rsidR="000F4480" w:rsidRPr="000F4480" w:rsidRDefault="000F4480" w:rsidP="000F4480">
      <w:pPr>
        <w:pStyle w:val="EndNoteBibliography"/>
        <w:spacing w:after="240"/>
      </w:pPr>
      <w:bookmarkStart w:id="40" w:name="_ENREF_18"/>
      <w:r w:rsidRPr="000F4480">
        <w:t>[18] W. Xu, Q. Chen, Q. Ge, Recent advances in forward osmosis (FO) membrane: Chemical modifications on membranes for FO processes, Desalination 419 (2017) 101-116. h</w:t>
      </w:r>
      <w:hyperlink r:id="rId61" w:history="1">
        <w:r w:rsidRPr="000F4480">
          <w:rPr>
            <w:rStyle w:val="Hyperlink"/>
          </w:rPr>
          <w:t>ttp://dx.doi.org/10.1016/j.desal.2017.06.007.</w:t>
        </w:r>
        <w:bookmarkEnd w:id="40"/>
      </w:hyperlink>
    </w:p>
    <w:p w14:paraId="45E2654F" w14:textId="25F7E65A" w:rsidR="000F4480" w:rsidRPr="000F4480" w:rsidRDefault="000F4480" w:rsidP="000F4480">
      <w:pPr>
        <w:pStyle w:val="EndNoteBibliography"/>
        <w:spacing w:after="240"/>
      </w:pPr>
      <w:bookmarkStart w:id="41" w:name="_ENREF_19"/>
      <w:r w:rsidRPr="000F4480">
        <w:lastRenderedPageBreak/>
        <w:t>[19] V. Dalvi, Y.P. Tang, C. Staudt, T.S. Chung, Influential effects of nanoparticles, solvent and surfactant treatments on thin film nanocomposite (TFN) membranes for seawater desalination, Desalination 420 (2017) 216-225. h</w:t>
      </w:r>
      <w:hyperlink r:id="rId62" w:history="1">
        <w:r w:rsidRPr="000F4480">
          <w:rPr>
            <w:rStyle w:val="Hyperlink"/>
          </w:rPr>
          <w:t>ttps://doi.org/10.1016/j.desal.2017.07.016.</w:t>
        </w:r>
        <w:bookmarkEnd w:id="41"/>
      </w:hyperlink>
    </w:p>
    <w:p w14:paraId="3BB5514E" w14:textId="4ECE933E" w:rsidR="000F4480" w:rsidRPr="000F4480" w:rsidRDefault="000F4480" w:rsidP="000F4480">
      <w:pPr>
        <w:pStyle w:val="EndNoteBibliography"/>
        <w:spacing w:after="240"/>
      </w:pPr>
      <w:bookmarkStart w:id="42" w:name="_ENREF_20"/>
      <w:r w:rsidRPr="000F4480">
        <w:t>[20] S. Lim, M.J. Park, S. Phuntsho, L.D. Tijing, G.M. Nisola, W.-G. Shim, W.-J. Chung, H.K. Shon, Dual-layered nanocomposite substrate membrane based on polysulfone/graphene oxide for mitigating internal concentration polarization in forward osmosis, Polymer 110 (2017) 36-48. h</w:t>
      </w:r>
      <w:hyperlink r:id="rId63" w:history="1">
        <w:r w:rsidRPr="000F4480">
          <w:rPr>
            <w:rStyle w:val="Hyperlink"/>
          </w:rPr>
          <w:t>ttps://doi.org/10.1016/j.polymer.2016.12.066.</w:t>
        </w:r>
        <w:bookmarkEnd w:id="42"/>
      </w:hyperlink>
    </w:p>
    <w:p w14:paraId="66C9E4F9" w14:textId="77777777" w:rsidR="000F4480" w:rsidRPr="000F4480" w:rsidRDefault="000F4480" w:rsidP="000F4480">
      <w:pPr>
        <w:pStyle w:val="EndNoteBibliography"/>
        <w:spacing w:after="240"/>
      </w:pPr>
      <w:bookmarkStart w:id="43" w:name="_ENREF_21"/>
      <w:r w:rsidRPr="000F4480">
        <w:t>[21] Q. Liu, J. Li, Z. Zhou, J. Xie, J.Y. Lee, Hydrophilic mineral coating of membrane substrate for reducing internal concentration polarization (ICP) in forward osmosis, Scientific Reports 6 (2016). 10.1038/srep19593.</w:t>
      </w:r>
      <w:bookmarkEnd w:id="43"/>
    </w:p>
    <w:p w14:paraId="43FD7558" w14:textId="19121B35" w:rsidR="000F4480" w:rsidRPr="000F4480" w:rsidRDefault="000F4480" w:rsidP="000F4480">
      <w:pPr>
        <w:pStyle w:val="EndNoteBibliography"/>
        <w:spacing w:after="240"/>
      </w:pPr>
      <w:bookmarkStart w:id="44" w:name="_ENREF_22"/>
      <w:r w:rsidRPr="000F4480">
        <w:t>[22] P. Zhao, B. Gao, Q. Yue, S. Liu, H.K. Shon, Effect of high salinity on the performance of forward osmosis: Water flux, membrane scaling and removal efficiency, Desalination 378 (2016) 67-73. h</w:t>
      </w:r>
      <w:hyperlink r:id="rId64" w:history="1">
        <w:r w:rsidRPr="000F4480">
          <w:rPr>
            <w:rStyle w:val="Hyperlink"/>
          </w:rPr>
          <w:t>ttps://doi.org/10.1016/j.desal.2015.09.028.</w:t>
        </w:r>
        <w:bookmarkEnd w:id="44"/>
      </w:hyperlink>
    </w:p>
    <w:p w14:paraId="383DCD57" w14:textId="77777777" w:rsidR="000F4480" w:rsidRPr="000F4480" w:rsidRDefault="000F4480" w:rsidP="000F4480">
      <w:pPr>
        <w:pStyle w:val="EndNoteBibliography"/>
        <w:spacing w:after="240"/>
      </w:pPr>
      <w:bookmarkStart w:id="45" w:name="_ENREF_23"/>
      <w:r w:rsidRPr="000F4480">
        <w:t>[23] H.M. Hegab, A. ElMekawy, T.G. Barclay, A. Michelmore, L. Zou, C.P. Saint, M. Ginic-Markovic, Fine-tuning the surface of forward osmosis membranes via grafting graphene oxide: Performance patterns and biofouling propensity, ACS Applied Materials &amp; Interfaces 7 (2015) 18004-18016. 10.1021/acsami.5b04818.</w:t>
      </w:r>
      <w:bookmarkEnd w:id="45"/>
    </w:p>
    <w:p w14:paraId="77401372" w14:textId="77777777" w:rsidR="000F4480" w:rsidRPr="000F4480" w:rsidRDefault="000F4480" w:rsidP="000F4480">
      <w:pPr>
        <w:pStyle w:val="EndNoteBibliography"/>
        <w:spacing w:after="240"/>
      </w:pPr>
      <w:bookmarkStart w:id="46" w:name="_ENREF_24"/>
      <w:r w:rsidRPr="000F4480">
        <w:t>[24] A. Tiraferri, C.D. Vecitis, M. Elimelech, Covalent binding of single-walled carbon nanotubes to polyamide membranes for antimicrobial surface properties, ACS Applied Materials &amp; Interfaces 3 (2011) 2869-2877. 10.1021/am200536p.</w:t>
      </w:r>
      <w:bookmarkEnd w:id="46"/>
    </w:p>
    <w:p w14:paraId="5A7821A2" w14:textId="77777777" w:rsidR="000F4480" w:rsidRPr="000F4480" w:rsidRDefault="000F4480" w:rsidP="000F4480">
      <w:pPr>
        <w:pStyle w:val="EndNoteBibliography"/>
        <w:spacing w:after="240"/>
      </w:pPr>
      <w:bookmarkStart w:id="47" w:name="_ENREF_25"/>
      <w:r w:rsidRPr="000F4480">
        <w:t>[25] A. Soroush, W. Ma, Y. Silvino, M.S. Rahaman, Surface modification of thin film composite forward osmosis membrane by silver-decorated graphene-oxide nanosheets, Environmental Science: Nano 2 (2015) 395-405. 10.1039/C5EN00086F.</w:t>
      </w:r>
      <w:bookmarkEnd w:id="47"/>
    </w:p>
    <w:p w14:paraId="1BEC6125" w14:textId="77777777" w:rsidR="000F4480" w:rsidRPr="000F4480" w:rsidRDefault="000F4480" w:rsidP="000F4480">
      <w:pPr>
        <w:pStyle w:val="EndNoteBibliography"/>
        <w:spacing w:after="240"/>
      </w:pPr>
      <w:bookmarkStart w:id="48" w:name="_ENREF_26"/>
      <w:r w:rsidRPr="000F4480">
        <w:t>[26] D. Ma, S.B. Peh, G. Han, S.B. Chen, Thin-film nanocomposite (TFN) membranes incorporated with super-hydrophilic metal–organic framework (MOF) UiO-66: Toward enhancement of water flux and salt rejection, ACS Applied Materials &amp; Interfaces 9 (2017) 7523-7534. 10.1021/acsami.6b14223.</w:t>
      </w:r>
      <w:bookmarkEnd w:id="48"/>
    </w:p>
    <w:p w14:paraId="77A236D1" w14:textId="63466E4F" w:rsidR="000F4480" w:rsidRPr="000F4480" w:rsidRDefault="000F4480" w:rsidP="000F4480">
      <w:pPr>
        <w:pStyle w:val="EndNoteBibliography"/>
        <w:spacing w:after="240"/>
      </w:pPr>
      <w:bookmarkStart w:id="49" w:name="_ENREF_27"/>
      <w:r w:rsidRPr="000F4480">
        <w:t>[27] M. Ghanbari, D. Emadzadeh, W.J. Lau, H. Riazi, D. Almasi, A.F. Ismail, Minimizing structural parameter of thin film composite forward osmosis membranes using polysulfone/halloysite nanotubes as membrane substrates, Desalination 377 (2016) 152-162. h</w:t>
      </w:r>
      <w:hyperlink r:id="rId65" w:history="1">
        <w:r w:rsidRPr="000F4480">
          <w:rPr>
            <w:rStyle w:val="Hyperlink"/>
          </w:rPr>
          <w:t>ttp://dx.doi.org/10.1016/j.desal.2015.09.019.</w:t>
        </w:r>
        <w:bookmarkEnd w:id="49"/>
      </w:hyperlink>
    </w:p>
    <w:p w14:paraId="2333C5B0" w14:textId="1186662D" w:rsidR="000F4480" w:rsidRPr="000F4480" w:rsidRDefault="000F4480" w:rsidP="000F4480">
      <w:pPr>
        <w:pStyle w:val="EndNoteBibliography"/>
        <w:spacing w:after="240"/>
      </w:pPr>
      <w:bookmarkStart w:id="50" w:name="_ENREF_28"/>
      <w:r w:rsidRPr="000F4480">
        <w:t>[28] N. Ma, J. Wei, R. Liao, C.Y. Tang, Zeolite-polyamide thin film nanocomposite membranes: Towards enhanced performance for forward osmosis, Journal of Membrane Science 405 (2012) 149-157. h</w:t>
      </w:r>
      <w:hyperlink r:id="rId66" w:history="1">
        <w:r w:rsidRPr="000F4480">
          <w:rPr>
            <w:rStyle w:val="Hyperlink"/>
          </w:rPr>
          <w:t>ttp://dx.doi.org/10.1016/j.memsci.2012.03.002.</w:t>
        </w:r>
        <w:bookmarkEnd w:id="50"/>
      </w:hyperlink>
    </w:p>
    <w:p w14:paraId="6BAB0B3D" w14:textId="31F92381" w:rsidR="000F4480" w:rsidRPr="000F4480" w:rsidRDefault="000F4480" w:rsidP="000F4480">
      <w:pPr>
        <w:pStyle w:val="EndNoteBibliography"/>
        <w:spacing w:after="240"/>
      </w:pPr>
      <w:bookmarkStart w:id="51" w:name="_ENREF_29"/>
      <w:r w:rsidRPr="000F4480">
        <w:t>[29] J.-Y. Lee, S. Qi, X. Liu, Y. Li, F. Huo, C.Y. Tang, Synthesis and characterization of silica gel–polyacrylonitrile mixed matrix forward osmosis membranes based on layer-by-layer assembly, Separation and Purification Technology 124 (2014) 207-216. h</w:t>
      </w:r>
      <w:hyperlink r:id="rId67" w:history="1">
        <w:r w:rsidRPr="000F4480">
          <w:rPr>
            <w:rStyle w:val="Hyperlink"/>
          </w:rPr>
          <w:t>ttps://doi.org/10.1016/j.seppur.2014.01.029.</w:t>
        </w:r>
        <w:bookmarkEnd w:id="51"/>
      </w:hyperlink>
    </w:p>
    <w:p w14:paraId="048B7677" w14:textId="5014F33E" w:rsidR="000F4480" w:rsidRPr="000F4480" w:rsidRDefault="000F4480" w:rsidP="000F4480">
      <w:pPr>
        <w:pStyle w:val="EndNoteBibliography"/>
        <w:spacing w:after="240"/>
      </w:pPr>
      <w:bookmarkStart w:id="52" w:name="_ENREF_30"/>
      <w:r w:rsidRPr="000F4480">
        <w:t xml:space="preserve">[30] M. Tian, Y.-N. Wang, R. Wang, A.G. Fane, Synthesis and characterization of thin film nanocomposite forward osmosis membranes supported by silica nanoparticle incorporated </w:t>
      </w:r>
      <w:r w:rsidRPr="000F4480">
        <w:lastRenderedPageBreak/>
        <w:t>nanofibrous substrate, Desalination 401 (2017) 142-150. h</w:t>
      </w:r>
      <w:hyperlink r:id="rId68" w:history="1">
        <w:r w:rsidRPr="000F4480">
          <w:rPr>
            <w:rStyle w:val="Hyperlink"/>
          </w:rPr>
          <w:t>ttps://doi.org/10.1016/j.desal.2016.04.003.</w:t>
        </w:r>
        <w:bookmarkEnd w:id="52"/>
      </w:hyperlink>
    </w:p>
    <w:p w14:paraId="02587BD7" w14:textId="3EB5ACC1" w:rsidR="000F4480" w:rsidRPr="000F4480" w:rsidRDefault="000F4480" w:rsidP="000F4480">
      <w:pPr>
        <w:pStyle w:val="EndNoteBibliography"/>
        <w:spacing w:after="240"/>
      </w:pPr>
      <w:bookmarkStart w:id="53" w:name="_ENREF_31"/>
      <w:r w:rsidRPr="000F4480">
        <w:t>[31] D. Emadzadeh, W.J. Lau, T. Matsuura, M. Rahbari-Sisakht, A.F. Ismail, A novel thin film composite forward osmosis membrane prepared from PSf–TiO2 nanocomposite substrate for water desalination, Chemical Engineering Journal 237 (2014) 70-80. h</w:t>
      </w:r>
      <w:hyperlink r:id="rId69" w:history="1">
        <w:r w:rsidRPr="000F4480">
          <w:rPr>
            <w:rStyle w:val="Hyperlink"/>
          </w:rPr>
          <w:t>ttps://doi.org/10.1016/j.cej.2013.09.081.</w:t>
        </w:r>
        <w:bookmarkEnd w:id="53"/>
      </w:hyperlink>
    </w:p>
    <w:p w14:paraId="46D9700B" w14:textId="77777777" w:rsidR="000F4480" w:rsidRPr="000F4480" w:rsidRDefault="000F4480" w:rsidP="000F4480">
      <w:pPr>
        <w:pStyle w:val="EndNoteBibliography"/>
        <w:spacing w:after="240"/>
      </w:pPr>
      <w:bookmarkStart w:id="54" w:name="_ENREF_32"/>
      <w:r w:rsidRPr="000F4480">
        <w:t>[32] M. Huang, Y. Chen, C.-H. Huang, P. Sun, J. Crittenden, Rejection and adsorption of trace pharmaceuticals by coating a forward osmosis membrane with TiO2, Chemical Engineering Journal 279 (2015) 904-911. 10.1016/j.cej.2015.05.078.</w:t>
      </w:r>
      <w:bookmarkEnd w:id="54"/>
    </w:p>
    <w:p w14:paraId="0A6E44F3" w14:textId="77777777" w:rsidR="000F4480" w:rsidRPr="000F4480" w:rsidRDefault="000F4480" w:rsidP="000F4480">
      <w:pPr>
        <w:pStyle w:val="EndNoteBibliography"/>
        <w:spacing w:after="240"/>
      </w:pPr>
      <w:bookmarkStart w:id="55" w:name="_ENREF_33"/>
      <w:r w:rsidRPr="000F4480">
        <w:t>[33] X. Feng, X. Ding, D. Jiang, Covalent organic frameworks, Chemical Society Reviews 41 (2012) 6010-6022. 10.1039/C2CS35157A.</w:t>
      </w:r>
      <w:bookmarkEnd w:id="55"/>
    </w:p>
    <w:p w14:paraId="32227499" w14:textId="77777777" w:rsidR="000F4480" w:rsidRPr="000F4480" w:rsidRDefault="000F4480" w:rsidP="000F4480">
      <w:pPr>
        <w:pStyle w:val="EndNoteBibliography"/>
        <w:spacing w:after="240"/>
      </w:pPr>
      <w:bookmarkStart w:id="56" w:name="_ENREF_34"/>
      <w:r w:rsidRPr="000F4480">
        <w:t>[34] H. Furukawa, O.M. Yaghi, Storage of hydrogen, methane, and carbon dioxide in highly porous covalent organic frameworks for clean energy applications, Journal of the American Chemical Society 131 (2009) 8875-8883. 10.1021/ja9015765.</w:t>
      </w:r>
      <w:bookmarkEnd w:id="56"/>
    </w:p>
    <w:p w14:paraId="1DE3A6A1" w14:textId="77777777" w:rsidR="000F4480" w:rsidRPr="000F4480" w:rsidRDefault="000F4480" w:rsidP="000F4480">
      <w:pPr>
        <w:pStyle w:val="EndNoteBibliography"/>
        <w:spacing w:after="240"/>
      </w:pPr>
      <w:bookmarkStart w:id="57" w:name="_ENREF_35"/>
      <w:r w:rsidRPr="000F4480">
        <w:t>[35] S. Wan, J. Guo, J. Kim, H. Ihee, D. Jiang, A photoconductive covalent organic framework: Self‐condensed arene cubes composed of eclipsed 2D polypyrene sheets for photocurrent generation, Angewandte Chemie International Edition 48 (2009) 5439-5442. doi:10.1002/anie.200900881.</w:t>
      </w:r>
      <w:bookmarkEnd w:id="57"/>
    </w:p>
    <w:p w14:paraId="4863E30D" w14:textId="77777777" w:rsidR="000F4480" w:rsidRPr="000F4480" w:rsidRDefault="000F4480" w:rsidP="000F4480">
      <w:pPr>
        <w:pStyle w:val="EndNoteBibliography"/>
        <w:spacing w:after="240"/>
      </w:pPr>
      <w:bookmarkStart w:id="58" w:name="_ENREF_36"/>
      <w:r w:rsidRPr="000F4480">
        <w:t>[36] H. Fan, J. Gu, H. Meng, A. Knebel, J. Caro, High‐flux membranes based on the covalent organic framework COF‐LZU1 for selective dye separation by nanofiltration, Angewandte Chemie International Edition 57 (2018) 4083-4087. doi:10.1002/anie.201712816.</w:t>
      </w:r>
      <w:bookmarkEnd w:id="58"/>
    </w:p>
    <w:p w14:paraId="3A98CD0E" w14:textId="77777777" w:rsidR="000F4480" w:rsidRPr="000F4480" w:rsidRDefault="000F4480" w:rsidP="000F4480">
      <w:pPr>
        <w:pStyle w:val="EndNoteBibliography"/>
        <w:spacing w:after="240"/>
      </w:pPr>
      <w:bookmarkStart w:id="59" w:name="_ENREF_37"/>
      <w:r w:rsidRPr="000F4480">
        <w:t>[37] S.-Y. Ding, J. Gao, Q. Wang, Y. Zhang, W.-G. Song, C.-Y. Su, W. Wang, Construction of covalent organic framework for catalysis: Pd/COF-LZU1 in Suzuki–Miyaura coupling reaction, Journal of the American Chemical Society 133 (2011) 19816-19822. 10.1021/ja206846p.</w:t>
      </w:r>
      <w:bookmarkEnd w:id="59"/>
    </w:p>
    <w:p w14:paraId="6B499B5D" w14:textId="77777777" w:rsidR="000F4480" w:rsidRPr="000F4480" w:rsidRDefault="000F4480" w:rsidP="000F4480">
      <w:pPr>
        <w:pStyle w:val="EndNoteBibliography"/>
        <w:spacing w:after="240"/>
      </w:pPr>
      <w:bookmarkStart w:id="60" w:name="_ENREF_38"/>
      <w:r w:rsidRPr="000F4480">
        <w:t>[38] J.-R. Li, J. Sculley, H.-C. Zhou, Metal–organic frameworks for separations, Chemical Reviews 112 (2012) 869-932. 10.1021/cr200190s.</w:t>
      </w:r>
      <w:bookmarkEnd w:id="60"/>
    </w:p>
    <w:p w14:paraId="41629E1C" w14:textId="77777777" w:rsidR="000F4480" w:rsidRPr="000F4480" w:rsidRDefault="000F4480" w:rsidP="000F4480">
      <w:pPr>
        <w:pStyle w:val="EndNoteBibliography"/>
        <w:spacing w:after="240"/>
      </w:pPr>
      <w:bookmarkStart w:id="61" w:name="_ENREF_39"/>
      <w:r w:rsidRPr="000F4480">
        <w:t>[39] M.G. Schwab, B. Fassbender, H.W. Spiess, A. Thomas, X. Feng, K. Müllen, Catalyst-free preparation of melamine-based microporous polymer networks through Schiff base chemistry, Journal of the American Chemical Society 131 (2009) 7216-7217. 10.1021/ja902116f.</w:t>
      </w:r>
      <w:bookmarkEnd w:id="61"/>
    </w:p>
    <w:p w14:paraId="7E456303" w14:textId="7CF70242" w:rsidR="000F4480" w:rsidRPr="000F4480" w:rsidRDefault="000F4480" w:rsidP="000F4480">
      <w:pPr>
        <w:pStyle w:val="EndNoteBibliography"/>
        <w:spacing w:after="240"/>
      </w:pPr>
      <w:bookmarkStart w:id="62" w:name="_ENREF_40"/>
      <w:r w:rsidRPr="000F4480">
        <w:t>[40] A. Tiraferri, N.Y. Yip, A.P. Straub, S. Romero-Vargas Castrillon, M. Elimelech, A method for the simultaneous determination of transport and structural parameters of forward osmosis membranes, J. Membr. Sci. 444 (2013) 523-538. h</w:t>
      </w:r>
      <w:hyperlink r:id="rId70" w:history="1">
        <w:r w:rsidRPr="000F4480">
          <w:rPr>
            <w:rStyle w:val="Hyperlink"/>
          </w:rPr>
          <w:t>ttps://doi.org/10.1016/j.memsci.2013.05.023.</w:t>
        </w:r>
        <w:bookmarkEnd w:id="62"/>
      </w:hyperlink>
    </w:p>
    <w:p w14:paraId="391E5D24" w14:textId="5194F664" w:rsidR="000F4480" w:rsidRPr="000F4480" w:rsidRDefault="000F4480" w:rsidP="000F4480">
      <w:pPr>
        <w:pStyle w:val="EndNoteBibliography"/>
        <w:spacing w:after="240"/>
      </w:pPr>
      <w:bookmarkStart w:id="63" w:name="_ENREF_41"/>
      <w:r w:rsidRPr="000F4480">
        <w:t>[41] J. Wei, C. Qiu, C.Y. Tang, R. Wang, A.G. Fane, Synthesis and characterization of flat-sheet thin film composite forward osmosis membranes, Journal of Membrane Science 372 (2011) 292-302. h</w:t>
      </w:r>
      <w:hyperlink r:id="rId71" w:history="1">
        <w:r w:rsidRPr="000F4480">
          <w:rPr>
            <w:rStyle w:val="Hyperlink"/>
          </w:rPr>
          <w:t>ttps://doi.org/10.1016/j.memsci.2011.02.013.</w:t>
        </w:r>
        <w:bookmarkEnd w:id="63"/>
      </w:hyperlink>
    </w:p>
    <w:p w14:paraId="6209823A" w14:textId="710756E5" w:rsidR="000F4480" w:rsidRPr="000F4480" w:rsidRDefault="000F4480" w:rsidP="000F4480">
      <w:pPr>
        <w:pStyle w:val="EndNoteBibliography"/>
        <w:spacing w:after="240"/>
      </w:pPr>
      <w:bookmarkStart w:id="64" w:name="_ENREF_42"/>
      <w:r w:rsidRPr="000F4480">
        <w:t xml:space="preserve">[42] C. Wang, Z. Li, J. Chen, Z. Li, Y. Yin, L. Cao, Y. Zhong, H. Wu, Covalent organic framework modified polyamide nanofiltration membrane with enhanced performance for </w:t>
      </w:r>
      <w:r w:rsidRPr="000F4480">
        <w:lastRenderedPageBreak/>
        <w:t>desalination, Journal of Membrane Science 523 (2017) 273-281. h</w:t>
      </w:r>
      <w:hyperlink r:id="rId72" w:history="1">
        <w:r w:rsidRPr="000F4480">
          <w:rPr>
            <w:rStyle w:val="Hyperlink"/>
          </w:rPr>
          <w:t>ttps://doi.org/10.1016/j.memsci.2016.09.055.</w:t>
        </w:r>
        <w:bookmarkEnd w:id="64"/>
      </w:hyperlink>
    </w:p>
    <w:p w14:paraId="25E63A2E" w14:textId="03CD40FB" w:rsidR="000F4480" w:rsidRPr="000F4480" w:rsidRDefault="000F4480" w:rsidP="000F4480">
      <w:pPr>
        <w:pStyle w:val="EndNoteBibliography"/>
        <w:spacing w:after="240"/>
      </w:pPr>
      <w:bookmarkStart w:id="65" w:name="_ENREF_43"/>
      <w:r w:rsidRPr="000F4480">
        <w:t>[43] C.Y. Tang, Y.N. Kwon, J.O. Leckie, Effect of membrane chemistry and coating layer on physiochemical properties of thin film composite polyamide RO and NF membranes: I. FTIR and XPS characterization of polyamide and coating layer chemistry, Desalination 242 (2009) 149-167. h</w:t>
      </w:r>
      <w:hyperlink r:id="rId73" w:history="1">
        <w:r w:rsidRPr="000F4480">
          <w:rPr>
            <w:rStyle w:val="Hyperlink"/>
          </w:rPr>
          <w:t>ttps://doi.org/10.1016/j.desal.2008.04.003.</w:t>
        </w:r>
        <w:bookmarkEnd w:id="65"/>
      </w:hyperlink>
    </w:p>
    <w:p w14:paraId="346A5FF4" w14:textId="54B2BAF8" w:rsidR="000F4480" w:rsidRPr="000F4480" w:rsidRDefault="000F4480" w:rsidP="000F4480">
      <w:pPr>
        <w:pStyle w:val="EndNoteBibliography"/>
        <w:spacing w:after="240"/>
      </w:pPr>
      <w:bookmarkStart w:id="66" w:name="_ENREF_44"/>
      <w:r w:rsidRPr="000F4480">
        <w:t>[44] M. Amini, M. Jahanshahi, A. Rahimpour, Synthesis of novel thin film nanocomposite (TFN) forward osmosis membranes using functionalized multi-walled carbon nanotubes, Journal of Membrane Science 435 (2013) 233-241. h</w:t>
      </w:r>
      <w:hyperlink r:id="rId74" w:history="1">
        <w:r w:rsidRPr="000F4480">
          <w:rPr>
            <w:rStyle w:val="Hyperlink"/>
          </w:rPr>
          <w:t>ttps://doi.org/10.1016/j.memsci.2013.01.041.</w:t>
        </w:r>
        <w:bookmarkEnd w:id="66"/>
      </w:hyperlink>
    </w:p>
    <w:p w14:paraId="3A796558" w14:textId="0A1C5921" w:rsidR="000F4480" w:rsidRPr="000F4480" w:rsidRDefault="000F4480" w:rsidP="000F4480">
      <w:pPr>
        <w:pStyle w:val="EndNoteBibliography"/>
        <w:spacing w:after="240"/>
      </w:pPr>
      <w:bookmarkStart w:id="67" w:name="_ENREF_45"/>
      <w:r w:rsidRPr="000F4480">
        <w:t>[45] H.-R. Chae, J. Lee, C.-H. Lee, I.-C. Kim, P.-K. Park, Graphene oxide-embedded thin-film composite reverse osmosis membrane with high flux, anti-biofouling, and chlorine resistance, Journal of Membrane Science 483 (2015) 128-135. h</w:t>
      </w:r>
      <w:hyperlink r:id="rId75" w:history="1">
        <w:r w:rsidRPr="000F4480">
          <w:rPr>
            <w:rStyle w:val="Hyperlink"/>
          </w:rPr>
          <w:t>ttps://doi.org/10.1016/j.memsci.2015.02.045.</w:t>
        </w:r>
        <w:bookmarkEnd w:id="67"/>
      </w:hyperlink>
    </w:p>
    <w:p w14:paraId="3FAADA54" w14:textId="77777777" w:rsidR="000F4480" w:rsidRPr="000F4480" w:rsidRDefault="000F4480" w:rsidP="000F4480">
      <w:pPr>
        <w:pStyle w:val="EndNoteBibliography"/>
        <w:spacing w:after="240"/>
      </w:pPr>
      <w:bookmarkStart w:id="68" w:name="_ENREF_46"/>
      <w:r w:rsidRPr="000F4480">
        <w:t>[46] Z. Tan, S. Chen, X. Peng, L. Zhang, C. Gao, Polyamide membranes with nanoscale Turing structures for water purification, Science 360 (2018) 518-521. 10.1126/science.aar6308.</w:t>
      </w:r>
      <w:bookmarkEnd w:id="68"/>
    </w:p>
    <w:p w14:paraId="310055E4" w14:textId="39F55C0A" w:rsidR="000F4480" w:rsidRPr="000F4480" w:rsidRDefault="000F4480" w:rsidP="000F4480">
      <w:pPr>
        <w:pStyle w:val="EndNoteBibliography"/>
        <w:spacing w:after="240"/>
      </w:pPr>
      <w:bookmarkStart w:id="69" w:name="_ENREF_47"/>
      <w:r w:rsidRPr="000F4480">
        <w:t>[47] Y. Song, P. Sun, L.L. Henry, B. Sun, Mechanisms of structure and performance controlled thin film composite membrane formation via interfacial polymerization process, Journal of Membrane Science 251 (2005) 67-79. h</w:t>
      </w:r>
      <w:hyperlink r:id="rId76" w:history="1">
        <w:r w:rsidRPr="000F4480">
          <w:rPr>
            <w:rStyle w:val="Hyperlink"/>
          </w:rPr>
          <w:t>ttps://doi.org/10.1016/j.memsci.2004.10.042.</w:t>
        </w:r>
        <w:bookmarkEnd w:id="69"/>
      </w:hyperlink>
    </w:p>
    <w:p w14:paraId="22F81927" w14:textId="43D7C846" w:rsidR="000F4480" w:rsidRPr="000F4480" w:rsidRDefault="000F4480" w:rsidP="000F4480">
      <w:pPr>
        <w:pStyle w:val="EndNoteBibliography"/>
        <w:spacing w:after="240"/>
      </w:pPr>
      <w:bookmarkStart w:id="70" w:name="_ENREF_48"/>
      <w:r w:rsidRPr="000F4480">
        <w:t>[48] P.S. Singh, S.V. Joshi, J.J. Trivedi, C.V. Devmurari, A.P. Rao, P.K. Ghosh, Probing the structural variations of thin film composite RO membranes obtained by coating polyamide over polysulfone membranes of different pore dimensions, Journal of Membrane Science 278 (2006) 19-25. h</w:t>
      </w:r>
      <w:hyperlink r:id="rId77" w:history="1">
        <w:r w:rsidRPr="000F4480">
          <w:rPr>
            <w:rStyle w:val="Hyperlink"/>
          </w:rPr>
          <w:t>ttps://doi.org/10.1016/j.memsci.2005.10.039.</w:t>
        </w:r>
        <w:bookmarkEnd w:id="70"/>
      </w:hyperlink>
    </w:p>
    <w:p w14:paraId="21674D5B" w14:textId="77777777" w:rsidR="000F4480" w:rsidRPr="000F4480" w:rsidRDefault="000F4480" w:rsidP="000F4480">
      <w:pPr>
        <w:pStyle w:val="EndNoteBibliography"/>
        <w:spacing w:after="240"/>
      </w:pPr>
      <w:bookmarkStart w:id="71" w:name="_ENREF_49"/>
      <w:r w:rsidRPr="000F4480">
        <w:t>[49] D. Emadzadeh, W. Lau, T. Matsuura, A. Ismail, M. Rahbari-Sisakht, Synthesis and characterization of thin film nanocomposite forward osmosis membrane with hydrophilic nanocomposite support to reduce internal concentration polarization, Journal of Membrane Science 449 (2014) 74-85. 10.1016/j.memsci.2013.08.014.</w:t>
      </w:r>
      <w:bookmarkEnd w:id="71"/>
    </w:p>
    <w:p w14:paraId="697D4501" w14:textId="7A3B66BE" w:rsidR="000F4480" w:rsidRPr="000F4480" w:rsidRDefault="000F4480" w:rsidP="000F4480">
      <w:pPr>
        <w:pStyle w:val="EndNoteBibliography"/>
        <w:spacing w:after="240"/>
      </w:pPr>
      <w:bookmarkStart w:id="72" w:name="_ENREF_50"/>
      <w:r w:rsidRPr="000F4480">
        <w:t>[50] X. Liu, H.Y. Ng, Double-blade casting technique for optimizing substrate membrane in thin-film composite forward osmosis membrane fabrication, J. Membr. Sci. 469 (2014) 12-126. h</w:t>
      </w:r>
      <w:hyperlink r:id="rId78" w:history="1">
        <w:r w:rsidRPr="000F4480">
          <w:rPr>
            <w:rStyle w:val="Hyperlink"/>
          </w:rPr>
          <w:t>ttps://doi.org/10.1016/j.memsci.2014.06.037.</w:t>
        </w:r>
        <w:bookmarkEnd w:id="72"/>
      </w:hyperlink>
    </w:p>
    <w:p w14:paraId="5438F879" w14:textId="54057B14" w:rsidR="000F4480" w:rsidRPr="000F4480" w:rsidRDefault="000F4480" w:rsidP="000F4480">
      <w:pPr>
        <w:pStyle w:val="EndNoteBibliography"/>
        <w:spacing w:after="240"/>
      </w:pPr>
      <w:bookmarkStart w:id="73" w:name="_ENREF_51"/>
      <w:r w:rsidRPr="000F4480">
        <w:t>[51] X. Wu, R.W. Field, J.J. Wu, K. Zhang, Polyvinylpyrrolidone modified graphene oxide as a modifier for thin film composite forward osmosis membranes, Journal of Membrane Science 540 (2017) 251-260. h</w:t>
      </w:r>
      <w:hyperlink r:id="rId79" w:history="1">
        <w:r w:rsidRPr="000F4480">
          <w:rPr>
            <w:rStyle w:val="Hyperlink"/>
          </w:rPr>
          <w:t>ttp://dx.doi.org/10.1016/j.memsci.2017.06.070.</w:t>
        </w:r>
        <w:bookmarkEnd w:id="73"/>
      </w:hyperlink>
    </w:p>
    <w:p w14:paraId="0C156BD7" w14:textId="77777777" w:rsidR="000F4480" w:rsidRPr="000F4480" w:rsidRDefault="000F4480" w:rsidP="000F4480">
      <w:pPr>
        <w:pStyle w:val="EndNoteBibliography"/>
        <w:spacing w:after="240"/>
      </w:pPr>
      <w:bookmarkStart w:id="74" w:name="_ENREF_52"/>
      <w:r w:rsidRPr="000F4480">
        <w:t>[52] X. Li, T.-S. Chung, T.-S. Chung, Effects of free volume in thin-film composite membranes on osmotic power generation, AIChE Journal 59 (2013) 4749-4761. doi:10.1002/aic.14217.</w:t>
      </w:r>
      <w:bookmarkEnd w:id="74"/>
    </w:p>
    <w:p w14:paraId="7CBC86B9" w14:textId="77777777" w:rsidR="000F4480" w:rsidRPr="000F4480" w:rsidRDefault="000F4480" w:rsidP="000F4480">
      <w:pPr>
        <w:pStyle w:val="EndNoteBibliography"/>
        <w:spacing w:after="240"/>
      </w:pPr>
      <w:bookmarkStart w:id="75" w:name="_ENREF_53"/>
      <w:r w:rsidRPr="000F4480">
        <w:t>[53] Z. Wang, Z. Wang, S. Lin, H. Jin, S. Gao, Y. Zhu, J. Jin, Nanoparticle-templated nanofiltration membranes for ultrahigh performance desalination, Nature Communications 9 (2018) 2004. 10.1038/s41467-018-04467-3.</w:t>
      </w:r>
      <w:bookmarkEnd w:id="75"/>
    </w:p>
    <w:p w14:paraId="079ACF6F" w14:textId="7568BE9C" w:rsidR="000F4480" w:rsidRPr="000F4480" w:rsidRDefault="000F4480" w:rsidP="000F4480">
      <w:pPr>
        <w:pStyle w:val="EndNoteBibliography"/>
        <w:spacing w:after="240"/>
      </w:pPr>
      <w:bookmarkStart w:id="76" w:name="_ENREF_54"/>
      <w:r w:rsidRPr="000F4480">
        <w:lastRenderedPageBreak/>
        <w:t>[54] M. Rastgar, A. Shakeri, A. Bozorg, H. Salehi, V. Saadattalab, Highly-efficient forward osmosis membrane tailored by magnetically responsive graphene oxide/Fe3O4 nanohybrid, Applied Surface Science 441 (2018) 923-935. h</w:t>
      </w:r>
      <w:hyperlink r:id="rId80" w:history="1">
        <w:r w:rsidRPr="000F4480">
          <w:rPr>
            <w:rStyle w:val="Hyperlink"/>
          </w:rPr>
          <w:t>ttps://doi.org/10.1016/j.apsusc.2018.02.118.</w:t>
        </w:r>
        <w:bookmarkEnd w:id="76"/>
      </w:hyperlink>
    </w:p>
    <w:p w14:paraId="06AB114D" w14:textId="77777777" w:rsidR="000F4480" w:rsidRPr="000F4480" w:rsidRDefault="000F4480" w:rsidP="000F4480">
      <w:pPr>
        <w:pStyle w:val="EndNoteBibliography"/>
        <w:spacing w:after="240"/>
      </w:pPr>
      <w:bookmarkStart w:id="77" w:name="_ENREF_55"/>
      <w:r w:rsidRPr="000F4480">
        <w:t>[55] M. Amini, A. Rahimpour, M. Jahanshahi, Forward osmosis application of modified TiO2-polyamide thin film nanocomposite membranes, Desalination and Water Treatment 57 (2016) 14013-14023. 10.1080/19443994.2015.1065441.</w:t>
      </w:r>
      <w:bookmarkEnd w:id="77"/>
    </w:p>
    <w:p w14:paraId="47A748C4" w14:textId="1C21A510" w:rsidR="000F4480" w:rsidRPr="000F4480" w:rsidRDefault="000F4480" w:rsidP="000F4480">
      <w:pPr>
        <w:pStyle w:val="EndNoteBibliography"/>
        <w:spacing w:after="240"/>
      </w:pPr>
      <w:bookmarkStart w:id="78" w:name="_ENREF_56"/>
      <w:r w:rsidRPr="000F4480">
        <w:t>[56] D. Emadzadeh, W.J. Lau, M. Rahbari-Sisakht, H. Ilbeygi, D. Rana, T. Matsuura, A.F. Ismail, Synthesis, modification and optimization of titanate nanotubes-polyamide thin film nanocomposite (TFN) membrane for forward osmosis (FO) application, Chemical Engineering Journal 281 (2015) 243-251. h</w:t>
      </w:r>
      <w:hyperlink r:id="rId81" w:history="1">
        <w:r w:rsidRPr="000F4480">
          <w:rPr>
            <w:rStyle w:val="Hyperlink"/>
          </w:rPr>
          <w:t>ttps://doi.org/10.1016/j.cej.2015.06.035.</w:t>
        </w:r>
        <w:bookmarkEnd w:id="78"/>
      </w:hyperlink>
    </w:p>
    <w:p w14:paraId="631474BC" w14:textId="37F7BEA8" w:rsidR="000F4480" w:rsidRPr="000F4480" w:rsidRDefault="000F4480" w:rsidP="000F4480">
      <w:pPr>
        <w:pStyle w:val="EndNoteBibliography"/>
      </w:pPr>
      <w:bookmarkStart w:id="79" w:name="_ENREF_57"/>
      <w:r w:rsidRPr="000F4480">
        <w:t xml:space="preserve">[57] J. Wei, C. Qiu, C.Y. Tang, R. Wang, A.G. Fane, Synthesis and characterization of flat-sheet thin film composite forward osmosis membranes, Journal of Membrane Science 372 (2011) 292-302. </w:t>
      </w:r>
      <w:hyperlink r:id="rId82" w:history="1">
        <w:r w:rsidRPr="000F4480">
          <w:rPr>
            <w:rStyle w:val="Hyperlink"/>
          </w:rPr>
          <w:t>https://doi.org/10.1016/j.memsci.2011.02.013</w:t>
        </w:r>
      </w:hyperlink>
      <w:r w:rsidRPr="000F4480">
        <w:t>.</w:t>
      </w:r>
      <w:bookmarkEnd w:id="79"/>
    </w:p>
    <w:p w14:paraId="1739D070" w14:textId="2DF46421" w:rsidR="0089538A" w:rsidRPr="00250A54" w:rsidRDefault="006F30D9" w:rsidP="006B3C3D">
      <w:pPr>
        <w:pStyle w:val="EndNoteBibliography"/>
        <w:jc w:val="left"/>
      </w:pPr>
      <w:r w:rsidRPr="00250A54">
        <w:fldChar w:fldCharType="end"/>
      </w:r>
    </w:p>
    <w:sectPr w:rsidR="0089538A" w:rsidRPr="00250A54" w:rsidSect="001049C8">
      <w:headerReference w:type="even" r:id="rId83"/>
      <w:headerReference w:type="default" r:id="rId84"/>
      <w:footerReference w:type="default" r:id="rId85"/>
      <w:headerReference w:type="first" r:id="rId86"/>
      <w:type w:val="continuous"/>
      <w:pgSz w:w="11906" w:h="16838"/>
      <w:pgMar w:top="1440" w:right="1440" w:bottom="1440" w:left="1440" w:header="709" w:footer="709" w:gutter="0"/>
      <w:lnNumType w:countBy="1" w:restart="continuous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A80FA2F" w14:textId="77777777" w:rsidR="00522ED3" w:rsidRDefault="00522ED3" w:rsidP="006A1079">
      <w:r>
        <w:separator/>
      </w:r>
    </w:p>
  </w:endnote>
  <w:endnote w:type="continuationSeparator" w:id="0">
    <w:p w14:paraId="3703338C" w14:textId="77777777" w:rsidR="00522ED3" w:rsidRDefault="00522ED3" w:rsidP="006A1079">
      <w:r>
        <w:continuationSeparator/>
      </w:r>
    </w:p>
  </w:endnote>
  <w:endnote w:type="continuationNotice" w:id="1">
    <w:p w14:paraId="1430F4F0" w14:textId="77777777" w:rsidR="00522ED3" w:rsidRDefault="00522ED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한양신명조">
    <w:altName w:val="Batang"/>
    <w:panose1 w:val="00000000000000000000"/>
    <w:charset w:val="81"/>
    <w:family w:val="roman"/>
    <w:notTrueType/>
    <w:pitch w:val="default"/>
    <w:sig w:usb0="00000001" w:usb1="09060000" w:usb2="00000010" w:usb3="00000000" w:csb0="00080000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Batang">
    <w:altName w:val="Malgun Gothic Semilight"/>
    <w:panose1 w:val="02030600000101010101"/>
    <w:charset w:val="81"/>
    <w:family w:val="roman"/>
    <w:pitch w:val="variable"/>
    <w:sig w:usb0="00000000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75263765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6BB2AD" w14:textId="70239E03" w:rsidR="005616C7" w:rsidRDefault="005616C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823F7">
          <w:rPr>
            <w:noProof/>
          </w:rPr>
          <w:t>27</w:t>
        </w:r>
        <w:r>
          <w:rPr>
            <w:noProof/>
          </w:rPr>
          <w:fldChar w:fldCharType="end"/>
        </w:r>
      </w:p>
    </w:sdtContent>
  </w:sdt>
  <w:p w14:paraId="21B27BB4" w14:textId="77777777" w:rsidR="005616C7" w:rsidRDefault="005616C7" w:rsidP="006A107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B3D5988" w14:textId="77777777" w:rsidR="00522ED3" w:rsidRDefault="00522ED3" w:rsidP="006A1079">
      <w:r>
        <w:separator/>
      </w:r>
    </w:p>
  </w:footnote>
  <w:footnote w:type="continuationSeparator" w:id="0">
    <w:p w14:paraId="7427937A" w14:textId="77777777" w:rsidR="00522ED3" w:rsidRDefault="00522ED3" w:rsidP="006A1079">
      <w:r>
        <w:continuationSeparator/>
      </w:r>
    </w:p>
  </w:footnote>
  <w:footnote w:type="continuationNotice" w:id="1">
    <w:p w14:paraId="3148FF1E" w14:textId="77777777" w:rsidR="00522ED3" w:rsidRDefault="00522ED3">
      <w:pPr>
        <w:spacing w:after="0" w:line="240" w:lineRule="auto"/>
      </w:pPr>
    </w:p>
  </w:footnote>
  <w:footnote w:id="2">
    <w:p w14:paraId="5F04B66C" w14:textId="5DBA3401" w:rsidR="005616C7" w:rsidRDefault="005616C7" w:rsidP="00941E9A">
      <w:pPr>
        <w:pStyle w:val="FootnoteText"/>
      </w:pPr>
      <w:r>
        <w:rPr>
          <w:rStyle w:val="FootnoteReference"/>
        </w:rPr>
        <w:footnoteRef/>
      </w:r>
      <w:r>
        <w:t xml:space="preserve"> Nawshad </w:t>
      </w:r>
      <w:proofErr w:type="spellStart"/>
      <w:r>
        <w:t>Akther</w:t>
      </w:r>
      <w:proofErr w:type="spellEnd"/>
      <w:r>
        <w:t xml:space="preserve"> and Sungil Lim equally contributed to this work.</w:t>
      </w:r>
    </w:p>
    <w:p w14:paraId="4B69E3E7" w14:textId="77777777" w:rsidR="005616C7" w:rsidRPr="00941E9A" w:rsidRDefault="005616C7" w:rsidP="00941E9A">
      <w:pPr>
        <w:pStyle w:val="FootnoteText"/>
        <w:rPr>
          <w:lang w:val="en-AU"/>
        </w:rPr>
      </w:pPr>
    </w:p>
  </w:footnote>
  <w:footnote w:id="3">
    <w:p w14:paraId="61D6955C" w14:textId="202310AE" w:rsidR="005616C7" w:rsidRPr="00941E9A" w:rsidRDefault="005616C7">
      <w:pPr>
        <w:pStyle w:val="FootnoteText"/>
        <w:rPr>
          <w:lang w:val="en-AU"/>
        </w:rPr>
      </w:pPr>
      <w:r>
        <w:rPr>
          <w:rStyle w:val="FootnoteReference"/>
        </w:rPr>
        <w:footnoteRef/>
      </w:r>
      <w:r>
        <w:t xml:space="preserve"> </w:t>
      </w:r>
      <w:r w:rsidRPr="00250A54">
        <w:t>Corresponding author: A/Prof. Ho</w:t>
      </w:r>
      <w:r>
        <w:t xml:space="preserve"> K</w:t>
      </w:r>
      <w:r w:rsidRPr="00250A54">
        <w:t xml:space="preserve">yong Shon Email: </w:t>
      </w:r>
      <w:hyperlink r:id="rId1" w:history="1">
        <w:r w:rsidRPr="00250A54">
          <w:rPr>
            <w:rStyle w:val="Hyperlink"/>
            <w:color w:val="auto"/>
          </w:rPr>
          <w:t>hokyong.shon-1@uts.edu.au</w:t>
        </w:r>
      </w:hyperlink>
      <w:r w:rsidRPr="00250A54">
        <w:t>; Tel.: +61 2 9514 2629; Fax: +61 2 9514 2633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823FDC" w14:textId="7F966A31" w:rsidR="005616C7" w:rsidRDefault="005616C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038D982" w14:textId="4874CC37" w:rsidR="005616C7" w:rsidRDefault="005616C7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DDFC4FD" w14:textId="0CF72014" w:rsidR="005616C7" w:rsidRDefault="005616C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A4679D"/>
    <w:multiLevelType w:val="hybridMultilevel"/>
    <w:tmpl w:val="CE9CF55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C95431"/>
    <w:multiLevelType w:val="hybridMultilevel"/>
    <w:tmpl w:val="8132BEBC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>
      <w:start w:val="1"/>
      <w:numFmt w:val="lowerLetter"/>
      <w:lvlText w:val="%5."/>
      <w:lvlJc w:val="left"/>
      <w:pPr>
        <w:ind w:left="3600" w:hanging="360"/>
      </w:pPr>
    </w:lvl>
    <w:lvl w:ilvl="5" w:tplc="0C09001B">
      <w:start w:val="1"/>
      <w:numFmt w:val="lowerRoman"/>
      <w:lvlText w:val="%6."/>
      <w:lvlJc w:val="right"/>
      <w:pPr>
        <w:ind w:left="4320" w:hanging="180"/>
      </w:pPr>
    </w:lvl>
    <w:lvl w:ilvl="6" w:tplc="0C09000F">
      <w:start w:val="1"/>
      <w:numFmt w:val="decimal"/>
      <w:lvlText w:val="%7."/>
      <w:lvlJc w:val="left"/>
      <w:pPr>
        <w:ind w:left="5040" w:hanging="360"/>
      </w:pPr>
    </w:lvl>
    <w:lvl w:ilvl="7" w:tplc="0C090019">
      <w:start w:val="1"/>
      <w:numFmt w:val="lowerLetter"/>
      <w:lvlText w:val="%8."/>
      <w:lvlJc w:val="left"/>
      <w:pPr>
        <w:ind w:left="5760" w:hanging="360"/>
      </w:pPr>
    </w:lvl>
    <w:lvl w:ilvl="8" w:tplc="0C09001B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D934EB"/>
    <w:multiLevelType w:val="multilevel"/>
    <w:tmpl w:val="99D863F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158E28D4"/>
    <w:multiLevelType w:val="hybridMultilevel"/>
    <w:tmpl w:val="048CE202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>
      <w:start w:val="1"/>
      <w:numFmt w:val="lowerLetter"/>
      <w:lvlText w:val="%5."/>
      <w:lvlJc w:val="left"/>
      <w:pPr>
        <w:ind w:left="3600" w:hanging="360"/>
      </w:pPr>
    </w:lvl>
    <w:lvl w:ilvl="5" w:tplc="0C09001B">
      <w:start w:val="1"/>
      <w:numFmt w:val="lowerRoman"/>
      <w:lvlText w:val="%6."/>
      <w:lvlJc w:val="right"/>
      <w:pPr>
        <w:ind w:left="4320" w:hanging="180"/>
      </w:pPr>
    </w:lvl>
    <w:lvl w:ilvl="6" w:tplc="0C09000F">
      <w:start w:val="1"/>
      <w:numFmt w:val="decimal"/>
      <w:lvlText w:val="%7."/>
      <w:lvlJc w:val="left"/>
      <w:pPr>
        <w:ind w:left="5040" w:hanging="360"/>
      </w:pPr>
    </w:lvl>
    <w:lvl w:ilvl="7" w:tplc="0C090019">
      <w:start w:val="1"/>
      <w:numFmt w:val="lowerLetter"/>
      <w:lvlText w:val="%8."/>
      <w:lvlJc w:val="left"/>
      <w:pPr>
        <w:ind w:left="5760" w:hanging="360"/>
      </w:pPr>
    </w:lvl>
    <w:lvl w:ilvl="8" w:tplc="0C09001B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59A6AA8"/>
    <w:multiLevelType w:val="hybridMultilevel"/>
    <w:tmpl w:val="0BEE05F8"/>
    <w:lvl w:ilvl="0" w:tplc="6884F6FE">
      <w:start w:val="1"/>
      <w:numFmt w:val="decimal"/>
      <w:lvlText w:val="3.1.%1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9D526F8"/>
    <w:multiLevelType w:val="hybridMultilevel"/>
    <w:tmpl w:val="7C24EE9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F231EA"/>
    <w:multiLevelType w:val="hybridMultilevel"/>
    <w:tmpl w:val="73F026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16D1B20"/>
    <w:multiLevelType w:val="hybridMultilevel"/>
    <w:tmpl w:val="9D30A69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1FB4E2E"/>
    <w:multiLevelType w:val="multilevel"/>
    <w:tmpl w:val="E62A92BC"/>
    <w:lvl w:ilvl="0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7872E76"/>
    <w:multiLevelType w:val="hybridMultilevel"/>
    <w:tmpl w:val="4ACCE134"/>
    <w:lvl w:ilvl="0" w:tplc="0C09000D">
      <w:start w:val="1"/>
      <w:numFmt w:val="bullet"/>
      <w:lvlText w:val=""/>
      <w:lvlJc w:val="left"/>
      <w:pPr>
        <w:ind w:left="786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10" w15:restartNumberingAfterBreak="0">
    <w:nsid w:val="29E20D1D"/>
    <w:multiLevelType w:val="multilevel"/>
    <w:tmpl w:val="AA4258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2E0939A0"/>
    <w:multiLevelType w:val="hybridMultilevel"/>
    <w:tmpl w:val="D398F04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E577374"/>
    <w:multiLevelType w:val="multilevel"/>
    <w:tmpl w:val="F5486496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2EA65CB7"/>
    <w:multiLevelType w:val="hybridMultilevel"/>
    <w:tmpl w:val="315C243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FB73769"/>
    <w:multiLevelType w:val="hybridMultilevel"/>
    <w:tmpl w:val="02329BDA"/>
    <w:lvl w:ilvl="0" w:tplc="11EE1454">
      <w:start w:val="1"/>
      <w:numFmt w:val="decimal"/>
      <w:lvlText w:val="3.2.%1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30213D5"/>
    <w:multiLevelType w:val="hybridMultilevel"/>
    <w:tmpl w:val="CD2E1332"/>
    <w:lvl w:ilvl="0" w:tplc="C1186170">
      <w:start w:val="1"/>
      <w:numFmt w:val="bullet"/>
      <w:lvlText w:val=""/>
      <w:lvlJc w:val="left"/>
      <w:pPr>
        <w:ind w:left="400" w:hanging="40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6" w15:restartNumberingAfterBreak="0">
    <w:nsid w:val="34AB4D1E"/>
    <w:multiLevelType w:val="multilevel"/>
    <w:tmpl w:val="AA4258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34E56C0F"/>
    <w:multiLevelType w:val="multilevel"/>
    <w:tmpl w:val="7DAA4BC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386A66FF"/>
    <w:multiLevelType w:val="multilevel"/>
    <w:tmpl w:val="2C58B40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3E730F9E"/>
    <w:multiLevelType w:val="multilevel"/>
    <w:tmpl w:val="881E49D4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44E66EA2"/>
    <w:multiLevelType w:val="multilevel"/>
    <w:tmpl w:val="AA4258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463C3D94"/>
    <w:multiLevelType w:val="multilevel"/>
    <w:tmpl w:val="2D2E9D14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47DD3FA9"/>
    <w:multiLevelType w:val="multilevel"/>
    <w:tmpl w:val="9F260476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  <w:color w:val="auto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  <w:color w:val="auto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color w:val="auto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color w:val="auto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color w:val="auto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color w:val="auto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color w:val="auto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color w:val="auto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color w:val="auto"/>
      </w:rPr>
    </w:lvl>
  </w:abstractNum>
  <w:abstractNum w:abstractNumId="23" w15:restartNumberingAfterBreak="0">
    <w:nsid w:val="4F890490"/>
    <w:multiLevelType w:val="multilevel"/>
    <w:tmpl w:val="46C68EE6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4F90070A"/>
    <w:multiLevelType w:val="multilevel"/>
    <w:tmpl w:val="85929C9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5A437C02"/>
    <w:multiLevelType w:val="hybridMultilevel"/>
    <w:tmpl w:val="4C6C605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E87312B"/>
    <w:multiLevelType w:val="multilevel"/>
    <w:tmpl w:val="F570882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63B03118"/>
    <w:multiLevelType w:val="hybridMultilevel"/>
    <w:tmpl w:val="50AC4FF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B672DD0"/>
    <w:multiLevelType w:val="multilevel"/>
    <w:tmpl w:val="7DAA4BC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9" w15:restartNumberingAfterBreak="0">
    <w:nsid w:val="6D6C26F8"/>
    <w:multiLevelType w:val="multilevel"/>
    <w:tmpl w:val="7740493A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713C4C51"/>
    <w:multiLevelType w:val="hybridMultilevel"/>
    <w:tmpl w:val="07384E8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1BC1A6C"/>
    <w:multiLevelType w:val="hybridMultilevel"/>
    <w:tmpl w:val="BB148CD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2783666"/>
    <w:multiLevelType w:val="multilevel"/>
    <w:tmpl w:val="7DAA4BC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3" w15:restartNumberingAfterBreak="0">
    <w:nsid w:val="72795B3B"/>
    <w:multiLevelType w:val="multilevel"/>
    <w:tmpl w:val="77BAB2E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8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9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3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3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280" w:hanging="1800"/>
      </w:pPr>
      <w:rPr>
        <w:rFonts w:hint="default"/>
      </w:rPr>
    </w:lvl>
  </w:abstractNum>
  <w:abstractNum w:abstractNumId="34" w15:restartNumberingAfterBreak="0">
    <w:nsid w:val="74C90D59"/>
    <w:multiLevelType w:val="multilevel"/>
    <w:tmpl w:val="7A30F6E8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5" w15:restartNumberingAfterBreak="0">
    <w:nsid w:val="771377C1"/>
    <w:multiLevelType w:val="multilevel"/>
    <w:tmpl w:val="83A00570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ind w:left="2418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6" w15:restartNumberingAfterBreak="0">
    <w:nsid w:val="77DC7E5B"/>
    <w:multiLevelType w:val="multilevel"/>
    <w:tmpl w:val="598CBE06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7" w15:restartNumberingAfterBreak="0">
    <w:nsid w:val="7AB82958"/>
    <w:multiLevelType w:val="hybridMultilevel"/>
    <w:tmpl w:val="BC685A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AFC6500"/>
    <w:multiLevelType w:val="hybridMultilevel"/>
    <w:tmpl w:val="D584AF4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C772E91C">
      <w:start w:val="3"/>
      <w:numFmt w:val="bullet"/>
      <w:lvlText w:val="-"/>
      <w:lvlJc w:val="left"/>
      <w:pPr>
        <w:ind w:left="2160" w:hanging="360"/>
      </w:pPr>
      <w:rPr>
        <w:rFonts w:ascii="Times New Roman" w:eastAsiaTheme="minorHAnsi" w:hAnsi="Times New Roman" w:cs="Times New Roman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8"/>
  </w:num>
  <w:num w:numId="3">
    <w:abstractNumId w:val="10"/>
  </w:num>
  <w:num w:numId="4">
    <w:abstractNumId w:val="14"/>
  </w:num>
  <w:num w:numId="5">
    <w:abstractNumId w:val="4"/>
  </w:num>
  <w:num w:numId="6">
    <w:abstractNumId w:val="38"/>
  </w:num>
  <w:num w:numId="7">
    <w:abstractNumId w:val="0"/>
  </w:num>
  <w:num w:numId="8">
    <w:abstractNumId w:val="18"/>
  </w:num>
  <w:num w:numId="9">
    <w:abstractNumId w:val="12"/>
  </w:num>
  <w:num w:numId="10">
    <w:abstractNumId w:val="36"/>
  </w:num>
  <w:num w:numId="11">
    <w:abstractNumId w:val="34"/>
  </w:num>
  <w:num w:numId="12">
    <w:abstractNumId w:val="5"/>
  </w:num>
  <w:num w:numId="13">
    <w:abstractNumId w:val="30"/>
  </w:num>
  <w:num w:numId="14">
    <w:abstractNumId w:val="11"/>
  </w:num>
  <w:num w:numId="15">
    <w:abstractNumId w:val="7"/>
  </w:num>
  <w:num w:numId="16">
    <w:abstractNumId w:val="31"/>
  </w:num>
  <w:num w:numId="17">
    <w:abstractNumId w:val="21"/>
  </w:num>
  <w:num w:numId="18">
    <w:abstractNumId w:val="19"/>
  </w:num>
  <w:num w:numId="19">
    <w:abstractNumId w:val="24"/>
  </w:num>
  <w:num w:numId="20">
    <w:abstractNumId w:val="29"/>
  </w:num>
  <w:num w:numId="21">
    <w:abstractNumId w:val="2"/>
  </w:num>
  <w:num w:numId="22">
    <w:abstractNumId w:val="26"/>
  </w:num>
  <w:num w:numId="23">
    <w:abstractNumId w:val="32"/>
  </w:num>
  <w:num w:numId="24">
    <w:abstractNumId w:val="15"/>
  </w:num>
  <w:num w:numId="25">
    <w:abstractNumId w:val="23"/>
  </w:num>
  <w:num w:numId="26">
    <w:abstractNumId w:val="37"/>
  </w:num>
  <w:num w:numId="27">
    <w:abstractNumId w:val="6"/>
  </w:num>
  <w:num w:numId="28">
    <w:abstractNumId w:val="22"/>
  </w:num>
  <w:num w:numId="29">
    <w:abstractNumId w:val="33"/>
  </w:num>
  <w:num w:numId="30">
    <w:abstractNumId w:val="28"/>
  </w:num>
  <w:num w:numId="31">
    <w:abstractNumId w:val="17"/>
  </w:num>
  <w:num w:numId="32">
    <w:abstractNumId w:val="20"/>
  </w:num>
  <w:num w:numId="33">
    <w:abstractNumId w:val="16"/>
  </w:num>
  <w:num w:numId="34">
    <w:abstractNumId w:val="22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3"/>
  </w:num>
  <w:num w:numId="38">
    <w:abstractNumId w:val="35"/>
  </w:num>
  <w:num w:numId="39">
    <w:abstractNumId w:val="27"/>
  </w:num>
  <w:num w:numId="40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oNotDisplayPageBoundaries/>
  <w:proofState w:spelling="clean" w:grammar="clean"/>
  <w:defaultTabStop w:val="720"/>
  <w:characterSpacingControl w:val="doNotCompress"/>
  <w:hdrShapeDefaults>
    <o:shapedefaults v:ext="edit" spidmax="2049"/>
  </w:hdrShapeDefaults>
  <w:footnotePr>
    <w:numFmt w:val="chicago"/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jIwtDQ3szA2MjcyNjJU0lEKTi0uzszPAykwNDKsBQBIOSbKLg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eparation Purification Te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xadzxz55sdspxefr04pwt5z0z2t5rtd2vwp&quot;&gt;review-Saved-Saved&lt;record-ids&gt;&lt;item&gt;3&lt;/item&gt;&lt;item&gt;24&lt;/item&gt;&lt;item&gt;48&lt;/item&gt;&lt;item&gt;72&lt;/item&gt;&lt;item&gt;73&lt;/item&gt;&lt;item&gt;97&lt;/item&gt;&lt;item&gt;209&lt;/item&gt;&lt;item&gt;239&lt;/item&gt;&lt;item&gt;242&lt;/item&gt;&lt;item&gt;301&lt;/item&gt;&lt;item&gt;334&lt;/item&gt;&lt;item&gt;354&lt;/item&gt;&lt;item&gt;438&lt;/item&gt;&lt;item&gt;525&lt;/item&gt;&lt;item&gt;529&lt;/item&gt;&lt;item&gt;535&lt;/item&gt;&lt;item&gt;547&lt;/item&gt;&lt;item&gt;550&lt;/item&gt;&lt;item&gt;552&lt;/item&gt;&lt;item&gt;563&lt;/item&gt;&lt;item&gt;573&lt;/item&gt;&lt;item&gt;582&lt;/item&gt;&lt;item&gt;598&lt;/item&gt;&lt;item&gt;604&lt;/item&gt;&lt;item&gt;643&lt;/item&gt;&lt;item&gt;682&lt;/item&gt;&lt;item&gt;704&lt;/item&gt;&lt;item&gt;706&lt;/item&gt;&lt;item&gt;722&lt;/item&gt;&lt;item&gt;724&lt;/item&gt;&lt;item&gt;725&lt;/item&gt;&lt;item&gt;726&lt;/item&gt;&lt;item&gt;727&lt;/item&gt;&lt;item&gt;728&lt;/item&gt;&lt;item&gt;735&lt;/item&gt;&lt;item&gt;756&lt;/item&gt;&lt;item&gt;757&lt;/item&gt;&lt;item&gt;786&lt;/item&gt;&lt;item&gt;790&lt;/item&gt;&lt;item&gt;792&lt;/item&gt;&lt;item&gt;793&lt;/item&gt;&lt;item&gt;795&lt;/item&gt;&lt;item&gt;796&lt;/item&gt;&lt;item&gt;903&lt;/item&gt;&lt;item&gt;915&lt;/item&gt;&lt;item&gt;934&lt;/item&gt;&lt;item&gt;935&lt;/item&gt;&lt;item&gt;937&lt;/item&gt;&lt;item&gt;938&lt;/item&gt;&lt;item&gt;939&lt;/item&gt;&lt;item&gt;955&lt;/item&gt;&lt;item&gt;956&lt;/item&gt;&lt;item&gt;977&lt;/item&gt;&lt;/record-ids&gt;&lt;/item&gt;&lt;/Libraries&gt;"/>
  </w:docVars>
  <w:rsids>
    <w:rsidRoot w:val="00950C4B"/>
    <w:rsid w:val="000003D1"/>
    <w:rsid w:val="00001FFC"/>
    <w:rsid w:val="00002296"/>
    <w:rsid w:val="00002B00"/>
    <w:rsid w:val="0000381A"/>
    <w:rsid w:val="00003A8A"/>
    <w:rsid w:val="0000474B"/>
    <w:rsid w:val="000067B4"/>
    <w:rsid w:val="00006868"/>
    <w:rsid w:val="00007152"/>
    <w:rsid w:val="00007321"/>
    <w:rsid w:val="00007781"/>
    <w:rsid w:val="000078D1"/>
    <w:rsid w:val="00007A66"/>
    <w:rsid w:val="000110D2"/>
    <w:rsid w:val="00011DC2"/>
    <w:rsid w:val="00011EAB"/>
    <w:rsid w:val="000121D0"/>
    <w:rsid w:val="00012A3A"/>
    <w:rsid w:val="00012FF1"/>
    <w:rsid w:val="00013D56"/>
    <w:rsid w:val="00013D73"/>
    <w:rsid w:val="00013F3C"/>
    <w:rsid w:val="000141E3"/>
    <w:rsid w:val="00014D36"/>
    <w:rsid w:val="00014EAF"/>
    <w:rsid w:val="00016A87"/>
    <w:rsid w:val="00017453"/>
    <w:rsid w:val="0002074E"/>
    <w:rsid w:val="00020B1F"/>
    <w:rsid w:val="00020E04"/>
    <w:rsid w:val="0002185C"/>
    <w:rsid w:val="000223EA"/>
    <w:rsid w:val="000224A8"/>
    <w:rsid w:val="00022BBF"/>
    <w:rsid w:val="00023DEF"/>
    <w:rsid w:val="000253AF"/>
    <w:rsid w:val="00026FEE"/>
    <w:rsid w:val="00027687"/>
    <w:rsid w:val="00030365"/>
    <w:rsid w:val="00030F22"/>
    <w:rsid w:val="00031E53"/>
    <w:rsid w:val="00031F60"/>
    <w:rsid w:val="00032CC3"/>
    <w:rsid w:val="000340DC"/>
    <w:rsid w:val="00034185"/>
    <w:rsid w:val="00034949"/>
    <w:rsid w:val="00035654"/>
    <w:rsid w:val="000359E9"/>
    <w:rsid w:val="000368DF"/>
    <w:rsid w:val="00036E37"/>
    <w:rsid w:val="00037511"/>
    <w:rsid w:val="0003761E"/>
    <w:rsid w:val="000409DC"/>
    <w:rsid w:val="00041558"/>
    <w:rsid w:val="00041DDD"/>
    <w:rsid w:val="0004205F"/>
    <w:rsid w:val="00042357"/>
    <w:rsid w:val="00043B37"/>
    <w:rsid w:val="00043EA5"/>
    <w:rsid w:val="00044161"/>
    <w:rsid w:val="0004465A"/>
    <w:rsid w:val="00044779"/>
    <w:rsid w:val="00044EB7"/>
    <w:rsid w:val="00045178"/>
    <w:rsid w:val="00046023"/>
    <w:rsid w:val="0004609A"/>
    <w:rsid w:val="0004611F"/>
    <w:rsid w:val="00046668"/>
    <w:rsid w:val="00050223"/>
    <w:rsid w:val="000505A9"/>
    <w:rsid w:val="0005143F"/>
    <w:rsid w:val="00052081"/>
    <w:rsid w:val="0005268C"/>
    <w:rsid w:val="00052BC5"/>
    <w:rsid w:val="0005358E"/>
    <w:rsid w:val="00053E0B"/>
    <w:rsid w:val="0005570F"/>
    <w:rsid w:val="00056BB2"/>
    <w:rsid w:val="00056C2B"/>
    <w:rsid w:val="00056C4F"/>
    <w:rsid w:val="000572AF"/>
    <w:rsid w:val="00057911"/>
    <w:rsid w:val="000601E1"/>
    <w:rsid w:val="000605BA"/>
    <w:rsid w:val="00060B68"/>
    <w:rsid w:val="0006112D"/>
    <w:rsid w:val="0006116C"/>
    <w:rsid w:val="00061401"/>
    <w:rsid w:val="00061620"/>
    <w:rsid w:val="00061DE8"/>
    <w:rsid w:val="00061F4D"/>
    <w:rsid w:val="000623AF"/>
    <w:rsid w:val="000623C5"/>
    <w:rsid w:val="00062955"/>
    <w:rsid w:val="00063721"/>
    <w:rsid w:val="000638C9"/>
    <w:rsid w:val="00065131"/>
    <w:rsid w:val="00065382"/>
    <w:rsid w:val="000655E3"/>
    <w:rsid w:val="00065C37"/>
    <w:rsid w:val="00066858"/>
    <w:rsid w:val="00066E83"/>
    <w:rsid w:val="000677AC"/>
    <w:rsid w:val="00070883"/>
    <w:rsid w:val="0007088E"/>
    <w:rsid w:val="00070B87"/>
    <w:rsid w:val="000714E6"/>
    <w:rsid w:val="000715A9"/>
    <w:rsid w:val="00071AD1"/>
    <w:rsid w:val="00071AD6"/>
    <w:rsid w:val="00071C67"/>
    <w:rsid w:val="000721A4"/>
    <w:rsid w:val="0007274F"/>
    <w:rsid w:val="000728B8"/>
    <w:rsid w:val="00073357"/>
    <w:rsid w:val="00073683"/>
    <w:rsid w:val="00073E80"/>
    <w:rsid w:val="00075214"/>
    <w:rsid w:val="000752BE"/>
    <w:rsid w:val="00075FB8"/>
    <w:rsid w:val="000761EB"/>
    <w:rsid w:val="000767A7"/>
    <w:rsid w:val="00076BA1"/>
    <w:rsid w:val="00076BE9"/>
    <w:rsid w:val="00076EE7"/>
    <w:rsid w:val="00080224"/>
    <w:rsid w:val="00080495"/>
    <w:rsid w:val="000807FA"/>
    <w:rsid w:val="00080A12"/>
    <w:rsid w:val="00080B0D"/>
    <w:rsid w:val="000817D5"/>
    <w:rsid w:val="00082642"/>
    <w:rsid w:val="0008297C"/>
    <w:rsid w:val="0008369B"/>
    <w:rsid w:val="00084C29"/>
    <w:rsid w:val="00085DAE"/>
    <w:rsid w:val="00085EB4"/>
    <w:rsid w:val="00086241"/>
    <w:rsid w:val="0008625F"/>
    <w:rsid w:val="00086B59"/>
    <w:rsid w:val="00091783"/>
    <w:rsid w:val="00091C3F"/>
    <w:rsid w:val="00092567"/>
    <w:rsid w:val="00092BE9"/>
    <w:rsid w:val="00092F86"/>
    <w:rsid w:val="0009462F"/>
    <w:rsid w:val="00095068"/>
    <w:rsid w:val="00095A77"/>
    <w:rsid w:val="00095EE8"/>
    <w:rsid w:val="000964A1"/>
    <w:rsid w:val="00096624"/>
    <w:rsid w:val="000969C8"/>
    <w:rsid w:val="00097B55"/>
    <w:rsid w:val="00097D7D"/>
    <w:rsid w:val="000A0C81"/>
    <w:rsid w:val="000A2664"/>
    <w:rsid w:val="000A3199"/>
    <w:rsid w:val="000A3BE5"/>
    <w:rsid w:val="000A45CA"/>
    <w:rsid w:val="000A6201"/>
    <w:rsid w:val="000A6596"/>
    <w:rsid w:val="000A6799"/>
    <w:rsid w:val="000A704F"/>
    <w:rsid w:val="000A72BF"/>
    <w:rsid w:val="000B1361"/>
    <w:rsid w:val="000B2903"/>
    <w:rsid w:val="000B2C61"/>
    <w:rsid w:val="000B3006"/>
    <w:rsid w:val="000B3768"/>
    <w:rsid w:val="000B396D"/>
    <w:rsid w:val="000B4677"/>
    <w:rsid w:val="000B4AAD"/>
    <w:rsid w:val="000B529A"/>
    <w:rsid w:val="000B5681"/>
    <w:rsid w:val="000B6193"/>
    <w:rsid w:val="000B6247"/>
    <w:rsid w:val="000B6D09"/>
    <w:rsid w:val="000B7530"/>
    <w:rsid w:val="000C044A"/>
    <w:rsid w:val="000C055B"/>
    <w:rsid w:val="000C065A"/>
    <w:rsid w:val="000C0A40"/>
    <w:rsid w:val="000C0F08"/>
    <w:rsid w:val="000C25C6"/>
    <w:rsid w:val="000C280A"/>
    <w:rsid w:val="000C4865"/>
    <w:rsid w:val="000C4D32"/>
    <w:rsid w:val="000C5BF5"/>
    <w:rsid w:val="000C6784"/>
    <w:rsid w:val="000C6FD1"/>
    <w:rsid w:val="000C794D"/>
    <w:rsid w:val="000C795A"/>
    <w:rsid w:val="000D054A"/>
    <w:rsid w:val="000D0987"/>
    <w:rsid w:val="000D15B7"/>
    <w:rsid w:val="000D168C"/>
    <w:rsid w:val="000D1AFF"/>
    <w:rsid w:val="000D26E5"/>
    <w:rsid w:val="000D2922"/>
    <w:rsid w:val="000D29A6"/>
    <w:rsid w:val="000D2BC5"/>
    <w:rsid w:val="000D2D4F"/>
    <w:rsid w:val="000D2F6B"/>
    <w:rsid w:val="000D4118"/>
    <w:rsid w:val="000D41E6"/>
    <w:rsid w:val="000D4844"/>
    <w:rsid w:val="000D500E"/>
    <w:rsid w:val="000D58A9"/>
    <w:rsid w:val="000D73E7"/>
    <w:rsid w:val="000E0A0D"/>
    <w:rsid w:val="000E1160"/>
    <w:rsid w:val="000E1469"/>
    <w:rsid w:val="000E159F"/>
    <w:rsid w:val="000E1B44"/>
    <w:rsid w:val="000E1C44"/>
    <w:rsid w:val="000E26B2"/>
    <w:rsid w:val="000E4488"/>
    <w:rsid w:val="000E4BB9"/>
    <w:rsid w:val="000E55CD"/>
    <w:rsid w:val="000E6C3E"/>
    <w:rsid w:val="000E760B"/>
    <w:rsid w:val="000E795D"/>
    <w:rsid w:val="000E79F3"/>
    <w:rsid w:val="000F19D1"/>
    <w:rsid w:val="000F1B4E"/>
    <w:rsid w:val="000F202D"/>
    <w:rsid w:val="000F218E"/>
    <w:rsid w:val="000F2316"/>
    <w:rsid w:val="000F2E04"/>
    <w:rsid w:val="000F3ABF"/>
    <w:rsid w:val="000F3BBF"/>
    <w:rsid w:val="000F4040"/>
    <w:rsid w:val="000F4274"/>
    <w:rsid w:val="000F4480"/>
    <w:rsid w:val="000F4E3E"/>
    <w:rsid w:val="000F53A2"/>
    <w:rsid w:val="000F6522"/>
    <w:rsid w:val="000F795A"/>
    <w:rsid w:val="0010142B"/>
    <w:rsid w:val="001020E5"/>
    <w:rsid w:val="001028D7"/>
    <w:rsid w:val="00102D6F"/>
    <w:rsid w:val="001035F0"/>
    <w:rsid w:val="00104459"/>
    <w:rsid w:val="001049C8"/>
    <w:rsid w:val="00105B95"/>
    <w:rsid w:val="0010679B"/>
    <w:rsid w:val="00107823"/>
    <w:rsid w:val="001079D7"/>
    <w:rsid w:val="00112157"/>
    <w:rsid w:val="00112195"/>
    <w:rsid w:val="001127F1"/>
    <w:rsid w:val="0011281F"/>
    <w:rsid w:val="00112D49"/>
    <w:rsid w:val="00112E9A"/>
    <w:rsid w:val="00113B54"/>
    <w:rsid w:val="00115C43"/>
    <w:rsid w:val="00116762"/>
    <w:rsid w:val="00117C83"/>
    <w:rsid w:val="00117F01"/>
    <w:rsid w:val="0012072A"/>
    <w:rsid w:val="00120BA2"/>
    <w:rsid w:val="00120D13"/>
    <w:rsid w:val="00120FDD"/>
    <w:rsid w:val="00122A2A"/>
    <w:rsid w:val="0012301C"/>
    <w:rsid w:val="001230B7"/>
    <w:rsid w:val="001232C7"/>
    <w:rsid w:val="00123FAC"/>
    <w:rsid w:val="00124867"/>
    <w:rsid w:val="00124AAE"/>
    <w:rsid w:val="0012561D"/>
    <w:rsid w:val="001256CF"/>
    <w:rsid w:val="001262CE"/>
    <w:rsid w:val="00127E58"/>
    <w:rsid w:val="00127EF0"/>
    <w:rsid w:val="00131708"/>
    <w:rsid w:val="0013221E"/>
    <w:rsid w:val="00132694"/>
    <w:rsid w:val="0013283C"/>
    <w:rsid w:val="00132A50"/>
    <w:rsid w:val="00132FAA"/>
    <w:rsid w:val="0013389B"/>
    <w:rsid w:val="001349D5"/>
    <w:rsid w:val="001351A0"/>
    <w:rsid w:val="0013620E"/>
    <w:rsid w:val="001371AF"/>
    <w:rsid w:val="0013779F"/>
    <w:rsid w:val="00137AA3"/>
    <w:rsid w:val="00137FDC"/>
    <w:rsid w:val="001401AC"/>
    <w:rsid w:val="00140965"/>
    <w:rsid w:val="00141329"/>
    <w:rsid w:val="00141F0B"/>
    <w:rsid w:val="001421E4"/>
    <w:rsid w:val="001422B6"/>
    <w:rsid w:val="001427B2"/>
    <w:rsid w:val="00142D5E"/>
    <w:rsid w:val="00142FB9"/>
    <w:rsid w:val="00143068"/>
    <w:rsid w:val="001436D8"/>
    <w:rsid w:val="00144720"/>
    <w:rsid w:val="00144F16"/>
    <w:rsid w:val="0014565F"/>
    <w:rsid w:val="00145F62"/>
    <w:rsid w:val="00146577"/>
    <w:rsid w:val="00150FDD"/>
    <w:rsid w:val="001515D3"/>
    <w:rsid w:val="001518A9"/>
    <w:rsid w:val="001529B6"/>
    <w:rsid w:val="00152BB6"/>
    <w:rsid w:val="00152CB7"/>
    <w:rsid w:val="00153894"/>
    <w:rsid w:val="0015461F"/>
    <w:rsid w:val="0015494E"/>
    <w:rsid w:val="00155EB9"/>
    <w:rsid w:val="001568B6"/>
    <w:rsid w:val="001569C8"/>
    <w:rsid w:val="00156A23"/>
    <w:rsid w:val="00157874"/>
    <w:rsid w:val="00157F80"/>
    <w:rsid w:val="00160155"/>
    <w:rsid w:val="001609C0"/>
    <w:rsid w:val="001612E6"/>
    <w:rsid w:val="00161626"/>
    <w:rsid w:val="00161784"/>
    <w:rsid w:val="00161F86"/>
    <w:rsid w:val="00162D77"/>
    <w:rsid w:val="00162E6D"/>
    <w:rsid w:val="0016332F"/>
    <w:rsid w:val="001633B0"/>
    <w:rsid w:val="001635D7"/>
    <w:rsid w:val="00163653"/>
    <w:rsid w:val="0016429D"/>
    <w:rsid w:val="00164A1D"/>
    <w:rsid w:val="00165433"/>
    <w:rsid w:val="0016546E"/>
    <w:rsid w:val="001655C8"/>
    <w:rsid w:val="00165776"/>
    <w:rsid w:val="0016621F"/>
    <w:rsid w:val="00166509"/>
    <w:rsid w:val="00167471"/>
    <w:rsid w:val="001700DA"/>
    <w:rsid w:val="00170759"/>
    <w:rsid w:val="001725E9"/>
    <w:rsid w:val="001727E8"/>
    <w:rsid w:val="00173D27"/>
    <w:rsid w:val="001741B2"/>
    <w:rsid w:val="00175C0D"/>
    <w:rsid w:val="001765EB"/>
    <w:rsid w:val="00176FDB"/>
    <w:rsid w:val="001775AF"/>
    <w:rsid w:val="00180088"/>
    <w:rsid w:val="001802F5"/>
    <w:rsid w:val="001803D3"/>
    <w:rsid w:val="00181B04"/>
    <w:rsid w:val="00183394"/>
    <w:rsid w:val="00183D76"/>
    <w:rsid w:val="0018408C"/>
    <w:rsid w:val="0018446D"/>
    <w:rsid w:val="0018461D"/>
    <w:rsid w:val="001846C5"/>
    <w:rsid w:val="00185275"/>
    <w:rsid w:val="00185F2E"/>
    <w:rsid w:val="00186A8C"/>
    <w:rsid w:val="0018728D"/>
    <w:rsid w:val="001872A1"/>
    <w:rsid w:val="00187426"/>
    <w:rsid w:val="001875CB"/>
    <w:rsid w:val="00187725"/>
    <w:rsid w:val="00187AA5"/>
    <w:rsid w:val="00187D4A"/>
    <w:rsid w:val="0019078F"/>
    <w:rsid w:val="00191553"/>
    <w:rsid w:val="00191A4E"/>
    <w:rsid w:val="0019211B"/>
    <w:rsid w:val="00193141"/>
    <w:rsid w:val="001933C8"/>
    <w:rsid w:val="00194613"/>
    <w:rsid w:val="00194C85"/>
    <w:rsid w:val="00194EBC"/>
    <w:rsid w:val="001951B4"/>
    <w:rsid w:val="00195211"/>
    <w:rsid w:val="001956A8"/>
    <w:rsid w:val="001958E7"/>
    <w:rsid w:val="00195CD2"/>
    <w:rsid w:val="00195EFD"/>
    <w:rsid w:val="001A0AB8"/>
    <w:rsid w:val="001A0E11"/>
    <w:rsid w:val="001A0F53"/>
    <w:rsid w:val="001A2545"/>
    <w:rsid w:val="001A2D2B"/>
    <w:rsid w:val="001A3137"/>
    <w:rsid w:val="001A320F"/>
    <w:rsid w:val="001A3477"/>
    <w:rsid w:val="001A3C6D"/>
    <w:rsid w:val="001A4C4B"/>
    <w:rsid w:val="001A5785"/>
    <w:rsid w:val="001A5866"/>
    <w:rsid w:val="001A588D"/>
    <w:rsid w:val="001A5E52"/>
    <w:rsid w:val="001A67D3"/>
    <w:rsid w:val="001A6953"/>
    <w:rsid w:val="001A7F4E"/>
    <w:rsid w:val="001B06AB"/>
    <w:rsid w:val="001B0C09"/>
    <w:rsid w:val="001B0D6B"/>
    <w:rsid w:val="001B0D7A"/>
    <w:rsid w:val="001B1DAB"/>
    <w:rsid w:val="001B2A45"/>
    <w:rsid w:val="001B2F84"/>
    <w:rsid w:val="001B3575"/>
    <w:rsid w:val="001B3C48"/>
    <w:rsid w:val="001B3F0E"/>
    <w:rsid w:val="001B635A"/>
    <w:rsid w:val="001B6951"/>
    <w:rsid w:val="001B7422"/>
    <w:rsid w:val="001B78A4"/>
    <w:rsid w:val="001B798C"/>
    <w:rsid w:val="001B7D83"/>
    <w:rsid w:val="001C186A"/>
    <w:rsid w:val="001C2621"/>
    <w:rsid w:val="001C27F0"/>
    <w:rsid w:val="001C3D2C"/>
    <w:rsid w:val="001C4050"/>
    <w:rsid w:val="001C44C6"/>
    <w:rsid w:val="001C58B4"/>
    <w:rsid w:val="001C58E4"/>
    <w:rsid w:val="001C6342"/>
    <w:rsid w:val="001C65A6"/>
    <w:rsid w:val="001C73D3"/>
    <w:rsid w:val="001C74C5"/>
    <w:rsid w:val="001C7A43"/>
    <w:rsid w:val="001D09E2"/>
    <w:rsid w:val="001D2D8F"/>
    <w:rsid w:val="001D3457"/>
    <w:rsid w:val="001D40C8"/>
    <w:rsid w:val="001D4B85"/>
    <w:rsid w:val="001D4FC6"/>
    <w:rsid w:val="001D6C73"/>
    <w:rsid w:val="001D6F81"/>
    <w:rsid w:val="001D75BC"/>
    <w:rsid w:val="001D796D"/>
    <w:rsid w:val="001D7B85"/>
    <w:rsid w:val="001E0588"/>
    <w:rsid w:val="001E06BF"/>
    <w:rsid w:val="001E0A6F"/>
    <w:rsid w:val="001E153C"/>
    <w:rsid w:val="001E1695"/>
    <w:rsid w:val="001E16C4"/>
    <w:rsid w:val="001E1BAC"/>
    <w:rsid w:val="001E2F6D"/>
    <w:rsid w:val="001E31D0"/>
    <w:rsid w:val="001E3C28"/>
    <w:rsid w:val="001E3D7F"/>
    <w:rsid w:val="001E4086"/>
    <w:rsid w:val="001E40E6"/>
    <w:rsid w:val="001E4BD1"/>
    <w:rsid w:val="001E5317"/>
    <w:rsid w:val="001E5F88"/>
    <w:rsid w:val="001E61D0"/>
    <w:rsid w:val="001E61FE"/>
    <w:rsid w:val="001E6452"/>
    <w:rsid w:val="001E65C1"/>
    <w:rsid w:val="001E7109"/>
    <w:rsid w:val="001E73CD"/>
    <w:rsid w:val="001E7F7C"/>
    <w:rsid w:val="001F053B"/>
    <w:rsid w:val="001F0844"/>
    <w:rsid w:val="001F08A9"/>
    <w:rsid w:val="001F0B7D"/>
    <w:rsid w:val="001F0FD3"/>
    <w:rsid w:val="001F1A94"/>
    <w:rsid w:val="001F2A6E"/>
    <w:rsid w:val="001F3DA6"/>
    <w:rsid w:val="001F431D"/>
    <w:rsid w:val="001F482A"/>
    <w:rsid w:val="001F5102"/>
    <w:rsid w:val="001F7456"/>
    <w:rsid w:val="001F7F27"/>
    <w:rsid w:val="00200808"/>
    <w:rsid w:val="002016F7"/>
    <w:rsid w:val="00201990"/>
    <w:rsid w:val="00202363"/>
    <w:rsid w:val="002026B2"/>
    <w:rsid w:val="00202D7E"/>
    <w:rsid w:val="00203E16"/>
    <w:rsid w:val="00204200"/>
    <w:rsid w:val="0020487B"/>
    <w:rsid w:val="002052A0"/>
    <w:rsid w:val="00205589"/>
    <w:rsid w:val="00205D25"/>
    <w:rsid w:val="00206518"/>
    <w:rsid w:val="00206DB6"/>
    <w:rsid w:val="002073D3"/>
    <w:rsid w:val="00207AB1"/>
    <w:rsid w:val="00207BB5"/>
    <w:rsid w:val="00210AD6"/>
    <w:rsid w:val="00211322"/>
    <w:rsid w:val="0021238E"/>
    <w:rsid w:val="00212EDA"/>
    <w:rsid w:val="0021360B"/>
    <w:rsid w:val="00213C92"/>
    <w:rsid w:val="002140D2"/>
    <w:rsid w:val="002145B8"/>
    <w:rsid w:val="00214ABA"/>
    <w:rsid w:val="00214C93"/>
    <w:rsid w:val="002153CB"/>
    <w:rsid w:val="0021598E"/>
    <w:rsid w:val="00215C43"/>
    <w:rsid w:val="00215CE8"/>
    <w:rsid w:val="00216C74"/>
    <w:rsid w:val="00217EB2"/>
    <w:rsid w:val="00217F88"/>
    <w:rsid w:val="00220385"/>
    <w:rsid w:val="00220435"/>
    <w:rsid w:val="00220781"/>
    <w:rsid w:val="00220CDD"/>
    <w:rsid w:val="00221D44"/>
    <w:rsid w:val="00221D86"/>
    <w:rsid w:val="002235D8"/>
    <w:rsid w:val="00223FCF"/>
    <w:rsid w:val="00224A16"/>
    <w:rsid w:val="00224B35"/>
    <w:rsid w:val="00224F63"/>
    <w:rsid w:val="00225313"/>
    <w:rsid w:val="00226E20"/>
    <w:rsid w:val="00227072"/>
    <w:rsid w:val="002270B1"/>
    <w:rsid w:val="00230A6C"/>
    <w:rsid w:val="0023109C"/>
    <w:rsid w:val="002312B7"/>
    <w:rsid w:val="00231E59"/>
    <w:rsid w:val="00232B8E"/>
    <w:rsid w:val="00232BC6"/>
    <w:rsid w:val="0023329B"/>
    <w:rsid w:val="002341C0"/>
    <w:rsid w:val="00235063"/>
    <w:rsid w:val="0023526C"/>
    <w:rsid w:val="00235EF6"/>
    <w:rsid w:val="00236191"/>
    <w:rsid w:val="002361D2"/>
    <w:rsid w:val="00236BC1"/>
    <w:rsid w:val="00236FA3"/>
    <w:rsid w:val="00236FE7"/>
    <w:rsid w:val="00236FED"/>
    <w:rsid w:val="002370EB"/>
    <w:rsid w:val="00237D0A"/>
    <w:rsid w:val="00237E69"/>
    <w:rsid w:val="00237FD3"/>
    <w:rsid w:val="0024064A"/>
    <w:rsid w:val="00240C80"/>
    <w:rsid w:val="00241005"/>
    <w:rsid w:val="002410B1"/>
    <w:rsid w:val="00241266"/>
    <w:rsid w:val="00241488"/>
    <w:rsid w:val="00241B96"/>
    <w:rsid w:val="00242496"/>
    <w:rsid w:val="002426DF"/>
    <w:rsid w:val="00242DBE"/>
    <w:rsid w:val="00242DE8"/>
    <w:rsid w:val="002436E0"/>
    <w:rsid w:val="00243DFE"/>
    <w:rsid w:val="00243F23"/>
    <w:rsid w:val="00244903"/>
    <w:rsid w:val="002452D6"/>
    <w:rsid w:val="00245473"/>
    <w:rsid w:val="0024657F"/>
    <w:rsid w:val="00247CCC"/>
    <w:rsid w:val="002504C6"/>
    <w:rsid w:val="0025051B"/>
    <w:rsid w:val="002505A8"/>
    <w:rsid w:val="00250A54"/>
    <w:rsid w:val="00250FB9"/>
    <w:rsid w:val="00251339"/>
    <w:rsid w:val="0025267C"/>
    <w:rsid w:val="0025282E"/>
    <w:rsid w:val="00253007"/>
    <w:rsid w:val="002535FF"/>
    <w:rsid w:val="00253E82"/>
    <w:rsid w:val="00253FCC"/>
    <w:rsid w:val="00255422"/>
    <w:rsid w:val="00255B4C"/>
    <w:rsid w:val="00255DD8"/>
    <w:rsid w:val="002562E1"/>
    <w:rsid w:val="002565E4"/>
    <w:rsid w:val="00257A2F"/>
    <w:rsid w:val="0026090C"/>
    <w:rsid w:val="002613DA"/>
    <w:rsid w:val="002624D5"/>
    <w:rsid w:val="00262A71"/>
    <w:rsid w:val="00262B8A"/>
    <w:rsid w:val="00262E3B"/>
    <w:rsid w:val="00263CE9"/>
    <w:rsid w:val="00263EFE"/>
    <w:rsid w:val="002646CE"/>
    <w:rsid w:val="002657F4"/>
    <w:rsid w:val="00265A22"/>
    <w:rsid w:val="00265E82"/>
    <w:rsid w:val="002702BF"/>
    <w:rsid w:val="002705AA"/>
    <w:rsid w:val="00270D6B"/>
    <w:rsid w:val="00271153"/>
    <w:rsid w:val="002719EA"/>
    <w:rsid w:val="00271F32"/>
    <w:rsid w:val="00272EED"/>
    <w:rsid w:val="0027300F"/>
    <w:rsid w:val="00273332"/>
    <w:rsid w:val="00273383"/>
    <w:rsid w:val="00274265"/>
    <w:rsid w:val="00274B88"/>
    <w:rsid w:val="00275038"/>
    <w:rsid w:val="0027541C"/>
    <w:rsid w:val="002766AF"/>
    <w:rsid w:val="00276710"/>
    <w:rsid w:val="00276B29"/>
    <w:rsid w:val="00276C29"/>
    <w:rsid w:val="00277D27"/>
    <w:rsid w:val="00281147"/>
    <w:rsid w:val="0028119F"/>
    <w:rsid w:val="00282834"/>
    <w:rsid w:val="002837E2"/>
    <w:rsid w:val="002838C7"/>
    <w:rsid w:val="002849AE"/>
    <w:rsid w:val="002851EC"/>
    <w:rsid w:val="002853F4"/>
    <w:rsid w:val="002855FC"/>
    <w:rsid w:val="0028595D"/>
    <w:rsid w:val="00285DDF"/>
    <w:rsid w:val="00285EC3"/>
    <w:rsid w:val="00286A31"/>
    <w:rsid w:val="002876FE"/>
    <w:rsid w:val="00287802"/>
    <w:rsid w:val="00290C5C"/>
    <w:rsid w:val="00290FCF"/>
    <w:rsid w:val="0029140D"/>
    <w:rsid w:val="002914AB"/>
    <w:rsid w:val="002919C6"/>
    <w:rsid w:val="002923EA"/>
    <w:rsid w:val="00292A0F"/>
    <w:rsid w:val="00292C0C"/>
    <w:rsid w:val="00293717"/>
    <w:rsid w:val="00294370"/>
    <w:rsid w:val="00294B65"/>
    <w:rsid w:val="00294F23"/>
    <w:rsid w:val="00295BD0"/>
    <w:rsid w:val="00295CAE"/>
    <w:rsid w:val="00295D07"/>
    <w:rsid w:val="00295E06"/>
    <w:rsid w:val="002960AC"/>
    <w:rsid w:val="00296286"/>
    <w:rsid w:val="0029640A"/>
    <w:rsid w:val="002968D9"/>
    <w:rsid w:val="0029718F"/>
    <w:rsid w:val="00297593"/>
    <w:rsid w:val="00297D48"/>
    <w:rsid w:val="002A02FB"/>
    <w:rsid w:val="002A06C2"/>
    <w:rsid w:val="002A2478"/>
    <w:rsid w:val="002A24B2"/>
    <w:rsid w:val="002A31CE"/>
    <w:rsid w:val="002A3FBC"/>
    <w:rsid w:val="002A44A5"/>
    <w:rsid w:val="002A4668"/>
    <w:rsid w:val="002A473B"/>
    <w:rsid w:val="002A49F8"/>
    <w:rsid w:val="002A6022"/>
    <w:rsid w:val="002A62BD"/>
    <w:rsid w:val="002A6467"/>
    <w:rsid w:val="002A6729"/>
    <w:rsid w:val="002A6DF5"/>
    <w:rsid w:val="002A7182"/>
    <w:rsid w:val="002A76CD"/>
    <w:rsid w:val="002A7CDF"/>
    <w:rsid w:val="002A7E11"/>
    <w:rsid w:val="002B0629"/>
    <w:rsid w:val="002B1279"/>
    <w:rsid w:val="002B22CB"/>
    <w:rsid w:val="002B25BA"/>
    <w:rsid w:val="002B303F"/>
    <w:rsid w:val="002B3CEB"/>
    <w:rsid w:val="002B43C5"/>
    <w:rsid w:val="002B44AC"/>
    <w:rsid w:val="002B44E7"/>
    <w:rsid w:val="002B4867"/>
    <w:rsid w:val="002B50F3"/>
    <w:rsid w:val="002B6089"/>
    <w:rsid w:val="002B6B1D"/>
    <w:rsid w:val="002B7C51"/>
    <w:rsid w:val="002B7D4A"/>
    <w:rsid w:val="002C026C"/>
    <w:rsid w:val="002C02F6"/>
    <w:rsid w:val="002C1367"/>
    <w:rsid w:val="002C18CA"/>
    <w:rsid w:val="002C3B01"/>
    <w:rsid w:val="002C3B32"/>
    <w:rsid w:val="002C4145"/>
    <w:rsid w:val="002C42AC"/>
    <w:rsid w:val="002C4D58"/>
    <w:rsid w:val="002C6C80"/>
    <w:rsid w:val="002C767D"/>
    <w:rsid w:val="002D083E"/>
    <w:rsid w:val="002D0D08"/>
    <w:rsid w:val="002D1BAF"/>
    <w:rsid w:val="002D1FD8"/>
    <w:rsid w:val="002D2E80"/>
    <w:rsid w:val="002D3E62"/>
    <w:rsid w:val="002D45FC"/>
    <w:rsid w:val="002D482C"/>
    <w:rsid w:val="002D538A"/>
    <w:rsid w:val="002D5819"/>
    <w:rsid w:val="002D5C4F"/>
    <w:rsid w:val="002D62B6"/>
    <w:rsid w:val="002D635B"/>
    <w:rsid w:val="002D6A38"/>
    <w:rsid w:val="002D6D54"/>
    <w:rsid w:val="002E003F"/>
    <w:rsid w:val="002E04AA"/>
    <w:rsid w:val="002E1E53"/>
    <w:rsid w:val="002E210C"/>
    <w:rsid w:val="002E24DD"/>
    <w:rsid w:val="002E27E4"/>
    <w:rsid w:val="002E2EFB"/>
    <w:rsid w:val="002E3B63"/>
    <w:rsid w:val="002E3E24"/>
    <w:rsid w:val="002E41FA"/>
    <w:rsid w:val="002E439D"/>
    <w:rsid w:val="002E486D"/>
    <w:rsid w:val="002E4DDD"/>
    <w:rsid w:val="002E5445"/>
    <w:rsid w:val="002E6861"/>
    <w:rsid w:val="002F00D6"/>
    <w:rsid w:val="002F133C"/>
    <w:rsid w:val="002F16BF"/>
    <w:rsid w:val="002F191F"/>
    <w:rsid w:val="002F1DA4"/>
    <w:rsid w:val="002F2832"/>
    <w:rsid w:val="002F2A20"/>
    <w:rsid w:val="002F3FF3"/>
    <w:rsid w:val="002F4F83"/>
    <w:rsid w:val="002F52AB"/>
    <w:rsid w:val="002F5CB7"/>
    <w:rsid w:val="002F5F2D"/>
    <w:rsid w:val="002F6848"/>
    <w:rsid w:val="002F685B"/>
    <w:rsid w:val="00300575"/>
    <w:rsid w:val="00300709"/>
    <w:rsid w:val="003008CC"/>
    <w:rsid w:val="00300B4C"/>
    <w:rsid w:val="00301A90"/>
    <w:rsid w:val="00303768"/>
    <w:rsid w:val="003045B5"/>
    <w:rsid w:val="003045EC"/>
    <w:rsid w:val="0030539C"/>
    <w:rsid w:val="00305585"/>
    <w:rsid w:val="003056EA"/>
    <w:rsid w:val="00306172"/>
    <w:rsid w:val="00306662"/>
    <w:rsid w:val="003068E7"/>
    <w:rsid w:val="00306F11"/>
    <w:rsid w:val="00307788"/>
    <w:rsid w:val="00310FE1"/>
    <w:rsid w:val="0031171C"/>
    <w:rsid w:val="003123C9"/>
    <w:rsid w:val="00312B06"/>
    <w:rsid w:val="00312F73"/>
    <w:rsid w:val="00313098"/>
    <w:rsid w:val="0031484B"/>
    <w:rsid w:val="00315A72"/>
    <w:rsid w:val="00316109"/>
    <w:rsid w:val="0031639A"/>
    <w:rsid w:val="003165EA"/>
    <w:rsid w:val="00316B67"/>
    <w:rsid w:val="00316D22"/>
    <w:rsid w:val="003172D5"/>
    <w:rsid w:val="0031776D"/>
    <w:rsid w:val="00320134"/>
    <w:rsid w:val="0032079C"/>
    <w:rsid w:val="00320C5D"/>
    <w:rsid w:val="00320D87"/>
    <w:rsid w:val="00321B07"/>
    <w:rsid w:val="003228FB"/>
    <w:rsid w:val="00323105"/>
    <w:rsid w:val="00324432"/>
    <w:rsid w:val="00324604"/>
    <w:rsid w:val="00324CD5"/>
    <w:rsid w:val="00324DA2"/>
    <w:rsid w:val="00325817"/>
    <w:rsid w:val="00325BCB"/>
    <w:rsid w:val="003267C7"/>
    <w:rsid w:val="00326876"/>
    <w:rsid w:val="00326BE2"/>
    <w:rsid w:val="003270A6"/>
    <w:rsid w:val="00327809"/>
    <w:rsid w:val="003278F5"/>
    <w:rsid w:val="003300EE"/>
    <w:rsid w:val="003310C6"/>
    <w:rsid w:val="0033124F"/>
    <w:rsid w:val="00331DC8"/>
    <w:rsid w:val="00332582"/>
    <w:rsid w:val="00333710"/>
    <w:rsid w:val="0033405D"/>
    <w:rsid w:val="003342DC"/>
    <w:rsid w:val="0033432C"/>
    <w:rsid w:val="00334DA3"/>
    <w:rsid w:val="00335911"/>
    <w:rsid w:val="00335A9F"/>
    <w:rsid w:val="00335CF9"/>
    <w:rsid w:val="00335F5F"/>
    <w:rsid w:val="003361AF"/>
    <w:rsid w:val="0033683B"/>
    <w:rsid w:val="00336C43"/>
    <w:rsid w:val="003370A0"/>
    <w:rsid w:val="003371D5"/>
    <w:rsid w:val="0033785C"/>
    <w:rsid w:val="0033789C"/>
    <w:rsid w:val="003402CC"/>
    <w:rsid w:val="00340360"/>
    <w:rsid w:val="00341A12"/>
    <w:rsid w:val="003429BC"/>
    <w:rsid w:val="00342E2F"/>
    <w:rsid w:val="00343BA1"/>
    <w:rsid w:val="00343ED4"/>
    <w:rsid w:val="003442C7"/>
    <w:rsid w:val="00344334"/>
    <w:rsid w:val="00344592"/>
    <w:rsid w:val="00344BCD"/>
    <w:rsid w:val="0034666B"/>
    <w:rsid w:val="00346B73"/>
    <w:rsid w:val="00346F30"/>
    <w:rsid w:val="003472B3"/>
    <w:rsid w:val="00347C4A"/>
    <w:rsid w:val="003501FA"/>
    <w:rsid w:val="00350587"/>
    <w:rsid w:val="00350D0E"/>
    <w:rsid w:val="003512EA"/>
    <w:rsid w:val="00351930"/>
    <w:rsid w:val="00351C38"/>
    <w:rsid w:val="00351EB6"/>
    <w:rsid w:val="00353807"/>
    <w:rsid w:val="00354D25"/>
    <w:rsid w:val="00354F51"/>
    <w:rsid w:val="00355FAE"/>
    <w:rsid w:val="003564AE"/>
    <w:rsid w:val="00356603"/>
    <w:rsid w:val="00356C2F"/>
    <w:rsid w:val="00357C2F"/>
    <w:rsid w:val="00357CBD"/>
    <w:rsid w:val="003609C5"/>
    <w:rsid w:val="003616D8"/>
    <w:rsid w:val="00361B2A"/>
    <w:rsid w:val="00362154"/>
    <w:rsid w:val="003644A5"/>
    <w:rsid w:val="00365BA5"/>
    <w:rsid w:val="00366186"/>
    <w:rsid w:val="00366381"/>
    <w:rsid w:val="0036641D"/>
    <w:rsid w:val="00366892"/>
    <w:rsid w:val="00366B06"/>
    <w:rsid w:val="00367177"/>
    <w:rsid w:val="00367DB9"/>
    <w:rsid w:val="00367E45"/>
    <w:rsid w:val="00370752"/>
    <w:rsid w:val="00370D60"/>
    <w:rsid w:val="00370EFD"/>
    <w:rsid w:val="00371702"/>
    <w:rsid w:val="003719B6"/>
    <w:rsid w:val="00372323"/>
    <w:rsid w:val="00372D3F"/>
    <w:rsid w:val="0037399A"/>
    <w:rsid w:val="00373CA7"/>
    <w:rsid w:val="00373D5B"/>
    <w:rsid w:val="0037429A"/>
    <w:rsid w:val="003757E6"/>
    <w:rsid w:val="00376028"/>
    <w:rsid w:val="0037639E"/>
    <w:rsid w:val="00376639"/>
    <w:rsid w:val="00376847"/>
    <w:rsid w:val="003773BC"/>
    <w:rsid w:val="00377B6F"/>
    <w:rsid w:val="00377FE3"/>
    <w:rsid w:val="00380870"/>
    <w:rsid w:val="00380F73"/>
    <w:rsid w:val="00381711"/>
    <w:rsid w:val="00382172"/>
    <w:rsid w:val="003823F7"/>
    <w:rsid w:val="003824EB"/>
    <w:rsid w:val="00383310"/>
    <w:rsid w:val="00383598"/>
    <w:rsid w:val="00383A42"/>
    <w:rsid w:val="00385421"/>
    <w:rsid w:val="0038629B"/>
    <w:rsid w:val="00386DDF"/>
    <w:rsid w:val="00386E46"/>
    <w:rsid w:val="0038701A"/>
    <w:rsid w:val="003878DA"/>
    <w:rsid w:val="00387C90"/>
    <w:rsid w:val="003914C1"/>
    <w:rsid w:val="0039161D"/>
    <w:rsid w:val="00391692"/>
    <w:rsid w:val="0039186A"/>
    <w:rsid w:val="003921F8"/>
    <w:rsid w:val="0039254B"/>
    <w:rsid w:val="00392A17"/>
    <w:rsid w:val="00393D39"/>
    <w:rsid w:val="00393D9F"/>
    <w:rsid w:val="0039517D"/>
    <w:rsid w:val="0039517E"/>
    <w:rsid w:val="00395609"/>
    <w:rsid w:val="003956A1"/>
    <w:rsid w:val="003956EB"/>
    <w:rsid w:val="00395C52"/>
    <w:rsid w:val="00396121"/>
    <w:rsid w:val="00396860"/>
    <w:rsid w:val="0039694B"/>
    <w:rsid w:val="003977EB"/>
    <w:rsid w:val="003979A6"/>
    <w:rsid w:val="00397E9A"/>
    <w:rsid w:val="003A002B"/>
    <w:rsid w:val="003A006A"/>
    <w:rsid w:val="003A0FA0"/>
    <w:rsid w:val="003A1832"/>
    <w:rsid w:val="003A1CC8"/>
    <w:rsid w:val="003A365E"/>
    <w:rsid w:val="003A4038"/>
    <w:rsid w:val="003A4916"/>
    <w:rsid w:val="003A5437"/>
    <w:rsid w:val="003A5C36"/>
    <w:rsid w:val="003A5F30"/>
    <w:rsid w:val="003A6614"/>
    <w:rsid w:val="003A7DE0"/>
    <w:rsid w:val="003B0838"/>
    <w:rsid w:val="003B0A84"/>
    <w:rsid w:val="003B12BB"/>
    <w:rsid w:val="003B1562"/>
    <w:rsid w:val="003B1727"/>
    <w:rsid w:val="003B193B"/>
    <w:rsid w:val="003B2294"/>
    <w:rsid w:val="003B2D08"/>
    <w:rsid w:val="003B2D78"/>
    <w:rsid w:val="003B2F53"/>
    <w:rsid w:val="003B333E"/>
    <w:rsid w:val="003B351B"/>
    <w:rsid w:val="003B37B2"/>
    <w:rsid w:val="003B3875"/>
    <w:rsid w:val="003B417A"/>
    <w:rsid w:val="003B4396"/>
    <w:rsid w:val="003B4AFD"/>
    <w:rsid w:val="003B5B66"/>
    <w:rsid w:val="003B6199"/>
    <w:rsid w:val="003B61BD"/>
    <w:rsid w:val="003B621D"/>
    <w:rsid w:val="003B7282"/>
    <w:rsid w:val="003B7B4D"/>
    <w:rsid w:val="003C082E"/>
    <w:rsid w:val="003C1B3D"/>
    <w:rsid w:val="003C1BF4"/>
    <w:rsid w:val="003C1FBD"/>
    <w:rsid w:val="003C1FE0"/>
    <w:rsid w:val="003C2066"/>
    <w:rsid w:val="003C2901"/>
    <w:rsid w:val="003C2AEB"/>
    <w:rsid w:val="003C2CA8"/>
    <w:rsid w:val="003C35FD"/>
    <w:rsid w:val="003C3850"/>
    <w:rsid w:val="003C4140"/>
    <w:rsid w:val="003C498D"/>
    <w:rsid w:val="003C4DE3"/>
    <w:rsid w:val="003C5009"/>
    <w:rsid w:val="003C50A2"/>
    <w:rsid w:val="003C523A"/>
    <w:rsid w:val="003C54E6"/>
    <w:rsid w:val="003C57C1"/>
    <w:rsid w:val="003C5ADB"/>
    <w:rsid w:val="003C614C"/>
    <w:rsid w:val="003C6A61"/>
    <w:rsid w:val="003C7785"/>
    <w:rsid w:val="003C7A5C"/>
    <w:rsid w:val="003C7DAA"/>
    <w:rsid w:val="003D168F"/>
    <w:rsid w:val="003D1B3B"/>
    <w:rsid w:val="003D20F2"/>
    <w:rsid w:val="003D2486"/>
    <w:rsid w:val="003D3B0E"/>
    <w:rsid w:val="003D3E91"/>
    <w:rsid w:val="003D529A"/>
    <w:rsid w:val="003D52A5"/>
    <w:rsid w:val="003D582C"/>
    <w:rsid w:val="003D6A56"/>
    <w:rsid w:val="003E1B2D"/>
    <w:rsid w:val="003E23F6"/>
    <w:rsid w:val="003E2A3B"/>
    <w:rsid w:val="003E2AED"/>
    <w:rsid w:val="003E2F7A"/>
    <w:rsid w:val="003E491F"/>
    <w:rsid w:val="003E5149"/>
    <w:rsid w:val="003E5B6F"/>
    <w:rsid w:val="003E69C6"/>
    <w:rsid w:val="003E7B18"/>
    <w:rsid w:val="003F2D3B"/>
    <w:rsid w:val="003F3476"/>
    <w:rsid w:val="003F388D"/>
    <w:rsid w:val="003F44F8"/>
    <w:rsid w:val="003F483F"/>
    <w:rsid w:val="003F556B"/>
    <w:rsid w:val="003F5610"/>
    <w:rsid w:val="003F5D5B"/>
    <w:rsid w:val="003F5FBD"/>
    <w:rsid w:val="003F6E81"/>
    <w:rsid w:val="003F7829"/>
    <w:rsid w:val="003F78D5"/>
    <w:rsid w:val="003F7C86"/>
    <w:rsid w:val="004004A1"/>
    <w:rsid w:val="004014A4"/>
    <w:rsid w:val="00401610"/>
    <w:rsid w:val="00404FAE"/>
    <w:rsid w:val="004053C7"/>
    <w:rsid w:val="00405B09"/>
    <w:rsid w:val="0040624C"/>
    <w:rsid w:val="00406810"/>
    <w:rsid w:val="00406F31"/>
    <w:rsid w:val="00407F0B"/>
    <w:rsid w:val="00407FB5"/>
    <w:rsid w:val="00410230"/>
    <w:rsid w:val="00410967"/>
    <w:rsid w:val="00410B17"/>
    <w:rsid w:val="004113EF"/>
    <w:rsid w:val="00411451"/>
    <w:rsid w:val="004120BF"/>
    <w:rsid w:val="00412276"/>
    <w:rsid w:val="00412400"/>
    <w:rsid w:val="004132BF"/>
    <w:rsid w:val="004134B3"/>
    <w:rsid w:val="0041356A"/>
    <w:rsid w:val="00413661"/>
    <w:rsid w:val="004140BE"/>
    <w:rsid w:val="00414636"/>
    <w:rsid w:val="00415207"/>
    <w:rsid w:val="0041557E"/>
    <w:rsid w:val="00420FFD"/>
    <w:rsid w:val="0042106D"/>
    <w:rsid w:val="00421B55"/>
    <w:rsid w:val="00421B73"/>
    <w:rsid w:val="00421E27"/>
    <w:rsid w:val="00422008"/>
    <w:rsid w:val="00422733"/>
    <w:rsid w:val="00424CCA"/>
    <w:rsid w:val="00424F21"/>
    <w:rsid w:val="00425393"/>
    <w:rsid w:val="00425579"/>
    <w:rsid w:val="004259F1"/>
    <w:rsid w:val="00425C58"/>
    <w:rsid w:val="00426053"/>
    <w:rsid w:val="004263BF"/>
    <w:rsid w:val="00430387"/>
    <w:rsid w:val="004303C0"/>
    <w:rsid w:val="004308F1"/>
    <w:rsid w:val="0043164D"/>
    <w:rsid w:val="00432691"/>
    <w:rsid w:val="004332B9"/>
    <w:rsid w:val="00433C0A"/>
    <w:rsid w:val="00434730"/>
    <w:rsid w:val="00434FFD"/>
    <w:rsid w:val="004359E0"/>
    <w:rsid w:val="004360A4"/>
    <w:rsid w:val="0043752E"/>
    <w:rsid w:val="0043799D"/>
    <w:rsid w:val="004404DE"/>
    <w:rsid w:val="00440A05"/>
    <w:rsid w:val="00440ABF"/>
    <w:rsid w:val="00440C2A"/>
    <w:rsid w:val="0044139F"/>
    <w:rsid w:val="004414E1"/>
    <w:rsid w:val="0044162D"/>
    <w:rsid w:val="00441D08"/>
    <w:rsid w:val="00441E85"/>
    <w:rsid w:val="00442CA1"/>
    <w:rsid w:val="004434D2"/>
    <w:rsid w:val="00443610"/>
    <w:rsid w:val="00444ED8"/>
    <w:rsid w:val="00444F15"/>
    <w:rsid w:val="00445643"/>
    <w:rsid w:val="00446B63"/>
    <w:rsid w:val="00446B9F"/>
    <w:rsid w:val="0045059D"/>
    <w:rsid w:val="00450A59"/>
    <w:rsid w:val="00450B2B"/>
    <w:rsid w:val="004516CA"/>
    <w:rsid w:val="0045216F"/>
    <w:rsid w:val="004524FC"/>
    <w:rsid w:val="00452AA5"/>
    <w:rsid w:val="00452FF2"/>
    <w:rsid w:val="00453471"/>
    <w:rsid w:val="00454309"/>
    <w:rsid w:val="00454745"/>
    <w:rsid w:val="00454F65"/>
    <w:rsid w:val="00454FF6"/>
    <w:rsid w:val="00455053"/>
    <w:rsid w:val="004557DE"/>
    <w:rsid w:val="00455ABC"/>
    <w:rsid w:val="00456C8B"/>
    <w:rsid w:val="004570E4"/>
    <w:rsid w:val="0046010D"/>
    <w:rsid w:val="0046155B"/>
    <w:rsid w:val="0046298C"/>
    <w:rsid w:val="00462FC2"/>
    <w:rsid w:val="00463472"/>
    <w:rsid w:val="004647B7"/>
    <w:rsid w:val="00464ADD"/>
    <w:rsid w:val="004663D2"/>
    <w:rsid w:val="00466A2D"/>
    <w:rsid w:val="00466C82"/>
    <w:rsid w:val="004677BA"/>
    <w:rsid w:val="00467A0D"/>
    <w:rsid w:val="004706B5"/>
    <w:rsid w:val="00470F49"/>
    <w:rsid w:val="00471079"/>
    <w:rsid w:val="004711AD"/>
    <w:rsid w:val="00471F1D"/>
    <w:rsid w:val="004720CE"/>
    <w:rsid w:val="004721C1"/>
    <w:rsid w:val="004722E3"/>
    <w:rsid w:val="00472F13"/>
    <w:rsid w:val="00472FC4"/>
    <w:rsid w:val="00473725"/>
    <w:rsid w:val="004749CD"/>
    <w:rsid w:val="00474FBF"/>
    <w:rsid w:val="00475D69"/>
    <w:rsid w:val="004763C5"/>
    <w:rsid w:val="0047655D"/>
    <w:rsid w:val="00476FB9"/>
    <w:rsid w:val="00477669"/>
    <w:rsid w:val="00477AD9"/>
    <w:rsid w:val="00481344"/>
    <w:rsid w:val="00481A11"/>
    <w:rsid w:val="00481CAD"/>
    <w:rsid w:val="004822F2"/>
    <w:rsid w:val="0048246D"/>
    <w:rsid w:val="00482708"/>
    <w:rsid w:val="00483BB9"/>
    <w:rsid w:val="00483C25"/>
    <w:rsid w:val="0048480A"/>
    <w:rsid w:val="0048555F"/>
    <w:rsid w:val="004858DA"/>
    <w:rsid w:val="00485D7E"/>
    <w:rsid w:val="00486893"/>
    <w:rsid w:val="00490535"/>
    <w:rsid w:val="00490A77"/>
    <w:rsid w:val="00490F69"/>
    <w:rsid w:val="0049162A"/>
    <w:rsid w:val="00491BE4"/>
    <w:rsid w:val="00491EB6"/>
    <w:rsid w:val="00492A16"/>
    <w:rsid w:val="00492C0A"/>
    <w:rsid w:val="00494CD8"/>
    <w:rsid w:val="00495A6D"/>
    <w:rsid w:val="004964FE"/>
    <w:rsid w:val="00496B4D"/>
    <w:rsid w:val="004973BF"/>
    <w:rsid w:val="0049771F"/>
    <w:rsid w:val="004A0E84"/>
    <w:rsid w:val="004A110E"/>
    <w:rsid w:val="004A12BF"/>
    <w:rsid w:val="004A1520"/>
    <w:rsid w:val="004A1683"/>
    <w:rsid w:val="004A226A"/>
    <w:rsid w:val="004A27DC"/>
    <w:rsid w:val="004A2C85"/>
    <w:rsid w:val="004A30A6"/>
    <w:rsid w:val="004A3870"/>
    <w:rsid w:val="004A38E6"/>
    <w:rsid w:val="004A43E1"/>
    <w:rsid w:val="004A55B6"/>
    <w:rsid w:val="004A5CDB"/>
    <w:rsid w:val="004A6987"/>
    <w:rsid w:val="004A69D5"/>
    <w:rsid w:val="004A72AE"/>
    <w:rsid w:val="004A7993"/>
    <w:rsid w:val="004B027D"/>
    <w:rsid w:val="004B0324"/>
    <w:rsid w:val="004B10DE"/>
    <w:rsid w:val="004B149C"/>
    <w:rsid w:val="004B15CF"/>
    <w:rsid w:val="004B18CF"/>
    <w:rsid w:val="004B2223"/>
    <w:rsid w:val="004B248B"/>
    <w:rsid w:val="004B257B"/>
    <w:rsid w:val="004B2CBF"/>
    <w:rsid w:val="004B3F1D"/>
    <w:rsid w:val="004B435C"/>
    <w:rsid w:val="004B521F"/>
    <w:rsid w:val="004B5F26"/>
    <w:rsid w:val="004B658C"/>
    <w:rsid w:val="004B6B8A"/>
    <w:rsid w:val="004B6FDC"/>
    <w:rsid w:val="004B74A7"/>
    <w:rsid w:val="004B7534"/>
    <w:rsid w:val="004B7A18"/>
    <w:rsid w:val="004B7C1B"/>
    <w:rsid w:val="004C02CC"/>
    <w:rsid w:val="004C0894"/>
    <w:rsid w:val="004C0E45"/>
    <w:rsid w:val="004C11E3"/>
    <w:rsid w:val="004C3148"/>
    <w:rsid w:val="004C3311"/>
    <w:rsid w:val="004C3FC1"/>
    <w:rsid w:val="004C41A6"/>
    <w:rsid w:val="004C5141"/>
    <w:rsid w:val="004C5488"/>
    <w:rsid w:val="004C5989"/>
    <w:rsid w:val="004C5E58"/>
    <w:rsid w:val="004C7573"/>
    <w:rsid w:val="004C7F4D"/>
    <w:rsid w:val="004D0E41"/>
    <w:rsid w:val="004D10B3"/>
    <w:rsid w:val="004D1E42"/>
    <w:rsid w:val="004D24E0"/>
    <w:rsid w:val="004D46D9"/>
    <w:rsid w:val="004D470B"/>
    <w:rsid w:val="004D4CA5"/>
    <w:rsid w:val="004D5906"/>
    <w:rsid w:val="004D6366"/>
    <w:rsid w:val="004D64B1"/>
    <w:rsid w:val="004D7203"/>
    <w:rsid w:val="004D7267"/>
    <w:rsid w:val="004D7292"/>
    <w:rsid w:val="004D7D52"/>
    <w:rsid w:val="004E00C8"/>
    <w:rsid w:val="004E1BA6"/>
    <w:rsid w:val="004E28A9"/>
    <w:rsid w:val="004E363E"/>
    <w:rsid w:val="004E3A27"/>
    <w:rsid w:val="004E3B28"/>
    <w:rsid w:val="004E3EF6"/>
    <w:rsid w:val="004E49FE"/>
    <w:rsid w:val="004E7399"/>
    <w:rsid w:val="004E7A63"/>
    <w:rsid w:val="004F0913"/>
    <w:rsid w:val="004F29EE"/>
    <w:rsid w:val="004F35CE"/>
    <w:rsid w:val="004F3D6A"/>
    <w:rsid w:val="004F42F8"/>
    <w:rsid w:val="004F4A6E"/>
    <w:rsid w:val="004F4BE0"/>
    <w:rsid w:val="004F4D1A"/>
    <w:rsid w:val="004F5C03"/>
    <w:rsid w:val="004F6B70"/>
    <w:rsid w:val="004F7DCB"/>
    <w:rsid w:val="00500210"/>
    <w:rsid w:val="00500584"/>
    <w:rsid w:val="00501034"/>
    <w:rsid w:val="00501127"/>
    <w:rsid w:val="00501759"/>
    <w:rsid w:val="00501C7E"/>
    <w:rsid w:val="00501E09"/>
    <w:rsid w:val="00501FC1"/>
    <w:rsid w:val="00503978"/>
    <w:rsid w:val="00503A47"/>
    <w:rsid w:val="00504A1B"/>
    <w:rsid w:val="00504B38"/>
    <w:rsid w:val="005057C5"/>
    <w:rsid w:val="00505E06"/>
    <w:rsid w:val="00506DFE"/>
    <w:rsid w:val="005071DB"/>
    <w:rsid w:val="005077ED"/>
    <w:rsid w:val="00510116"/>
    <w:rsid w:val="00510323"/>
    <w:rsid w:val="005104A0"/>
    <w:rsid w:val="005105F6"/>
    <w:rsid w:val="00510C3C"/>
    <w:rsid w:val="00511DE6"/>
    <w:rsid w:val="0051265D"/>
    <w:rsid w:val="005134AA"/>
    <w:rsid w:val="00513D33"/>
    <w:rsid w:val="00513F28"/>
    <w:rsid w:val="0051496D"/>
    <w:rsid w:val="00514AD5"/>
    <w:rsid w:val="00514ED4"/>
    <w:rsid w:val="005166DC"/>
    <w:rsid w:val="0051748B"/>
    <w:rsid w:val="00517AAC"/>
    <w:rsid w:val="00521180"/>
    <w:rsid w:val="00521B9B"/>
    <w:rsid w:val="0052247F"/>
    <w:rsid w:val="00522B16"/>
    <w:rsid w:val="00522ED3"/>
    <w:rsid w:val="00523742"/>
    <w:rsid w:val="005243A1"/>
    <w:rsid w:val="00524918"/>
    <w:rsid w:val="005256CD"/>
    <w:rsid w:val="005257CD"/>
    <w:rsid w:val="005257ED"/>
    <w:rsid w:val="00525A39"/>
    <w:rsid w:val="00525BDF"/>
    <w:rsid w:val="00525D4F"/>
    <w:rsid w:val="00525F05"/>
    <w:rsid w:val="0052672B"/>
    <w:rsid w:val="00526DCA"/>
    <w:rsid w:val="00530E0E"/>
    <w:rsid w:val="00531590"/>
    <w:rsid w:val="00532174"/>
    <w:rsid w:val="00532214"/>
    <w:rsid w:val="00532A24"/>
    <w:rsid w:val="00532EAE"/>
    <w:rsid w:val="0053330A"/>
    <w:rsid w:val="00533383"/>
    <w:rsid w:val="00533CEC"/>
    <w:rsid w:val="00534093"/>
    <w:rsid w:val="00535006"/>
    <w:rsid w:val="0053609A"/>
    <w:rsid w:val="0053643D"/>
    <w:rsid w:val="00536BA0"/>
    <w:rsid w:val="0053780A"/>
    <w:rsid w:val="00537B07"/>
    <w:rsid w:val="0054070B"/>
    <w:rsid w:val="00540FCB"/>
    <w:rsid w:val="0054104A"/>
    <w:rsid w:val="00541444"/>
    <w:rsid w:val="00541E32"/>
    <w:rsid w:val="00542657"/>
    <w:rsid w:val="00542C9B"/>
    <w:rsid w:val="00542E08"/>
    <w:rsid w:val="005438B3"/>
    <w:rsid w:val="00544516"/>
    <w:rsid w:val="00544E67"/>
    <w:rsid w:val="005466EC"/>
    <w:rsid w:val="0054687C"/>
    <w:rsid w:val="00547A9E"/>
    <w:rsid w:val="00547B6F"/>
    <w:rsid w:val="00550104"/>
    <w:rsid w:val="0055026F"/>
    <w:rsid w:val="00550777"/>
    <w:rsid w:val="00550D24"/>
    <w:rsid w:val="00551FD2"/>
    <w:rsid w:val="00551FF0"/>
    <w:rsid w:val="00552018"/>
    <w:rsid w:val="0055230B"/>
    <w:rsid w:val="00552CF8"/>
    <w:rsid w:val="00553407"/>
    <w:rsid w:val="005536AC"/>
    <w:rsid w:val="00554598"/>
    <w:rsid w:val="005548E1"/>
    <w:rsid w:val="00554AAE"/>
    <w:rsid w:val="00554C38"/>
    <w:rsid w:val="00554EC2"/>
    <w:rsid w:val="00554F63"/>
    <w:rsid w:val="00555429"/>
    <w:rsid w:val="00555601"/>
    <w:rsid w:val="0055567D"/>
    <w:rsid w:val="00556434"/>
    <w:rsid w:val="0055723D"/>
    <w:rsid w:val="005602AA"/>
    <w:rsid w:val="005606B7"/>
    <w:rsid w:val="005616C7"/>
    <w:rsid w:val="00561877"/>
    <w:rsid w:val="00562359"/>
    <w:rsid w:val="00563414"/>
    <w:rsid w:val="0056409D"/>
    <w:rsid w:val="005654EC"/>
    <w:rsid w:val="005656F1"/>
    <w:rsid w:val="005664F2"/>
    <w:rsid w:val="00566C03"/>
    <w:rsid w:val="00567044"/>
    <w:rsid w:val="0056792A"/>
    <w:rsid w:val="00567D4B"/>
    <w:rsid w:val="00571042"/>
    <w:rsid w:val="00571321"/>
    <w:rsid w:val="005714AA"/>
    <w:rsid w:val="00571936"/>
    <w:rsid w:val="00571C01"/>
    <w:rsid w:val="00573389"/>
    <w:rsid w:val="0057356B"/>
    <w:rsid w:val="00573894"/>
    <w:rsid w:val="0057419E"/>
    <w:rsid w:val="005752C1"/>
    <w:rsid w:val="005752C3"/>
    <w:rsid w:val="005758FE"/>
    <w:rsid w:val="00575FB0"/>
    <w:rsid w:val="0057649D"/>
    <w:rsid w:val="00577C07"/>
    <w:rsid w:val="00577EFA"/>
    <w:rsid w:val="005803D4"/>
    <w:rsid w:val="005815C5"/>
    <w:rsid w:val="005816FE"/>
    <w:rsid w:val="00581DC1"/>
    <w:rsid w:val="00582F5E"/>
    <w:rsid w:val="00583290"/>
    <w:rsid w:val="005837E3"/>
    <w:rsid w:val="00584506"/>
    <w:rsid w:val="00584568"/>
    <w:rsid w:val="0058459D"/>
    <w:rsid w:val="0058461E"/>
    <w:rsid w:val="00584ABD"/>
    <w:rsid w:val="00585266"/>
    <w:rsid w:val="005852FD"/>
    <w:rsid w:val="0058553F"/>
    <w:rsid w:val="00586B75"/>
    <w:rsid w:val="00586BF1"/>
    <w:rsid w:val="00587B62"/>
    <w:rsid w:val="00590599"/>
    <w:rsid w:val="00590F16"/>
    <w:rsid w:val="00590F31"/>
    <w:rsid w:val="005925C8"/>
    <w:rsid w:val="005929EE"/>
    <w:rsid w:val="00593236"/>
    <w:rsid w:val="00594063"/>
    <w:rsid w:val="0059421D"/>
    <w:rsid w:val="00595249"/>
    <w:rsid w:val="0059564F"/>
    <w:rsid w:val="00595FCD"/>
    <w:rsid w:val="00597222"/>
    <w:rsid w:val="005972A9"/>
    <w:rsid w:val="00597818"/>
    <w:rsid w:val="00597B21"/>
    <w:rsid w:val="00597C16"/>
    <w:rsid w:val="005A0518"/>
    <w:rsid w:val="005A05DB"/>
    <w:rsid w:val="005A0896"/>
    <w:rsid w:val="005A1899"/>
    <w:rsid w:val="005A1A0D"/>
    <w:rsid w:val="005A1C2B"/>
    <w:rsid w:val="005A2160"/>
    <w:rsid w:val="005A2291"/>
    <w:rsid w:val="005A3169"/>
    <w:rsid w:val="005A334F"/>
    <w:rsid w:val="005A33AD"/>
    <w:rsid w:val="005A34A7"/>
    <w:rsid w:val="005A3E78"/>
    <w:rsid w:val="005A41F6"/>
    <w:rsid w:val="005A4514"/>
    <w:rsid w:val="005A464F"/>
    <w:rsid w:val="005A4BC1"/>
    <w:rsid w:val="005A5EEB"/>
    <w:rsid w:val="005A61CE"/>
    <w:rsid w:val="005A6825"/>
    <w:rsid w:val="005A6C8A"/>
    <w:rsid w:val="005A6D16"/>
    <w:rsid w:val="005A7092"/>
    <w:rsid w:val="005A76EB"/>
    <w:rsid w:val="005B0DE1"/>
    <w:rsid w:val="005B1004"/>
    <w:rsid w:val="005B1209"/>
    <w:rsid w:val="005B17FF"/>
    <w:rsid w:val="005B18D0"/>
    <w:rsid w:val="005B19C6"/>
    <w:rsid w:val="005B2612"/>
    <w:rsid w:val="005B36A0"/>
    <w:rsid w:val="005B3D87"/>
    <w:rsid w:val="005B4060"/>
    <w:rsid w:val="005B493E"/>
    <w:rsid w:val="005B50D1"/>
    <w:rsid w:val="005B5248"/>
    <w:rsid w:val="005B56A3"/>
    <w:rsid w:val="005B5A21"/>
    <w:rsid w:val="005B7B65"/>
    <w:rsid w:val="005B7EE2"/>
    <w:rsid w:val="005C0042"/>
    <w:rsid w:val="005C07DB"/>
    <w:rsid w:val="005C13CF"/>
    <w:rsid w:val="005C19C4"/>
    <w:rsid w:val="005C20D6"/>
    <w:rsid w:val="005C29D0"/>
    <w:rsid w:val="005C2A9C"/>
    <w:rsid w:val="005C3452"/>
    <w:rsid w:val="005C3B0E"/>
    <w:rsid w:val="005C40C5"/>
    <w:rsid w:val="005C4C88"/>
    <w:rsid w:val="005C6651"/>
    <w:rsid w:val="005C670B"/>
    <w:rsid w:val="005C681F"/>
    <w:rsid w:val="005C6957"/>
    <w:rsid w:val="005C6A0D"/>
    <w:rsid w:val="005D0DD4"/>
    <w:rsid w:val="005D0FC5"/>
    <w:rsid w:val="005D15C0"/>
    <w:rsid w:val="005D1B1C"/>
    <w:rsid w:val="005D2264"/>
    <w:rsid w:val="005D2C9A"/>
    <w:rsid w:val="005D2CDC"/>
    <w:rsid w:val="005D2E38"/>
    <w:rsid w:val="005D317B"/>
    <w:rsid w:val="005D4188"/>
    <w:rsid w:val="005D4279"/>
    <w:rsid w:val="005D6144"/>
    <w:rsid w:val="005D626C"/>
    <w:rsid w:val="005D644E"/>
    <w:rsid w:val="005D7005"/>
    <w:rsid w:val="005E05BF"/>
    <w:rsid w:val="005E06B8"/>
    <w:rsid w:val="005E0927"/>
    <w:rsid w:val="005E19BA"/>
    <w:rsid w:val="005E2030"/>
    <w:rsid w:val="005E3DD6"/>
    <w:rsid w:val="005E3DDB"/>
    <w:rsid w:val="005E436A"/>
    <w:rsid w:val="005E44AB"/>
    <w:rsid w:val="005E4683"/>
    <w:rsid w:val="005E624B"/>
    <w:rsid w:val="005E6BCA"/>
    <w:rsid w:val="005E6F80"/>
    <w:rsid w:val="005E746E"/>
    <w:rsid w:val="005E747B"/>
    <w:rsid w:val="005E762C"/>
    <w:rsid w:val="005E76F3"/>
    <w:rsid w:val="005E7D25"/>
    <w:rsid w:val="005F05DB"/>
    <w:rsid w:val="005F0BB8"/>
    <w:rsid w:val="005F1047"/>
    <w:rsid w:val="005F11F2"/>
    <w:rsid w:val="005F1378"/>
    <w:rsid w:val="005F1550"/>
    <w:rsid w:val="005F1B63"/>
    <w:rsid w:val="005F22D6"/>
    <w:rsid w:val="005F2495"/>
    <w:rsid w:val="005F25E3"/>
    <w:rsid w:val="005F34B7"/>
    <w:rsid w:val="005F4A46"/>
    <w:rsid w:val="005F4E80"/>
    <w:rsid w:val="005F6570"/>
    <w:rsid w:val="005F6E4B"/>
    <w:rsid w:val="005F6F53"/>
    <w:rsid w:val="005F6FBC"/>
    <w:rsid w:val="005F718B"/>
    <w:rsid w:val="005F7455"/>
    <w:rsid w:val="005F7E57"/>
    <w:rsid w:val="00600852"/>
    <w:rsid w:val="00600AC3"/>
    <w:rsid w:val="00600B48"/>
    <w:rsid w:val="00600BAD"/>
    <w:rsid w:val="00600D93"/>
    <w:rsid w:val="006010E4"/>
    <w:rsid w:val="0060292B"/>
    <w:rsid w:val="00602DD0"/>
    <w:rsid w:val="0060429F"/>
    <w:rsid w:val="00604614"/>
    <w:rsid w:val="00605668"/>
    <w:rsid w:val="00605C24"/>
    <w:rsid w:val="00605DF0"/>
    <w:rsid w:val="0060625C"/>
    <w:rsid w:val="0060771E"/>
    <w:rsid w:val="00607FEF"/>
    <w:rsid w:val="00610259"/>
    <w:rsid w:val="00610704"/>
    <w:rsid w:val="00610EF0"/>
    <w:rsid w:val="00611092"/>
    <w:rsid w:val="00611698"/>
    <w:rsid w:val="0061293C"/>
    <w:rsid w:val="0061478F"/>
    <w:rsid w:val="006148D5"/>
    <w:rsid w:val="0061502B"/>
    <w:rsid w:val="00615A35"/>
    <w:rsid w:val="00615E2B"/>
    <w:rsid w:val="00615F08"/>
    <w:rsid w:val="0061607D"/>
    <w:rsid w:val="00616223"/>
    <w:rsid w:val="0061750E"/>
    <w:rsid w:val="006200CC"/>
    <w:rsid w:val="00620D63"/>
    <w:rsid w:val="006226E0"/>
    <w:rsid w:val="006227DC"/>
    <w:rsid w:val="006232BE"/>
    <w:rsid w:val="00624908"/>
    <w:rsid w:val="00624BBF"/>
    <w:rsid w:val="006255CD"/>
    <w:rsid w:val="006259C7"/>
    <w:rsid w:val="00625EAA"/>
    <w:rsid w:val="00626024"/>
    <w:rsid w:val="006260F5"/>
    <w:rsid w:val="00626546"/>
    <w:rsid w:val="00626AE1"/>
    <w:rsid w:val="00627949"/>
    <w:rsid w:val="00627CFE"/>
    <w:rsid w:val="00627E77"/>
    <w:rsid w:val="006303F2"/>
    <w:rsid w:val="006306FC"/>
    <w:rsid w:val="006320EC"/>
    <w:rsid w:val="006337B8"/>
    <w:rsid w:val="00634342"/>
    <w:rsid w:val="00634B52"/>
    <w:rsid w:val="006354A7"/>
    <w:rsid w:val="00635D99"/>
    <w:rsid w:val="00636586"/>
    <w:rsid w:val="00636E8A"/>
    <w:rsid w:val="00637096"/>
    <w:rsid w:val="00637337"/>
    <w:rsid w:val="00637E84"/>
    <w:rsid w:val="00637FF0"/>
    <w:rsid w:val="006410E8"/>
    <w:rsid w:val="0064182B"/>
    <w:rsid w:val="00641D63"/>
    <w:rsid w:val="00642A20"/>
    <w:rsid w:val="006430DB"/>
    <w:rsid w:val="00643147"/>
    <w:rsid w:val="00643562"/>
    <w:rsid w:val="006447A6"/>
    <w:rsid w:val="00644986"/>
    <w:rsid w:val="006454A5"/>
    <w:rsid w:val="006457F6"/>
    <w:rsid w:val="00645B39"/>
    <w:rsid w:val="00645BED"/>
    <w:rsid w:val="00645D7B"/>
    <w:rsid w:val="00646726"/>
    <w:rsid w:val="006470CB"/>
    <w:rsid w:val="00647CB1"/>
    <w:rsid w:val="00647DB6"/>
    <w:rsid w:val="00650387"/>
    <w:rsid w:val="00650F89"/>
    <w:rsid w:val="00651AB4"/>
    <w:rsid w:val="00653012"/>
    <w:rsid w:val="00653055"/>
    <w:rsid w:val="006536C3"/>
    <w:rsid w:val="006540D3"/>
    <w:rsid w:val="00654965"/>
    <w:rsid w:val="0065551B"/>
    <w:rsid w:val="006557C4"/>
    <w:rsid w:val="006557E8"/>
    <w:rsid w:val="00655E6C"/>
    <w:rsid w:val="0065627C"/>
    <w:rsid w:val="00656CC5"/>
    <w:rsid w:val="006571B6"/>
    <w:rsid w:val="0065785D"/>
    <w:rsid w:val="00657A5B"/>
    <w:rsid w:val="00657AE8"/>
    <w:rsid w:val="006602F4"/>
    <w:rsid w:val="00661419"/>
    <w:rsid w:val="00661AE5"/>
    <w:rsid w:val="00662786"/>
    <w:rsid w:val="006632BD"/>
    <w:rsid w:val="0066378A"/>
    <w:rsid w:val="00663821"/>
    <w:rsid w:val="00663A25"/>
    <w:rsid w:val="00663DD3"/>
    <w:rsid w:val="006645A6"/>
    <w:rsid w:val="00664F72"/>
    <w:rsid w:val="00666952"/>
    <w:rsid w:val="006669DA"/>
    <w:rsid w:val="00667C4F"/>
    <w:rsid w:val="00667F59"/>
    <w:rsid w:val="00671112"/>
    <w:rsid w:val="0067165A"/>
    <w:rsid w:val="0067168C"/>
    <w:rsid w:val="006717A0"/>
    <w:rsid w:val="00671966"/>
    <w:rsid w:val="0067206E"/>
    <w:rsid w:val="00672895"/>
    <w:rsid w:val="00673B94"/>
    <w:rsid w:val="00674301"/>
    <w:rsid w:val="00674419"/>
    <w:rsid w:val="006745D0"/>
    <w:rsid w:val="0067543C"/>
    <w:rsid w:val="006754BA"/>
    <w:rsid w:val="006770A9"/>
    <w:rsid w:val="0067745A"/>
    <w:rsid w:val="00677B86"/>
    <w:rsid w:val="00677F94"/>
    <w:rsid w:val="00681013"/>
    <w:rsid w:val="0068181C"/>
    <w:rsid w:val="00682028"/>
    <w:rsid w:val="00683AA8"/>
    <w:rsid w:val="0068487E"/>
    <w:rsid w:val="00684DCD"/>
    <w:rsid w:val="00685032"/>
    <w:rsid w:val="00686E7D"/>
    <w:rsid w:val="00690D26"/>
    <w:rsid w:val="0069104A"/>
    <w:rsid w:val="00691389"/>
    <w:rsid w:val="0069157B"/>
    <w:rsid w:val="00691665"/>
    <w:rsid w:val="006916D1"/>
    <w:rsid w:val="00691C76"/>
    <w:rsid w:val="00692612"/>
    <w:rsid w:val="00692A65"/>
    <w:rsid w:val="0069356B"/>
    <w:rsid w:val="00693D01"/>
    <w:rsid w:val="00694BE4"/>
    <w:rsid w:val="00695812"/>
    <w:rsid w:val="00695BDD"/>
    <w:rsid w:val="006962FB"/>
    <w:rsid w:val="0069674C"/>
    <w:rsid w:val="00696B93"/>
    <w:rsid w:val="006972BC"/>
    <w:rsid w:val="006974A3"/>
    <w:rsid w:val="006A07B7"/>
    <w:rsid w:val="006A0B84"/>
    <w:rsid w:val="006A0C03"/>
    <w:rsid w:val="006A1079"/>
    <w:rsid w:val="006A13EA"/>
    <w:rsid w:val="006A2310"/>
    <w:rsid w:val="006A243A"/>
    <w:rsid w:val="006A279C"/>
    <w:rsid w:val="006A2E6C"/>
    <w:rsid w:val="006A33FC"/>
    <w:rsid w:val="006A42DD"/>
    <w:rsid w:val="006A60E0"/>
    <w:rsid w:val="006A74D4"/>
    <w:rsid w:val="006A7B6C"/>
    <w:rsid w:val="006B073D"/>
    <w:rsid w:val="006B07BD"/>
    <w:rsid w:val="006B0C9D"/>
    <w:rsid w:val="006B1004"/>
    <w:rsid w:val="006B10D7"/>
    <w:rsid w:val="006B1371"/>
    <w:rsid w:val="006B16FF"/>
    <w:rsid w:val="006B1FB8"/>
    <w:rsid w:val="006B2467"/>
    <w:rsid w:val="006B2497"/>
    <w:rsid w:val="006B31B5"/>
    <w:rsid w:val="006B3ABA"/>
    <w:rsid w:val="006B3C3D"/>
    <w:rsid w:val="006B3C98"/>
    <w:rsid w:val="006B4E9E"/>
    <w:rsid w:val="006B7436"/>
    <w:rsid w:val="006B7C6C"/>
    <w:rsid w:val="006C01ED"/>
    <w:rsid w:val="006C0425"/>
    <w:rsid w:val="006C0B1E"/>
    <w:rsid w:val="006C0DC0"/>
    <w:rsid w:val="006C16A9"/>
    <w:rsid w:val="006C2287"/>
    <w:rsid w:val="006C306C"/>
    <w:rsid w:val="006C33EE"/>
    <w:rsid w:val="006C34E0"/>
    <w:rsid w:val="006C3DFC"/>
    <w:rsid w:val="006C41B7"/>
    <w:rsid w:val="006C4B0A"/>
    <w:rsid w:val="006C6AF7"/>
    <w:rsid w:val="006C6C4F"/>
    <w:rsid w:val="006C7836"/>
    <w:rsid w:val="006D081A"/>
    <w:rsid w:val="006D13EE"/>
    <w:rsid w:val="006D1C81"/>
    <w:rsid w:val="006D302A"/>
    <w:rsid w:val="006D452A"/>
    <w:rsid w:val="006D4676"/>
    <w:rsid w:val="006D52B1"/>
    <w:rsid w:val="006D5DAB"/>
    <w:rsid w:val="006D6988"/>
    <w:rsid w:val="006D6FAB"/>
    <w:rsid w:val="006D703E"/>
    <w:rsid w:val="006D7206"/>
    <w:rsid w:val="006D792F"/>
    <w:rsid w:val="006E07BA"/>
    <w:rsid w:val="006E0F72"/>
    <w:rsid w:val="006E1049"/>
    <w:rsid w:val="006E16F7"/>
    <w:rsid w:val="006E1FE1"/>
    <w:rsid w:val="006E2E46"/>
    <w:rsid w:val="006E308C"/>
    <w:rsid w:val="006E3737"/>
    <w:rsid w:val="006E3CC7"/>
    <w:rsid w:val="006E3E96"/>
    <w:rsid w:val="006E432E"/>
    <w:rsid w:val="006E5686"/>
    <w:rsid w:val="006E58BE"/>
    <w:rsid w:val="006E6329"/>
    <w:rsid w:val="006E6F5B"/>
    <w:rsid w:val="006E7181"/>
    <w:rsid w:val="006E71F1"/>
    <w:rsid w:val="006E7A4C"/>
    <w:rsid w:val="006F24B6"/>
    <w:rsid w:val="006F287E"/>
    <w:rsid w:val="006F30D9"/>
    <w:rsid w:val="006F3417"/>
    <w:rsid w:val="006F420A"/>
    <w:rsid w:val="006F58ED"/>
    <w:rsid w:val="006F619A"/>
    <w:rsid w:val="006F62A4"/>
    <w:rsid w:val="006F660E"/>
    <w:rsid w:val="006F67B3"/>
    <w:rsid w:val="006F6DD3"/>
    <w:rsid w:val="006F714B"/>
    <w:rsid w:val="006F729F"/>
    <w:rsid w:val="006F75F0"/>
    <w:rsid w:val="006F774D"/>
    <w:rsid w:val="006F7D5F"/>
    <w:rsid w:val="006F7DD5"/>
    <w:rsid w:val="00700DA8"/>
    <w:rsid w:val="0070197F"/>
    <w:rsid w:val="00701C5D"/>
    <w:rsid w:val="00701E33"/>
    <w:rsid w:val="00702BFC"/>
    <w:rsid w:val="0070401C"/>
    <w:rsid w:val="0070458C"/>
    <w:rsid w:val="00705129"/>
    <w:rsid w:val="00706076"/>
    <w:rsid w:val="0070699A"/>
    <w:rsid w:val="007101A5"/>
    <w:rsid w:val="00710B5B"/>
    <w:rsid w:val="00711F15"/>
    <w:rsid w:val="007123B9"/>
    <w:rsid w:val="007123BB"/>
    <w:rsid w:val="007125A0"/>
    <w:rsid w:val="00715200"/>
    <w:rsid w:val="00715286"/>
    <w:rsid w:val="0071583C"/>
    <w:rsid w:val="007161E7"/>
    <w:rsid w:val="007167ED"/>
    <w:rsid w:val="00716835"/>
    <w:rsid w:val="00716A2B"/>
    <w:rsid w:val="00716D30"/>
    <w:rsid w:val="0071748B"/>
    <w:rsid w:val="007205C6"/>
    <w:rsid w:val="00720866"/>
    <w:rsid w:val="007213AF"/>
    <w:rsid w:val="0072152C"/>
    <w:rsid w:val="007216EB"/>
    <w:rsid w:val="00721947"/>
    <w:rsid w:val="0072234B"/>
    <w:rsid w:val="007226CC"/>
    <w:rsid w:val="00723389"/>
    <w:rsid w:val="007238EA"/>
    <w:rsid w:val="00723970"/>
    <w:rsid w:val="00723A82"/>
    <w:rsid w:val="00723E6D"/>
    <w:rsid w:val="00723FE3"/>
    <w:rsid w:val="00724C34"/>
    <w:rsid w:val="00724C76"/>
    <w:rsid w:val="007261CB"/>
    <w:rsid w:val="00726659"/>
    <w:rsid w:val="00726919"/>
    <w:rsid w:val="00726EF2"/>
    <w:rsid w:val="00727505"/>
    <w:rsid w:val="00727D94"/>
    <w:rsid w:val="007309C6"/>
    <w:rsid w:val="007312C5"/>
    <w:rsid w:val="007314FC"/>
    <w:rsid w:val="00731A3D"/>
    <w:rsid w:val="00731BF0"/>
    <w:rsid w:val="0073254C"/>
    <w:rsid w:val="0073299D"/>
    <w:rsid w:val="00733522"/>
    <w:rsid w:val="00733A62"/>
    <w:rsid w:val="00735EE6"/>
    <w:rsid w:val="00736124"/>
    <w:rsid w:val="0073619A"/>
    <w:rsid w:val="0073688E"/>
    <w:rsid w:val="00736A97"/>
    <w:rsid w:val="007372FF"/>
    <w:rsid w:val="00737833"/>
    <w:rsid w:val="00737F8F"/>
    <w:rsid w:val="0074084D"/>
    <w:rsid w:val="007409C5"/>
    <w:rsid w:val="0074221B"/>
    <w:rsid w:val="00742474"/>
    <w:rsid w:val="0074298C"/>
    <w:rsid w:val="007432DA"/>
    <w:rsid w:val="007436FB"/>
    <w:rsid w:val="00743BD0"/>
    <w:rsid w:val="0074425E"/>
    <w:rsid w:val="00744580"/>
    <w:rsid w:val="007450C9"/>
    <w:rsid w:val="00745CD7"/>
    <w:rsid w:val="00746BDF"/>
    <w:rsid w:val="007501DA"/>
    <w:rsid w:val="00751907"/>
    <w:rsid w:val="00751A23"/>
    <w:rsid w:val="0075394D"/>
    <w:rsid w:val="00753979"/>
    <w:rsid w:val="007539FC"/>
    <w:rsid w:val="00753CE3"/>
    <w:rsid w:val="00753DC6"/>
    <w:rsid w:val="00753EE8"/>
    <w:rsid w:val="007542BC"/>
    <w:rsid w:val="0075557E"/>
    <w:rsid w:val="0075576E"/>
    <w:rsid w:val="00755911"/>
    <w:rsid w:val="007563A9"/>
    <w:rsid w:val="00756698"/>
    <w:rsid w:val="00756A56"/>
    <w:rsid w:val="00756EF9"/>
    <w:rsid w:val="00757636"/>
    <w:rsid w:val="00757798"/>
    <w:rsid w:val="007579B2"/>
    <w:rsid w:val="00757B8E"/>
    <w:rsid w:val="00757FE3"/>
    <w:rsid w:val="00760149"/>
    <w:rsid w:val="007607C3"/>
    <w:rsid w:val="00760B7F"/>
    <w:rsid w:val="00761C58"/>
    <w:rsid w:val="00761E1C"/>
    <w:rsid w:val="00762D13"/>
    <w:rsid w:val="00762DE8"/>
    <w:rsid w:val="00763378"/>
    <w:rsid w:val="0076372F"/>
    <w:rsid w:val="00763AB2"/>
    <w:rsid w:val="00763D40"/>
    <w:rsid w:val="00765165"/>
    <w:rsid w:val="007652F8"/>
    <w:rsid w:val="00765FFD"/>
    <w:rsid w:val="007661E3"/>
    <w:rsid w:val="0076645F"/>
    <w:rsid w:val="00767803"/>
    <w:rsid w:val="00767F25"/>
    <w:rsid w:val="00770B47"/>
    <w:rsid w:val="00770F70"/>
    <w:rsid w:val="00771126"/>
    <w:rsid w:val="00771C0F"/>
    <w:rsid w:val="00771D7C"/>
    <w:rsid w:val="00771F5A"/>
    <w:rsid w:val="0077214E"/>
    <w:rsid w:val="0077223B"/>
    <w:rsid w:val="00772922"/>
    <w:rsid w:val="00772EA1"/>
    <w:rsid w:val="00773B62"/>
    <w:rsid w:val="00774104"/>
    <w:rsid w:val="007741D8"/>
    <w:rsid w:val="00774CEE"/>
    <w:rsid w:val="00774D76"/>
    <w:rsid w:val="00775C70"/>
    <w:rsid w:val="00775FEE"/>
    <w:rsid w:val="0077785E"/>
    <w:rsid w:val="00777F4B"/>
    <w:rsid w:val="00780045"/>
    <w:rsid w:val="007812FD"/>
    <w:rsid w:val="00781A83"/>
    <w:rsid w:val="00783569"/>
    <w:rsid w:val="00784595"/>
    <w:rsid w:val="00784969"/>
    <w:rsid w:val="00785930"/>
    <w:rsid w:val="00786673"/>
    <w:rsid w:val="00786F59"/>
    <w:rsid w:val="0079029A"/>
    <w:rsid w:val="007902C7"/>
    <w:rsid w:val="0079084A"/>
    <w:rsid w:val="00791919"/>
    <w:rsid w:val="0079194C"/>
    <w:rsid w:val="00792C46"/>
    <w:rsid w:val="0079380B"/>
    <w:rsid w:val="00793FF9"/>
    <w:rsid w:val="00794650"/>
    <w:rsid w:val="00795EE5"/>
    <w:rsid w:val="0079646E"/>
    <w:rsid w:val="007965A1"/>
    <w:rsid w:val="0079729B"/>
    <w:rsid w:val="00797448"/>
    <w:rsid w:val="007974FE"/>
    <w:rsid w:val="0079788B"/>
    <w:rsid w:val="00797B37"/>
    <w:rsid w:val="007A06EA"/>
    <w:rsid w:val="007A103C"/>
    <w:rsid w:val="007A1829"/>
    <w:rsid w:val="007A194F"/>
    <w:rsid w:val="007A24C7"/>
    <w:rsid w:val="007A2657"/>
    <w:rsid w:val="007A3940"/>
    <w:rsid w:val="007A4547"/>
    <w:rsid w:val="007A56D8"/>
    <w:rsid w:val="007A5BCA"/>
    <w:rsid w:val="007A62C3"/>
    <w:rsid w:val="007A63E9"/>
    <w:rsid w:val="007A69DE"/>
    <w:rsid w:val="007A7523"/>
    <w:rsid w:val="007A7797"/>
    <w:rsid w:val="007A7AC2"/>
    <w:rsid w:val="007A7DC5"/>
    <w:rsid w:val="007B0203"/>
    <w:rsid w:val="007B05E0"/>
    <w:rsid w:val="007B084B"/>
    <w:rsid w:val="007B13CC"/>
    <w:rsid w:val="007B1BFA"/>
    <w:rsid w:val="007B20A2"/>
    <w:rsid w:val="007B2CF4"/>
    <w:rsid w:val="007B30BF"/>
    <w:rsid w:val="007B3270"/>
    <w:rsid w:val="007B3EEF"/>
    <w:rsid w:val="007B4133"/>
    <w:rsid w:val="007B4619"/>
    <w:rsid w:val="007B4BC8"/>
    <w:rsid w:val="007B4F01"/>
    <w:rsid w:val="007B50C6"/>
    <w:rsid w:val="007B52A6"/>
    <w:rsid w:val="007B53A5"/>
    <w:rsid w:val="007B5848"/>
    <w:rsid w:val="007B5A6B"/>
    <w:rsid w:val="007B5E01"/>
    <w:rsid w:val="007B682F"/>
    <w:rsid w:val="007B7F66"/>
    <w:rsid w:val="007C06FE"/>
    <w:rsid w:val="007C0923"/>
    <w:rsid w:val="007C093C"/>
    <w:rsid w:val="007C0DC9"/>
    <w:rsid w:val="007C1090"/>
    <w:rsid w:val="007C17B0"/>
    <w:rsid w:val="007C1D9C"/>
    <w:rsid w:val="007C2481"/>
    <w:rsid w:val="007C26E2"/>
    <w:rsid w:val="007C27B3"/>
    <w:rsid w:val="007C2ADA"/>
    <w:rsid w:val="007C2B2F"/>
    <w:rsid w:val="007C2D42"/>
    <w:rsid w:val="007C3EFB"/>
    <w:rsid w:val="007C4329"/>
    <w:rsid w:val="007C45ED"/>
    <w:rsid w:val="007C54E9"/>
    <w:rsid w:val="007C5770"/>
    <w:rsid w:val="007C59A8"/>
    <w:rsid w:val="007C61C5"/>
    <w:rsid w:val="007C637D"/>
    <w:rsid w:val="007C6417"/>
    <w:rsid w:val="007C72F8"/>
    <w:rsid w:val="007D0520"/>
    <w:rsid w:val="007D0E2B"/>
    <w:rsid w:val="007D2261"/>
    <w:rsid w:val="007D2507"/>
    <w:rsid w:val="007D292D"/>
    <w:rsid w:val="007D2C1F"/>
    <w:rsid w:val="007D3727"/>
    <w:rsid w:val="007D37BF"/>
    <w:rsid w:val="007D3AF3"/>
    <w:rsid w:val="007D417F"/>
    <w:rsid w:val="007D436B"/>
    <w:rsid w:val="007D4B3D"/>
    <w:rsid w:val="007D4D6B"/>
    <w:rsid w:val="007D54C2"/>
    <w:rsid w:val="007D63CF"/>
    <w:rsid w:val="007D66AC"/>
    <w:rsid w:val="007D679F"/>
    <w:rsid w:val="007D6F99"/>
    <w:rsid w:val="007D7A65"/>
    <w:rsid w:val="007D7C13"/>
    <w:rsid w:val="007D7F03"/>
    <w:rsid w:val="007E01D5"/>
    <w:rsid w:val="007E078F"/>
    <w:rsid w:val="007E0B5A"/>
    <w:rsid w:val="007E1D1F"/>
    <w:rsid w:val="007E1E09"/>
    <w:rsid w:val="007E2105"/>
    <w:rsid w:val="007E2122"/>
    <w:rsid w:val="007E289A"/>
    <w:rsid w:val="007E2E32"/>
    <w:rsid w:val="007E32FD"/>
    <w:rsid w:val="007E3B9B"/>
    <w:rsid w:val="007E441D"/>
    <w:rsid w:val="007E4C2F"/>
    <w:rsid w:val="007E4ECA"/>
    <w:rsid w:val="007E747B"/>
    <w:rsid w:val="007E7FB2"/>
    <w:rsid w:val="007F03D5"/>
    <w:rsid w:val="007F0A77"/>
    <w:rsid w:val="007F191B"/>
    <w:rsid w:val="007F255C"/>
    <w:rsid w:val="007F3716"/>
    <w:rsid w:val="007F3895"/>
    <w:rsid w:val="007F39EA"/>
    <w:rsid w:val="007F4031"/>
    <w:rsid w:val="007F58A1"/>
    <w:rsid w:val="00801EF7"/>
    <w:rsid w:val="00802262"/>
    <w:rsid w:val="00802381"/>
    <w:rsid w:val="00802792"/>
    <w:rsid w:val="0080289D"/>
    <w:rsid w:val="00802FAF"/>
    <w:rsid w:val="00802FE6"/>
    <w:rsid w:val="008039F0"/>
    <w:rsid w:val="00805478"/>
    <w:rsid w:val="008055C3"/>
    <w:rsid w:val="00805F94"/>
    <w:rsid w:val="00806279"/>
    <w:rsid w:val="00806914"/>
    <w:rsid w:val="008074DE"/>
    <w:rsid w:val="00807622"/>
    <w:rsid w:val="0080765B"/>
    <w:rsid w:val="00807EDE"/>
    <w:rsid w:val="008109AF"/>
    <w:rsid w:val="00810FC4"/>
    <w:rsid w:val="00810FFF"/>
    <w:rsid w:val="00812CEA"/>
    <w:rsid w:val="00813166"/>
    <w:rsid w:val="008134A9"/>
    <w:rsid w:val="008139F3"/>
    <w:rsid w:val="00814025"/>
    <w:rsid w:val="00814623"/>
    <w:rsid w:val="00814D62"/>
    <w:rsid w:val="0081500B"/>
    <w:rsid w:val="00816D33"/>
    <w:rsid w:val="00817358"/>
    <w:rsid w:val="00817583"/>
    <w:rsid w:val="0082014A"/>
    <w:rsid w:val="0082081B"/>
    <w:rsid w:val="00820842"/>
    <w:rsid w:val="00820B04"/>
    <w:rsid w:val="00822CFE"/>
    <w:rsid w:val="00822D4A"/>
    <w:rsid w:val="008244DD"/>
    <w:rsid w:val="0082502B"/>
    <w:rsid w:val="00825EE9"/>
    <w:rsid w:val="00826E9D"/>
    <w:rsid w:val="00826EB4"/>
    <w:rsid w:val="008279B6"/>
    <w:rsid w:val="00827A00"/>
    <w:rsid w:val="00827C4D"/>
    <w:rsid w:val="0083051C"/>
    <w:rsid w:val="00830C7A"/>
    <w:rsid w:val="0083183F"/>
    <w:rsid w:val="008341C2"/>
    <w:rsid w:val="00834212"/>
    <w:rsid w:val="00835494"/>
    <w:rsid w:val="00836592"/>
    <w:rsid w:val="00836725"/>
    <w:rsid w:val="00836E50"/>
    <w:rsid w:val="008378FF"/>
    <w:rsid w:val="00837C96"/>
    <w:rsid w:val="0084027E"/>
    <w:rsid w:val="0084047C"/>
    <w:rsid w:val="00841AC1"/>
    <w:rsid w:val="00841DBE"/>
    <w:rsid w:val="00841E68"/>
    <w:rsid w:val="00842B30"/>
    <w:rsid w:val="00843175"/>
    <w:rsid w:val="00843A12"/>
    <w:rsid w:val="00844016"/>
    <w:rsid w:val="0084449A"/>
    <w:rsid w:val="00844EE6"/>
    <w:rsid w:val="00844FF0"/>
    <w:rsid w:val="0084503D"/>
    <w:rsid w:val="008455DF"/>
    <w:rsid w:val="00845A24"/>
    <w:rsid w:val="00846459"/>
    <w:rsid w:val="008465BA"/>
    <w:rsid w:val="00846F89"/>
    <w:rsid w:val="008472C6"/>
    <w:rsid w:val="0084796C"/>
    <w:rsid w:val="00847A27"/>
    <w:rsid w:val="00850208"/>
    <w:rsid w:val="00850270"/>
    <w:rsid w:val="00850D49"/>
    <w:rsid w:val="00851A89"/>
    <w:rsid w:val="00852B2C"/>
    <w:rsid w:val="00854BA2"/>
    <w:rsid w:val="008554EC"/>
    <w:rsid w:val="00855DA6"/>
    <w:rsid w:val="00856FF5"/>
    <w:rsid w:val="008575C9"/>
    <w:rsid w:val="0085766B"/>
    <w:rsid w:val="008578CC"/>
    <w:rsid w:val="00861452"/>
    <w:rsid w:val="00861605"/>
    <w:rsid w:val="00861B58"/>
    <w:rsid w:val="008631A5"/>
    <w:rsid w:val="008648C8"/>
    <w:rsid w:val="00865ECE"/>
    <w:rsid w:val="008661BD"/>
    <w:rsid w:val="00866A22"/>
    <w:rsid w:val="00867180"/>
    <w:rsid w:val="008679AD"/>
    <w:rsid w:val="00867C3F"/>
    <w:rsid w:val="00867F23"/>
    <w:rsid w:val="00870999"/>
    <w:rsid w:val="00870A83"/>
    <w:rsid w:val="008718C4"/>
    <w:rsid w:val="00871B4C"/>
    <w:rsid w:val="00872437"/>
    <w:rsid w:val="008724FC"/>
    <w:rsid w:val="00872512"/>
    <w:rsid w:val="00872604"/>
    <w:rsid w:val="008728A4"/>
    <w:rsid w:val="00872EF0"/>
    <w:rsid w:val="00873F68"/>
    <w:rsid w:val="00874105"/>
    <w:rsid w:val="0087412B"/>
    <w:rsid w:val="0087559D"/>
    <w:rsid w:val="0087611B"/>
    <w:rsid w:val="00876405"/>
    <w:rsid w:val="00876B61"/>
    <w:rsid w:val="00876CB6"/>
    <w:rsid w:val="00877097"/>
    <w:rsid w:val="00877F07"/>
    <w:rsid w:val="008804E9"/>
    <w:rsid w:val="00881030"/>
    <w:rsid w:val="0088161A"/>
    <w:rsid w:val="00881D37"/>
    <w:rsid w:val="00882D56"/>
    <w:rsid w:val="0088346C"/>
    <w:rsid w:val="0088369D"/>
    <w:rsid w:val="0088454C"/>
    <w:rsid w:val="00885480"/>
    <w:rsid w:val="00885E0D"/>
    <w:rsid w:val="00885FD9"/>
    <w:rsid w:val="00886690"/>
    <w:rsid w:val="00886A30"/>
    <w:rsid w:val="00887368"/>
    <w:rsid w:val="008878A2"/>
    <w:rsid w:val="00891618"/>
    <w:rsid w:val="00892ECF"/>
    <w:rsid w:val="0089302C"/>
    <w:rsid w:val="008930AB"/>
    <w:rsid w:val="0089315E"/>
    <w:rsid w:val="00894AF9"/>
    <w:rsid w:val="00894C28"/>
    <w:rsid w:val="00895041"/>
    <w:rsid w:val="0089538A"/>
    <w:rsid w:val="008957E0"/>
    <w:rsid w:val="008957F5"/>
    <w:rsid w:val="00895808"/>
    <w:rsid w:val="008959B3"/>
    <w:rsid w:val="008977B7"/>
    <w:rsid w:val="008A11BA"/>
    <w:rsid w:val="008A227E"/>
    <w:rsid w:val="008A2A18"/>
    <w:rsid w:val="008A35F1"/>
    <w:rsid w:val="008A4398"/>
    <w:rsid w:val="008A46B7"/>
    <w:rsid w:val="008A4767"/>
    <w:rsid w:val="008A55B0"/>
    <w:rsid w:val="008A5839"/>
    <w:rsid w:val="008A5A4D"/>
    <w:rsid w:val="008A637B"/>
    <w:rsid w:val="008A675A"/>
    <w:rsid w:val="008A6F03"/>
    <w:rsid w:val="008A743B"/>
    <w:rsid w:val="008A7777"/>
    <w:rsid w:val="008A7C4A"/>
    <w:rsid w:val="008B06DD"/>
    <w:rsid w:val="008B0BA5"/>
    <w:rsid w:val="008B0F9A"/>
    <w:rsid w:val="008B15F3"/>
    <w:rsid w:val="008B1647"/>
    <w:rsid w:val="008B34A1"/>
    <w:rsid w:val="008B3EED"/>
    <w:rsid w:val="008B5655"/>
    <w:rsid w:val="008B5FC1"/>
    <w:rsid w:val="008B68F2"/>
    <w:rsid w:val="008B6DA7"/>
    <w:rsid w:val="008B6E60"/>
    <w:rsid w:val="008B7C6F"/>
    <w:rsid w:val="008C10F8"/>
    <w:rsid w:val="008C1172"/>
    <w:rsid w:val="008C15C3"/>
    <w:rsid w:val="008C1839"/>
    <w:rsid w:val="008C27B2"/>
    <w:rsid w:val="008C2AFB"/>
    <w:rsid w:val="008C2FC3"/>
    <w:rsid w:val="008C3620"/>
    <w:rsid w:val="008C3E8B"/>
    <w:rsid w:val="008C4668"/>
    <w:rsid w:val="008C46FB"/>
    <w:rsid w:val="008C48D7"/>
    <w:rsid w:val="008C560F"/>
    <w:rsid w:val="008D00B6"/>
    <w:rsid w:val="008D01AA"/>
    <w:rsid w:val="008D0D52"/>
    <w:rsid w:val="008D0EE7"/>
    <w:rsid w:val="008D13B3"/>
    <w:rsid w:val="008D257F"/>
    <w:rsid w:val="008D2F73"/>
    <w:rsid w:val="008D3439"/>
    <w:rsid w:val="008D3575"/>
    <w:rsid w:val="008D3AF4"/>
    <w:rsid w:val="008D3C5D"/>
    <w:rsid w:val="008D429C"/>
    <w:rsid w:val="008D446C"/>
    <w:rsid w:val="008D491C"/>
    <w:rsid w:val="008D4C78"/>
    <w:rsid w:val="008D5209"/>
    <w:rsid w:val="008D5234"/>
    <w:rsid w:val="008D56E5"/>
    <w:rsid w:val="008D5B06"/>
    <w:rsid w:val="008D62A7"/>
    <w:rsid w:val="008D7128"/>
    <w:rsid w:val="008D728C"/>
    <w:rsid w:val="008D7887"/>
    <w:rsid w:val="008E0CF6"/>
    <w:rsid w:val="008E132B"/>
    <w:rsid w:val="008E1379"/>
    <w:rsid w:val="008E1EBE"/>
    <w:rsid w:val="008E26E8"/>
    <w:rsid w:val="008E27C8"/>
    <w:rsid w:val="008E32D2"/>
    <w:rsid w:val="008E39FF"/>
    <w:rsid w:val="008E3DA4"/>
    <w:rsid w:val="008E4547"/>
    <w:rsid w:val="008E4873"/>
    <w:rsid w:val="008E4D15"/>
    <w:rsid w:val="008E5465"/>
    <w:rsid w:val="008E561B"/>
    <w:rsid w:val="008E56BF"/>
    <w:rsid w:val="008E58BA"/>
    <w:rsid w:val="008E5FE4"/>
    <w:rsid w:val="008E75C1"/>
    <w:rsid w:val="008E777C"/>
    <w:rsid w:val="008E7AE6"/>
    <w:rsid w:val="008F0BC6"/>
    <w:rsid w:val="008F0E56"/>
    <w:rsid w:val="008F10B5"/>
    <w:rsid w:val="008F2044"/>
    <w:rsid w:val="008F244F"/>
    <w:rsid w:val="008F437D"/>
    <w:rsid w:val="008F45B8"/>
    <w:rsid w:val="008F5DE8"/>
    <w:rsid w:val="008F617F"/>
    <w:rsid w:val="009003D1"/>
    <w:rsid w:val="009007BF"/>
    <w:rsid w:val="00900B15"/>
    <w:rsid w:val="00900CA7"/>
    <w:rsid w:val="00901D2D"/>
    <w:rsid w:val="00901D8E"/>
    <w:rsid w:val="00901DC8"/>
    <w:rsid w:val="00902137"/>
    <w:rsid w:val="009022E7"/>
    <w:rsid w:val="009024CD"/>
    <w:rsid w:val="00902794"/>
    <w:rsid w:val="00902905"/>
    <w:rsid w:val="00903DAC"/>
    <w:rsid w:val="00904989"/>
    <w:rsid w:val="00904FC4"/>
    <w:rsid w:val="00905C68"/>
    <w:rsid w:val="009060BE"/>
    <w:rsid w:val="00906AFD"/>
    <w:rsid w:val="00906D08"/>
    <w:rsid w:val="0090725A"/>
    <w:rsid w:val="0090798D"/>
    <w:rsid w:val="009079B7"/>
    <w:rsid w:val="009105FE"/>
    <w:rsid w:val="00910D35"/>
    <w:rsid w:val="0091115C"/>
    <w:rsid w:val="009119BB"/>
    <w:rsid w:val="00911C00"/>
    <w:rsid w:val="00912B4C"/>
    <w:rsid w:val="00912D4F"/>
    <w:rsid w:val="00913DBD"/>
    <w:rsid w:val="00913E2D"/>
    <w:rsid w:val="00914256"/>
    <w:rsid w:val="00914AF5"/>
    <w:rsid w:val="0091514F"/>
    <w:rsid w:val="00916A1E"/>
    <w:rsid w:val="00916D66"/>
    <w:rsid w:val="00916ECB"/>
    <w:rsid w:val="009170B1"/>
    <w:rsid w:val="0091724A"/>
    <w:rsid w:val="009176BE"/>
    <w:rsid w:val="009177AD"/>
    <w:rsid w:val="009177AE"/>
    <w:rsid w:val="00917E83"/>
    <w:rsid w:val="0092003B"/>
    <w:rsid w:val="0092103C"/>
    <w:rsid w:val="00921986"/>
    <w:rsid w:val="00922C68"/>
    <w:rsid w:val="00922C9F"/>
    <w:rsid w:val="00923F2A"/>
    <w:rsid w:val="0092412D"/>
    <w:rsid w:val="00924446"/>
    <w:rsid w:val="009247D6"/>
    <w:rsid w:val="00924B1A"/>
    <w:rsid w:val="00925BCC"/>
    <w:rsid w:val="0093002D"/>
    <w:rsid w:val="00930537"/>
    <w:rsid w:val="0093078D"/>
    <w:rsid w:val="00930A03"/>
    <w:rsid w:val="00930BCF"/>
    <w:rsid w:val="00931302"/>
    <w:rsid w:val="00931598"/>
    <w:rsid w:val="00932220"/>
    <w:rsid w:val="0093277E"/>
    <w:rsid w:val="00932F29"/>
    <w:rsid w:val="009331AC"/>
    <w:rsid w:val="00933D85"/>
    <w:rsid w:val="00934C5A"/>
    <w:rsid w:val="00934FDE"/>
    <w:rsid w:val="00936B23"/>
    <w:rsid w:val="00937157"/>
    <w:rsid w:val="009377A5"/>
    <w:rsid w:val="00937AA5"/>
    <w:rsid w:val="00937D28"/>
    <w:rsid w:val="009408FD"/>
    <w:rsid w:val="00940E5B"/>
    <w:rsid w:val="0094184E"/>
    <w:rsid w:val="00941E9A"/>
    <w:rsid w:val="00941EE5"/>
    <w:rsid w:val="009424BE"/>
    <w:rsid w:val="00942B2D"/>
    <w:rsid w:val="0094335F"/>
    <w:rsid w:val="0094341B"/>
    <w:rsid w:val="009435F8"/>
    <w:rsid w:val="009439E5"/>
    <w:rsid w:val="00943E37"/>
    <w:rsid w:val="00944CA0"/>
    <w:rsid w:val="00945BA2"/>
    <w:rsid w:val="009462D6"/>
    <w:rsid w:val="00946DB8"/>
    <w:rsid w:val="00947C73"/>
    <w:rsid w:val="009504A1"/>
    <w:rsid w:val="0095065D"/>
    <w:rsid w:val="00950C4B"/>
    <w:rsid w:val="009516E3"/>
    <w:rsid w:val="00951F6C"/>
    <w:rsid w:val="00952C3E"/>
    <w:rsid w:val="009533E4"/>
    <w:rsid w:val="00953B31"/>
    <w:rsid w:val="00953D99"/>
    <w:rsid w:val="009540B6"/>
    <w:rsid w:val="009551EA"/>
    <w:rsid w:val="00955AA8"/>
    <w:rsid w:val="0095708B"/>
    <w:rsid w:val="0095716E"/>
    <w:rsid w:val="009571CA"/>
    <w:rsid w:val="009572A6"/>
    <w:rsid w:val="00957A4D"/>
    <w:rsid w:val="009601BD"/>
    <w:rsid w:val="009616E6"/>
    <w:rsid w:val="00962000"/>
    <w:rsid w:val="00962567"/>
    <w:rsid w:val="00962675"/>
    <w:rsid w:val="00963964"/>
    <w:rsid w:val="009644B7"/>
    <w:rsid w:val="00964A0C"/>
    <w:rsid w:val="00964E01"/>
    <w:rsid w:val="009654A3"/>
    <w:rsid w:val="00965D14"/>
    <w:rsid w:val="0096720E"/>
    <w:rsid w:val="00970514"/>
    <w:rsid w:val="009717DF"/>
    <w:rsid w:val="00971A4A"/>
    <w:rsid w:val="00972417"/>
    <w:rsid w:val="00972569"/>
    <w:rsid w:val="009728EA"/>
    <w:rsid w:val="009729B1"/>
    <w:rsid w:val="00973916"/>
    <w:rsid w:val="0097418A"/>
    <w:rsid w:val="00974477"/>
    <w:rsid w:val="00974958"/>
    <w:rsid w:val="0097581D"/>
    <w:rsid w:val="009763F6"/>
    <w:rsid w:val="00976779"/>
    <w:rsid w:val="00977BE6"/>
    <w:rsid w:val="00977E1F"/>
    <w:rsid w:val="009805A2"/>
    <w:rsid w:val="00983129"/>
    <w:rsid w:val="0098365F"/>
    <w:rsid w:val="00983A92"/>
    <w:rsid w:val="009847B6"/>
    <w:rsid w:val="00984C4B"/>
    <w:rsid w:val="00984DCE"/>
    <w:rsid w:val="00985B40"/>
    <w:rsid w:val="00986B59"/>
    <w:rsid w:val="009874A4"/>
    <w:rsid w:val="00987B60"/>
    <w:rsid w:val="00990C1A"/>
    <w:rsid w:val="00990C75"/>
    <w:rsid w:val="00990D5E"/>
    <w:rsid w:val="009911CE"/>
    <w:rsid w:val="009913E5"/>
    <w:rsid w:val="00991627"/>
    <w:rsid w:val="0099251D"/>
    <w:rsid w:val="00992C61"/>
    <w:rsid w:val="00993569"/>
    <w:rsid w:val="009945DE"/>
    <w:rsid w:val="00994C82"/>
    <w:rsid w:val="0099585E"/>
    <w:rsid w:val="0099666B"/>
    <w:rsid w:val="00996CA8"/>
    <w:rsid w:val="00997F8C"/>
    <w:rsid w:val="009A0F71"/>
    <w:rsid w:val="009A13FD"/>
    <w:rsid w:val="009A17F7"/>
    <w:rsid w:val="009A207E"/>
    <w:rsid w:val="009A2EBE"/>
    <w:rsid w:val="009A301C"/>
    <w:rsid w:val="009A50DF"/>
    <w:rsid w:val="009A6A6E"/>
    <w:rsid w:val="009A6B0A"/>
    <w:rsid w:val="009A7E95"/>
    <w:rsid w:val="009B059E"/>
    <w:rsid w:val="009B09BE"/>
    <w:rsid w:val="009B2212"/>
    <w:rsid w:val="009B354B"/>
    <w:rsid w:val="009B4078"/>
    <w:rsid w:val="009B442F"/>
    <w:rsid w:val="009B7051"/>
    <w:rsid w:val="009B75BB"/>
    <w:rsid w:val="009B7851"/>
    <w:rsid w:val="009B788C"/>
    <w:rsid w:val="009B7BDF"/>
    <w:rsid w:val="009C03C0"/>
    <w:rsid w:val="009C0A6B"/>
    <w:rsid w:val="009C1689"/>
    <w:rsid w:val="009C3375"/>
    <w:rsid w:val="009C38C1"/>
    <w:rsid w:val="009C38E3"/>
    <w:rsid w:val="009C38EE"/>
    <w:rsid w:val="009C3D5F"/>
    <w:rsid w:val="009C41A5"/>
    <w:rsid w:val="009C503A"/>
    <w:rsid w:val="009C51DB"/>
    <w:rsid w:val="009C54E1"/>
    <w:rsid w:val="009C5DCC"/>
    <w:rsid w:val="009C65B3"/>
    <w:rsid w:val="009C675F"/>
    <w:rsid w:val="009C68D5"/>
    <w:rsid w:val="009C713F"/>
    <w:rsid w:val="009C799F"/>
    <w:rsid w:val="009D022B"/>
    <w:rsid w:val="009D11AA"/>
    <w:rsid w:val="009D12F8"/>
    <w:rsid w:val="009D1E56"/>
    <w:rsid w:val="009D1F86"/>
    <w:rsid w:val="009D2021"/>
    <w:rsid w:val="009D261C"/>
    <w:rsid w:val="009D4345"/>
    <w:rsid w:val="009D48DF"/>
    <w:rsid w:val="009D5A2E"/>
    <w:rsid w:val="009D5C74"/>
    <w:rsid w:val="009D5D78"/>
    <w:rsid w:val="009D6519"/>
    <w:rsid w:val="009D6FA4"/>
    <w:rsid w:val="009E10C2"/>
    <w:rsid w:val="009E1736"/>
    <w:rsid w:val="009E17EF"/>
    <w:rsid w:val="009E1AE9"/>
    <w:rsid w:val="009E239B"/>
    <w:rsid w:val="009E2A7D"/>
    <w:rsid w:val="009E2B51"/>
    <w:rsid w:val="009E316A"/>
    <w:rsid w:val="009E5CE2"/>
    <w:rsid w:val="009E5DA3"/>
    <w:rsid w:val="009E6968"/>
    <w:rsid w:val="009E7C67"/>
    <w:rsid w:val="009F01D3"/>
    <w:rsid w:val="009F0237"/>
    <w:rsid w:val="009F1443"/>
    <w:rsid w:val="009F152C"/>
    <w:rsid w:val="009F1F04"/>
    <w:rsid w:val="009F3C5F"/>
    <w:rsid w:val="009F4976"/>
    <w:rsid w:val="009F560B"/>
    <w:rsid w:val="009F5F64"/>
    <w:rsid w:val="009F61B3"/>
    <w:rsid w:val="009F77B4"/>
    <w:rsid w:val="009F78A7"/>
    <w:rsid w:val="00A003EE"/>
    <w:rsid w:val="00A008A4"/>
    <w:rsid w:val="00A01534"/>
    <w:rsid w:val="00A01791"/>
    <w:rsid w:val="00A0227D"/>
    <w:rsid w:val="00A029DD"/>
    <w:rsid w:val="00A0485A"/>
    <w:rsid w:val="00A05A3B"/>
    <w:rsid w:val="00A05B18"/>
    <w:rsid w:val="00A060F3"/>
    <w:rsid w:val="00A06109"/>
    <w:rsid w:val="00A06762"/>
    <w:rsid w:val="00A067CB"/>
    <w:rsid w:val="00A07254"/>
    <w:rsid w:val="00A07617"/>
    <w:rsid w:val="00A0770F"/>
    <w:rsid w:val="00A07751"/>
    <w:rsid w:val="00A104AE"/>
    <w:rsid w:val="00A105B8"/>
    <w:rsid w:val="00A1061B"/>
    <w:rsid w:val="00A11CD5"/>
    <w:rsid w:val="00A132BD"/>
    <w:rsid w:val="00A137A9"/>
    <w:rsid w:val="00A13918"/>
    <w:rsid w:val="00A13D59"/>
    <w:rsid w:val="00A15ED0"/>
    <w:rsid w:val="00A16112"/>
    <w:rsid w:val="00A162DF"/>
    <w:rsid w:val="00A16673"/>
    <w:rsid w:val="00A16A62"/>
    <w:rsid w:val="00A16A86"/>
    <w:rsid w:val="00A1787C"/>
    <w:rsid w:val="00A17A20"/>
    <w:rsid w:val="00A2067B"/>
    <w:rsid w:val="00A20963"/>
    <w:rsid w:val="00A21418"/>
    <w:rsid w:val="00A22AF3"/>
    <w:rsid w:val="00A22C5A"/>
    <w:rsid w:val="00A25B99"/>
    <w:rsid w:val="00A25E19"/>
    <w:rsid w:val="00A260A6"/>
    <w:rsid w:val="00A2627E"/>
    <w:rsid w:val="00A26F1A"/>
    <w:rsid w:val="00A27299"/>
    <w:rsid w:val="00A2733C"/>
    <w:rsid w:val="00A27581"/>
    <w:rsid w:val="00A27985"/>
    <w:rsid w:val="00A30815"/>
    <w:rsid w:val="00A30DF6"/>
    <w:rsid w:val="00A31B95"/>
    <w:rsid w:val="00A32AEB"/>
    <w:rsid w:val="00A33115"/>
    <w:rsid w:val="00A3311C"/>
    <w:rsid w:val="00A33353"/>
    <w:rsid w:val="00A33370"/>
    <w:rsid w:val="00A3370B"/>
    <w:rsid w:val="00A33B98"/>
    <w:rsid w:val="00A34F5B"/>
    <w:rsid w:val="00A3568D"/>
    <w:rsid w:val="00A35A27"/>
    <w:rsid w:val="00A35BE5"/>
    <w:rsid w:val="00A3695F"/>
    <w:rsid w:val="00A3758A"/>
    <w:rsid w:val="00A37D06"/>
    <w:rsid w:val="00A37E24"/>
    <w:rsid w:val="00A408A4"/>
    <w:rsid w:val="00A40D67"/>
    <w:rsid w:val="00A412DA"/>
    <w:rsid w:val="00A41370"/>
    <w:rsid w:val="00A420DF"/>
    <w:rsid w:val="00A43B6B"/>
    <w:rsid w:val="00A44CD5"/>
    <w:rsid w:val="00A44F5B"/>
    <w:rsid w:val="00A4550F"/>
    <w:rsid w:val="00A45AEC"/>
    <w:rsid w:val="00A45C6C"/>
    <w:rsid w:val="00A460A8"/>
    <w:rsid w:val="00A466F2"/>
    <w:rsid w:val="00A47111"/>
    <w:rsid w:val="00A4758C"/>
    <w:rsid w:val="00A4784C"/>
    <w:rsid w:val="00A47A02"/>
    <w:rsid w:val="00A47CF3"/>
    <w:rsid w:val="00A47D23"/>
    <w:rsid w:val="00A47DAB"/>
    <w:rsid w:val="00A5094A"/>
    <w:rsid w:val="00A50EA7"/>
    <w:rsid w:val="00A5194F"/>
    <w:rsid w:val="00A51991"/>
    <w:rsid w:val="00A51A1E"/>
    <w:rsid w:val="00A525FC"/>
    <w:rsid w:val="00A528D4"/>
    <w:rsid w:val="00A53294"/>
    <w:rsid w:val="00A53791"/>
    <w:rsid w:val="00A53AA5"/>
    <w:rsid w:val="00A53AA8"/>
    <w:rsid w:val="00A548B5"/>
    <w:rsid w:val="00A55526"/>
    <w:rsid w:val="00A555FB"/>
    <w:rsid w:val="00A56149"/>
    <w:rsid w:val="00A5683F"/>
    <w:rsid w:val="00A56B9C"/>
    <w:rsid w:val="00A57D54"/>
    <w:rsid w:val="00A609FA"/>
    <w:rsid w:val="00A60BBD"/>
    <w:rsid w:val="00A616D5"/>
    <w:rsid w:val="00A61E20"/>
    <w:rsid w:val="00A62E9B"/>
    <w:rsid w:val="00A6310A"/>
    <w:rsid w:val="00A63503"/>
    <w:rsid w:val="00A63954"/>
    <w:rsid w:val="00A639F3"/>
    <w:rsid w:val="00A648A7"/>
    <w:rsid w:val="00A64A74"/>
    <w:rsid w:val="00A65AC1"/>
    <w:rsid w:val="00A66083"/>
    <w:rsid w:val="00A66355"/>
    <w:rsid w:val="00A66382"/>
    <w:rsid w:val="00A673FC"/>
    <w:rsid w:val="00A71153"/>
    <w:rsid w:val="00A7135F"/>
    <w:rsid w:val="00A71FE5"/>
    <w:rsid w:val="00A72AA4"/>
    <w:rsid w:val="00A73027"/>
    <w:rsid w:val="00A73379"/>
    <w:rsid w:val="00A7350A"/>
    <w:rsid w:val="00A7381F"/>
    <w:rsid w:val="00A73950"/>
    <w:rsid w:val="00A74048"/>
    <w:rsid w:val="00A7443F"/>
    <w:rsid w:val="00A7445C"/>
    <w:rsid w:val="00A74578"/>
    <w:rsid w:val="00A7505C"/>
    <w:rsid w:val="00A752D6"/>
    <w:rsid w:val="00A75C02"/>
    <w:rsid w:val="00A75DEF"/>
    <w:rsid w:val="00A77B9A"/>
    <w:rsid w:val="00A80065"/>
    <w:rsid w:val="00A80A42"/>
    <w:rsid w:val="00A80AF7"/>
    <w:rsid w:val="00A81368"/>
    <w:rsid w:val="00A81719"/>
    <w:rsid w:val="00A81BE8"/>
    <w:rsid w:val="00A81C19"/>
    <w:rsid w:val="00A82057"/>
    <w:rsid w:val="00A82782"/>
    <w:rsid w:val="00A83888"/>
    <w:rsid w:val="00A83CE9"/>
    <w:rsid w:val="00A83F0B"/>
    <w:rsid w:val="00A8403E"/>
    <w:rsid w:val="00A84C17"/>
    <w:rsid w:val="00A855B5"/>
    <w:rsid w:val="00A86038"/>
    <w:rsid w:val="00A865FD"/>
    <w:rsid w:val="00A8775C"/>
    <w:rsid w:val="00A905BC"/>
    <w:rsid w:val="00A90EA2"/>
    <w:rsid w:val="00A91A99"/>
    <w:rsid w:val="00A91BC0"/>
    <w:rsid w:val="00A92ED8"/>
    <w:rsid w:val="00A936CF"/>
    <w:rsid w:val="00A94784"/>
    <w:rsid w:val="00A9564E"/>
    <w:rsid w:val="00A9580F"/>
    <w:rsid w:val="00A95B0D"/>
    <w:rsid w:val="00A95C09"/>
    <w:rsid w:val="00A96532"/>
    <w:rsid w:val="00A96852"/>
    <w:rsid w:val="00A9691A"/>
    <w:rsid w:val="00A9693A"/>
    <w:rsid w:val="00A96A09"/>
    <w:rsid w:val="00A96F93"/>
    <w:rsid w:val="00A96F9F"/>
    <w:rsid w:val="00AA07BE"/>
    <w:rsid w:val="00AA0C51"/>
    <w:rsid w:val="00AA0C52"/>
    <w:rsid w:val="00AA1054"/>
    <w:rsid w:val="00AA1679"/>
    <w:rsid w:val="00AA1948"/>
    <w:rsid w:val="00AA1D8A"/>
    <w:rsid w:val="00AA204C"/>
    <w:rsid w:val="00AA27B6"/>
    <w:rsid w:val="00AA2E44"/>
    <w:rsid w:val="00AA31F6"/>
    <w:rsid w:val="00AA364C"/>
    <w:rsid w:val="00AA4D75"/>
    <w:rsid w:val="00AA4F9A"/>
    <w:rsid w:val="00AA6440"/>
    <w:rsid w:val="00AA6FAD"/>
    <w:rsid w:val="00AA6FF2"/>
    <w:rsid w:val="00AA71F6"/>
    <w:rsid w:val="00AA7A71"/>
    <w:rsid w:val="00AA7FCA"/>
    <w:rsid w:val="00AB0D25"/>
    <w:rsid w:val="00AB1602"/>
    <w:rsid w:val="00AB190A"/>
    <w:rsid w:val="00AB20C6"/>
    <w:rsid w:val="00AB327F"/>
    <w:rsid w:val="00AB396F"/>
    <w:rsid w:val="00AB53B1"/>
    <w:rsid w:val="00AB5A85"/>
    <w:rsid w:val="00AC00DE"/>
    <w:rsid w:val="00AC0124"/>
    <w:rsid w:val="00AC027B"/>
    <w:rsid w:val="00AC11CB"/>
    <w:rsid w:val="00AC18F6"/>
    <w:rsid w:val="00AC2EF3"/>
    <w:rsid w:val="00AC31DC"/>
    <w:rsid w:val="00AC3DCE"/>
    <w:rsid w:val="00AC486E"/>
    <w:rsid w:val="00AC4914"/>
    <w:rsid w:val="00AC4F1C"/>
    <w:rsid w:val="00AC50A2"/>
    <w:rsid w:val="00AC52E4"/>
    <w:rsid w:val="00AC54E4"/>
    <w:rsid w:val="00AC67BB"/>
    <w:rsid w:val="00AC6DB9"/>
    <w:rsid w:val="00AC6E2A"/>
    <w:rsid w:val="00AC714E"/>
    <w:rsid w:val="00AC73FD"/>
    <w:rsid w:val="00AC7516"/>
    <w:rsid w:val="00AC7B20"/>
    <w:rsid w:val="00AD004E"/>
    <w:rsid w:val="00AD08B3"/>
    <w:rsid w:val="00AD10D6"/>
    <w:rsid w:val="00AD186D"/>
    <w:rsid w:val="00AD19F5"/>
    <w:rsid w:val="00AD30CC"/>
    <w:rsid w:val="00AD3828"/>
    <w:rsid w:val="00AD3A01"/>
    <w:rsid w:val="00AD414E"/>
    <w:rsid w:val="00AD65C3"/>
    <w:rsid w:val="00AD66A9"/>
    <w:rsid w:val="00AD6715"/>
    <w:rsid w:val="00AD68E0"/>
    <w:rsid w:val="00AD69A8"/>
    <w:rsid w:val="00AD73EA"/>
    <w:rsid w:val="00AE02CE"/>
    <w:rsid w:val="00AE1C60"/>
    <w:rsid w:val="00AE1E04"/>
    <w:rsid w:val="00AE2B84"/>
    <w:rsid w:val="00AE2E6D"/>
    <w:rsid w:val="00AE3555"/>
    <w:rsid w:val="00AE3FF2"/>
    <w:rsid w:val="00AE465D"/>
    <w:rsid w:val="00AE49CE"/>
    <w:rsid w:val="00AE559F"/>
    <w:rsid w:val="00AE57D2"/>
    <w:rsid w:val="00AE5AFB"/>
    <w:rsid w:val="00AE5EC5"/>
    <w:rsid w:val="00AE5EF5"/>
    <w:rsid w:val="00AE617A"/>
    <w:rsid w:val="00AE63CA"/>
    <w:rsid w:val="00AE6FB3"/>
    <w:rsid w:val="00AE71BA"/>
    <w:rsid w:val="00AE7240"/>
    <w:rsid w:val="00AE7AB9"/>
    <w:rsid w:val="00AF082E"/>
    <w:rsid w:val="00AF0835"/>
    <w:rsid w:val="00AF14F6"/>
    <w:rsid w:val="00AF1A52"/>
    <w:rsid w:val="00AF1D59"/>
    <w:rsid w:val="00AF1F9E"/>
    <w:rsid w:val="00AF264A"/>
    <w:rsid w:val="00AF31FE"/>
    <w:rsid w:val="00AF32C8"/>
    <w:rsid w:val="00AF38D4"/>
    <w:rsid w:val="00AF3AF9"/>
    <w:rsid w:val="00AF3C4B"/>
    <w:rsid w:val="00AF43FB"/>
    <w:rsid w:val="00AF4964"/>
    <w:rsid w:val="00AF54E0"/>
    <w:rsid w:val="00AF622D"/>
    <w:rsid w:val="00AF6AF1"/>
    <w:rsid w:val="00AF7934"/>
    <w:rsid w:val="00B0015F"/>
    <w:rsid w:val="00B007DD"/>
    <w:rsid w:val="00B00907"/>
    <w:rsid w:val="00B0094E"/>
    <w:rsid w:val="00B010BC"/>
    <w:rsid w:val="00B01159"/>
    <w:rsid w:val="00B012CB"/>
    <w:rsid w:val="00B01C90"/>
    <w:rsid w:val="00B02954"/>
    <w:rsid w:val="00B02E65"/>
    <w:rsid w:val="00B031AB"/>
    <w:rsid w:val="00B03D0F"/>
    <w:rsid w:val="00B0488C"/>
    <w:rsid w:val="00B0506D"/>
    <w:rsid w:val="00B050B5"/>
    <w:rsid w:val="00B050C7"/>
    <w:rsid w:val="00B05164"/>
    <w:rsid w:val="00B062CA"/>
    <w:rsid w:val="00B067B3"/>
    <w:rsid w:val="00B071B2"/>
    <w:rsid w:val="00B108DB"/>
    <w:rsid w:val="00B10D55"/>
    <w:rsid w:val="00B10DA7"/>
    <w:rsid w:val="00B10DF7"/>
    <w:rsid w:val="00B11141"/>
    <w:rsid w:val="00B11368"/>
    <w:rsid w:val="00B119B2"/>
    <w:rsid w:val="00B126FC"/>
    <w:rsid w:val="00B130AF"/>
    <w:rsid w:val="00B131E8"/>
    <w:rsid w:val="00B1358D"/>
    <w:rsid w:val="00B139AF"/>
    <w:rsid w:val="00B13B04"/>
    <w:rsid w:val="00B13BB1"/>
    <w:rsid w:val="00B14FAC"/>
    <w:rsid w:val="00B15C01"/>
    <w:rsid w:val="00B15EE9"/>
    <w:rsid w:val="00B17185"/>
    <w:rsid w:val="00B1740D"/>
    <w:rsid w:val="00B20A53"/>
    <w:rsid w:val="00B20B14"/>
    <w:rsid w:val="00B20D80"/>
    <w:rsid w:val="00B210C8"/>
    <w:rsid w:val="00B216F4"/>
    <w:rsid w:val="00B219DD"/>
    <w:rsid w:val="00B220DE"/>
    <w:rsid w:val="00B226DE"/>
    <w:rsid w:val="00B22B60"/>
    <w:rsid w:val="00B235D5"/>
    <w:rsid w:val="00B23E60"/>
    <w:rsid w:val="00B242B0"/>
    <w:rsid w:val="00B24B7C"/>
    <w:rsid w:val="00B2610A"/>
    <w:rsid w:val="00B263A3"/>
    <w:rsid w:val="00B26AC7"/>
    <w:rsid w:val="00B26E30"/>
    <w:rsid w:val="00B26F74"/>
    <w:rsid w:val="00B303CC"/>
    <w:rsid w:val="00B30595"/>
    <w:rsid w:val="00B305C5"/>
    <w:rsid w:val="00B30BE4"/>
    <w:rsid w:val="00B30D7C"/>
    <w:rsid w:val="00B30F57"/>
    <w:rsid w:val="00B312BE"/>
    <w:rsid w:val="00B313D0"/>
    <w:rsid w:val="00B316B3"/>
    <w:rsid w:val="00B318B4"/>
    <w:rsid w:val="00B3194E"/>
    <w:rsid w:val="00B31A8B"/>
    <w:rsid w:val="00B31D87"/>
    <w:rsid w:val="00B31F90"/>
    <w:rsid w:val="00B32773"/>
    <w:rsid w:val="00B32904"/>
    <w:rsid w:val="00B32BD5"/>
    <w:rsid w:val="00B32CE6"/>
    <w:rsid w:val="00B33981"/>
    <w:rsid w:val="00B33BDE"/>
    <w:rsid w:val="00B34608"/>
    <w:rsid w:val="00B3464E"/>
    <w:rsid w:val="00B34DB7"/>
    <w:rsid w:val="00B3579F"/>
    <w:rsid w:val="00B36424"/>
    <w:rsid w:val="00B36548"/>
    <w:rsid w:val="00B3675D"/>
    <w:rsid w:val="00B36C2A"/>
    <w:rsid w:val="00B3743A"/>
    <w:rsid w:val="00B375DA"/>
    <w:rsid w:val="00B37FE8"/>
    <w:rsid w:val="00B40042"/>
    <w:rsid w:val="00B404A7"/>
    <w:rsid w:val="00B40B0E"/>
    <w:rsid w:val="00B40B3C"/>
    <w:rsid w:val="00B416F5"/>
    <w:rsid w:val="00B41A41"/>
    <w:rsid w:val="00B41FC7"/>
    <w:rsid w:val="00B42469"/>
    <w:rsid w:val="00B4271A"/>
    <w:rsid w:val="00B42725"/>
    <w:rsid w:val="00B431D2"/>
    <w:rsid w:val="00B43CB9"/>
    <w:rsid w:val="00B44708"/>
    <w:rsid w:val="00B44925"/>
    <w:rsid w:val="00B44FA0"/>
    <w:rsid w:val="00B45016"/>
    <w:rsid w:val="00B45768"/>
    <w:rsid w:val="00B46A1B"/>
    <w:rsid w:val="00B47AFD"/>
    <w:rsid w:val="00B507BD"/>
    <w:rsid w:val="00B50B79"/>
    <w:rsid w:val="00B50F17"/>
    <w:rsid w:val="00B51B1A"/>
    <w:rsid w:val="00B51ED6"/>
    <w:rsid w:val="00B52BE2"/>
    <w:rsid w:val="00B52C8B"/>
    <w:rsid w:val="00B53135"/>
    <w:rsid w:val="00B53889"/>
    <w:rsid w:val="00B53904"/>
    <w:rsid w:val="00B53993"/>
    <w:rsid w:val="00B54153"/>
    <w:rsid w:val="00B556F8"/>
    <w:rsid w:val="00B55F83"/>
    <w:rsid w:val="00B561FC"/>
    <w:rsid w:val="00B563B5"/>
    <w:rsid w:val="00B56E58"/>
    <w:rsid w:val="00B570D1"/>
    <w:rsid w:val="00B57553"/>
    <w:rsid w:val="00B57E1C"/>
    <w:rsid w:val="00B6030F"/>
    <w:rsid w:val="00B608D6"/>
    <w:rsid w:val="00B62BAA"/>
    <w:rsid w:val="00B630D9"/>
    <w:rsid w:val="00B6348C"/>
    <w:rsid w:val="00B634D0"/>
    <w:rsid w:val="00B6398B"/>
    <w:rsid w:val="00B63AE1"/>
    <w:rsid w:val="00B63B71"/>
    <w:rsid w:val="00B64261"/>
    <w:rsid w:val="00B648C2"/>
    <w:rsid w:val="00B64911"/>
    <w:rsid w:val="00B64B2B"/>
    <w:rsid w:val="00B6715A"/>
    <w:rsid w:val="00B677EB"/>
    <w:rsid w:val="00B70103"/>
    <w:rsid w:val="00B71389"/>
    <w:rsid w:val="00B7170B"/>
    <w:rsid w:val="00B71CDE"/>
    <w:rsid w:val="00B72B2C"/>
    <w:rsid w:val="00B72C53"/>
    <w:rsid w:val="00B72CA0"/>
    <w:rsid w:val="00B73408"/>
    <w:rsid w:val="00B73B00"/>
    <w:rsid w:val="00B7424F"/>
    <w:rsid w:val="00B74813"/>
    <w:rsid w:val="00B749F3"/>
    <w:rsid w:val="00B7596B"/>
    <w:rsid w:val="00B764EE"/>
    <w:rsid w:val="00B7657E"/>
    <w:rsid w:val="00B76635"/>
    <w:rsid w:val="00B77156"/>
    <w:rsid w:val="00B773E6"/>
    <w:rsid w:val="00B80431"/>
    <w:rsid w:val="00B805B1"/>
    <w:rsid w:val="00B805E8"/>
    <w:rsid w:val="00B80B2C"/>
    <w:rsid w:val="00B81112"/>
    <w:rsid w:val="00B81251"/>
    <w:rsid w:val="00B81C2B"/>
    <w:rsid w:val="00B81D82"/>
    <w:rsid w:val="00B81E8E"/>
    <w:rsid w:val="00B8206D"/>
    <w:rsid w:val="00B820AE"/>
    <w:rsid w:val="00B822EC"/>
    <w:rsid w:val="00B82360"/>
    <w:rsid w:val="00B8254A"/>
    <w:rsid w:val="00B829A1"/>
    <w:rsid w:val="00B83F95"/>
    <w:rsid w:val="00B84899"/>
    <w:rsid w:val="00B8521A"/>
    <w:rsid w:val="00B861B6"/>
    <w:rsid w:val="00B86B62"/>
    <w:rsid w:val="00B87D5E"/>
    <w:rsid w:val="00B911B8"/>
    <w:rsid w:val="00B92F87"/>
    <w:rsid w:val="00B93CF1"/>
    <w:rsid w:val="00B94134"/>
    <w:rsid w:val="00B9476A"/>
    <w:rsid w:val="00B94A9B"/>
    <w:rsid w:val="00B94E43"/>
    <w:rsid w:val="00B95023"/>
    <w:rsid w:val="00B9590E"/>
    <w:rsid w:val="00B95EC7"/>
    <w:rsid w:val="00B96639"/>
    <w:rsid w:val="00B97FCE"/>
    <w:rsid w:val="00BA0680"/>
    <w:rsid w:val="00BA07A8"/>
    <w:rsid w:val="00BA0FB6"/>
    <w:rsid w:val="00BA1A8C"/>
    <w:rsid w:val="00BA204F"/>
    <w:rsid w:val="00BA2B84"/>
    <w:rsid w:val="00BA337C"/>
    <w:rsid w:val="00BA3597"/>
    <w:rsid w:val="00BA4422"/>
    <w:rsid w:val="00BA4666"/>
    <w:rsid w:val="00BA6C7A"/>
    <w:rsid w:val="00BA6EA0"/>
    <w:rsid w:val="00BA7667"/>
    <w:rsid w:val="00BA769E"/>
    <w:rsid w:val="00BA78AA"/>
    <w:rsid w:val="00BB1469"/>
    <w:rsid w:val="00BB1831"/>
    <w:rsid w:val="00BB1B8B"/>
    <w:rsid w:val="00BB1BF3"/>
    <w:rsid w:val="00BB1C6D"/>
    <w:rsid w:val="00BB1F82"/>
    <w:rsid w:val="00BB2675"/>
    <w:rsid w:val="00BB2F78"/>
    <w:rsid w:val="00BB3A51"/>
    <w:rsid w:val="00BB3DF5"/>
    <w:rsid w:val="00BB449F"/>
    <w:rsid w:val="00BB4B93"/>
    <w:rsid w:val="00BB6CC3"/>
    <w:rsid w:val="00BB7464"/>
    <w:rsid w:val="00BB775D"/>
    <w:rsid w:val="00BB78D1"/>
    <w:rsid w:val="00BB7DB8"/>
    <w:rsid w:val="00BC0019"/>
    <w:rsid w:val="00BC0021"/>
    <w:rsid w:val="00BC05C1"/>
    <w:rsid w:val="00BC1BE3"/>
    <w:rsid w:val="00BC2413"/>
    <w:rsid w:val="00BC2CB1"/>
    <w:rsid w:val="00BC45A6"/>
    <w:rsid w:val="00BC4B96"/>
    <w:rsid w:val="00BC51E1"/>
    <w:rsid w:val="00BC545D"/>
    <w:rsid w:val="00BC5BA8"/>
    <w:rsid w:val="00BC639F"/>
    <w:rsid w:val="00BC63E7"/>
    <w:rsid w:val="00BC6F96"/>
    <w:rsid w:val="00BC7000"/>
    <w:rsid w:val="00BC78F6"/>
    <w:rsid w:val="00BC7E58"/>
    <w:rsid w:val="00BD0090"/>
    <w:rsid w:val="00BD092F"/>
    <w:rsid w:val="00BD0E18"/>
    <w:rsid w:val="00BD1663"/>
    <w:rsid w:val="00BD1A21"/>
    <w:rsid w:val="00BD231E"/>
    <w:rsid w:val="00BD26FC"/>
    <w:rsid w:val="00BD280A"/>
    <w:rsid w:val="00BD28FB"/>
    <w:rsid w:val="00BD3A5C"/>
    <w:rsid w:val="00BD3CBC"/>
    <w:rsid w:val="00BD5D0C"/>
    <w:rsid w:val="00BD62AA"/>
    <w:rsid w:val="00BD7026"/>
    <w:rsid w:val="00BD7329"/>
    <w:rsid w:val="00BD7B95"/>
    <w:rsid w:val="00BD7DB5"/>
    <w:rsid w:val="00BD7F76"/>
    <w:rsid w:val="00BE0064"/>
    <w:rsid w:val="00BE0510"/>
    <w:rsid w:val="00BE06C8"/>
    <w:rsid w:val="00BE0E0C"/>
    <w:rsid w:val="00BE175F"/>
    <w:rsid w:val="00BE1B56"/>
    <w:rsid w:val="00BE34EF"/>
    <w:rsid w:val="00BE4F41"/>
    <w:rsid w:val="00BE53BB"/>
    <w:rsid w:val="00BE5B26"/>
    <w:rsid w:val="00BE6F24"/>
    <w:rsid w:val="00BE76B0"/>
    <w:rsid w:val="00BE7ABF"/>
    <w:rsid w:val="00BF0049"/>
    <w:rsid w:val="00BF0619"/>
    <w:rsid w:val="00BF1126"/>
    <w:rsid w:val="00BF1622"/>
    <w:rsid w:val="00BF1F71"/>
    <w:rsid w:val="00BF41B3"/>
    <w:rsid w:val="00BF4294"/>
    <w:rsid w:val="00BF538E"/>
    <w:rsid w:val="00BF5658"/>
    <w:rsid w:val="00BF649E"/>
    <w:rsid w:val="00BF6DAD"/>
    <w:rsid w:val="00BF7853"/>
    <w:rsid w:val="00C001DA"/>
    <w:rsid w:val="00C017D9"/>
    <w:rsid w:val="00C023FC"/>
    <w:rsid w:val="00C0258A"/>
    <w:rsid w:val="00C02768"/>
    <w:rsid w:val="00C02C37"/>
    <w:rsid w:val="00C03457"/>
    <w:rsid w:val="00C03617"/>
    <w:rsid w:val="00C03840"/>
    <w:rsid w:val="00C0435A"/>
    <w:rsid w:val="00C048F4"/>
    <w:rsid w:val="00C04D39"/>
    <w:rsid w:val="00C04F14"/>
    <w:rsid w:val="00C0552B"/>
    <w:rsid w:val="00C05630"/>
    <w:rsid w:val="00C05EDA"/>
    <w:rsid w:val="00C07ADA"/>
    <w:rsid w:val="00C1113C"/>
    <w:rsid w:val="00C130D2"/>
    <w:rsid w:val="00C13678"/>
    <w:rsid w:val="00C13E63"/>
    <w:rsid w:val="00C140D0"/>
    <w:rsid w:val="00C142C3"/>
    <w:rsid w:val="00C14662"/>
    <w:rsid w:val="00C17EFA"/>
    <w:rsid w:val="00C208F8"/>
    <w:rsid w:val="00C21C63"/>
    <w:rsid w:val="00C21E20"/>
    <w:rsid w:val="00C2224D"/>
    <w:rsid w:val="00C23046"/>
    <w:rsid w:val="00C23792"/>
    <w:rsid w:val="00C25486"/>
    <w:rsid w:val="00C25B45"/>
    <w:rsid w:val="00C26320"/>
    <w:rsid w:val="00C26ACF"/>
    <w:rsid w:val="00C26B4C"/>
    <w:rsid w:val="00C278D2"/>
    <w:rsid w:val="00C27FAB"/>
    <w:rsid w:val="00C3063E"/>
    <w:rsid w:val="00C30970"/>
    <w:rsid w:val="00C31939"/>
    <w:rsid w:val="00C320A7"/>
    <w:rsid w:val="00C320C1"/>
    <w:rsid w:val="00C32758"/>
    <w:rsid w:val="00C327A6"/>
    <w:rsid w:val="00C3433B"/>
    <w:rsid w:val="00C34593"/>
    <w:rsid w:val="00C34CD6"/>
    <w:rsid w:val="00C35615"/>
    <w:rsid w:val="00C35636"/>
    <w:rsid w:val="00C35A96"/>
    <w:rsid w:val="00C364FA"/>
    <w:rsid w:val="00C368CD"/>
    <w:rsid w:val="00C370EB"/>
    <w:rsid w:val="00C403B9"/>
    <w:rsid w:val="00C410E8"/>
    <w:rsid w:val="00C410FF"/>
    <w:rsid w:val="00C41EC4"/>
    <w:rsid w:val="00C42007"/>
    <w:rsid w:val="00C43865"/>
    <w:rsid w:val="00C441C6"/>
    <w:rsid w:val="00C44329"/>
    <w:rsid w:val="00C444F7"/>
    <w:rsid w:val="00C44D3D"/>
    <w:rsid w:val="00C45A50"/>
    <w:rsid w:val="00C5012D"/>
    <w:rsid w:val="00C5157A"/>
    <w:rsid w:val="00C51A33"/>
    <w:rsid w:val="00C531D2"/>
    <w:rsid w:val="00C532F9"/>
    <w:rsid w:val="00C53509"/>
    <w:rsid w:val="00C53696"/>
    <w:rsid w:val="00C53CD5"/>
    <w:rsid w:val="00C544FA"/>
    <w:rsid w:val="00C54789"/>
    <w:rsid w:val="00C55158"/>
    <w:rsid w:val="00C55259"/>
    <w:rsid w:val="00C554EA"/>
    <w:rsid w:val="00C562D5"/>
    <w:rsid w:val="00C56C03"/>
    <w:rsid w:val="00C5713C"/>
    <w:rsid w:val="00C572FA"/>
    <w:rsid w:val="00C578F7"/>
    <w:rsid w:val="00C601C5"/>
    <w:rsid w:val="00C603FE"/>
    <w:rsid w:val="00C6075D"/>
    <w:rsid w:val="00C60BCC"/>
    <w:rsid w:val="00C61529"/>
    <w:rsid w:val="00C615EE"/>
    <w:rsid w:val="00C61F0F"/>
    <w:rsid w:val="00C61FC9"/>
    <w:rsid w:val="00C62F1D"/>
    <w:rsid w:val="00C6374E"/>
    <w:rsid w:val="00C63C07"/>
    <w:rsid w:val="00C63F90"/>
    <w:rsid w:val="00C64164"/>
    <w:rsid w:val="00C64BA0"/>
    <w:rsid w:val="00C65429"/>
    <w:rsid w:val="00C66066"/>
    <w:rsid w:val="00C66FAD"/>
    <w:rsid w:val="00C7093E"/>
    <w:rsid w:val="00C715B0"/>
    <w:rsid w:val="00C717C0"/>
    <w:rsid w:val="00C71CAF"/>
    <w:rsid w:val="00C7263C"/>
    <w:rsid w:val="00C72998"/>
    <w:rsid w:val="00C72EE2"/>
    <w:rsid w:val="00C72F30"/>
    <w:rsid w:val="00C73222"/>
    <w:rsid w:val="00C733EE"/>
    <w:rsid w:val="00C7352C"/>
    <w:rsid w:val="00C7416A"/>
    <w:rsid w:val="00C74A52"/>
    <w:rsid w:val="00C7554A"/>
    <w:rsid w:val="00C75D42"/>
    <w:rsid w:val="00C766F1"/>
    <w:rsid w:val="00C7694C"/>
    <w:rsid w:val="00C769FF"/>
    <w:rsid w:val="00C77108"/>
    <w:rsid w:val="00C77D6B"/>
    <w:rsid w:val="00C80131"/>
    <w:rsid w:val="00C8110A"/>
    <w:rsid w:val="00C81FB8"/>
    <w:rsid w:val="00C82CD1"/>
    <w:rsid w:val="00C82EA2"/>
    <w:rsid w:val="00C82F5E"/>
    <w:rsid w:val="00C82FD5"/>
    <w:rsid w:val="00C831B0"/>
    <w:rsid w:val="00C83DB9"/>
    <w:rsid w:val="00C83E1D"/>
    <w:rsid w:val="00C84AC2"/>
    <w:rsid w:val="00C84E48"/>
    <w:rsid w:val="00C84F70"/>
    <w:rsid w:val="00C86C81"/>
    <w:rsid w:val="00C86D97"/>
    <w:rsid w:val="00C87170"/>
    <w:rsid w:val="00C87615"/>
    <w:rsid w:val="00C90F29"/>
    <w:rsid w:val="00C9108D"/>
    <w:rsid w:val="00C9174E"/>
    <w:rsid w:val="00C92D51"/>
    <w:rsid w:val="00C93020"/>
    <w:rsid w:val="00C9392B"/>
    <w:rsid w:val="00C94A69"/>
    <w:rsid w:val="00C952D3"/>
    <w:rsid w:val="00C953C3"/>
    <w:rsid w:val="00C96AAD"/>
    <w:rsid w:val="00C972B8"/>
    <w:rsid w:val="00C97A67"/>
    <w:rsid w:val="00CA04C3"/>
    <w:rsid w:val="00CA1AA7"/>
    <w:rsid w:val="00CA1C56"/>
    <w:rsid w:val="00CA2976"/>
    <w:rsid w:val="00CA465C"/>
    <w:rsid w:val="00CA49B5"/>
    <w:rsid w:val="00CA5738"/>
    <w:rsid w:val="00CA5A94"/>
    <w:rsid w:val="00CA5C6C"/>
    <w:rsid w:val="00CA6061"/>
    <w:rsid w:val="00CA7105"/>
    <w:rsid w:val="00CA7422"/>
    <w:rsid w:val="00CA74D3"/>
    <w:rsid w:val="00CA77F0"/>
    <w:rsid w:val="00CA79AF"/>
    <w:rsid w:val="00CA7B61"/>
    <w:rsid w:val="00CB0219"/>
    <w:rsid w:val="00CB02E0"/>
    <w:rsid w:val="00CB05AD"/>
    <w:rsid w:val="00CB0CCE"/>
    <w:rsid w:val="00CB1295"/>
    <w:rsid w:val="00CB19B2"/>
    <w:rsid w:val="00CB2525"/>
    <w:rsid w:val="00CB2B38"/>
    <w:rsid w:val="00CB2D30"/>
    <w:rsid w:val="00CB2DBB"/>
    <w:rsid w:val="00CB2DF8"/>
    <w:rsid w:val="00CB3B00"/>
    <w:rsid w:val="00CB41BD"/>
    <w:rsid w:val="00CB552C"/>
    <w:rsid w:val="00CB559D"/>
    <w:rsid w:val="00CB5BBA"/>
    <w:rsid w:val="00CB5C16"/>
    <w:rsid w:val="00CB664A"/>
    <w:rsid w:val="00CB6CFC"/>
    <w:rsid w:val="00CB7DC5"/>
    <w:rsid w:val="00CC022F"/>
    <w:rsid w:val="00CC0287"/>
    <w:rsid w:val="00CC050E"/>
    <w:rsid w:val="00CC1ABA"/>
    <w:rsid w:val="00CC1FCA"/>
    <w:rsid w:val="00CC265C"/>
    <w:rsid w:val="00CC2EF6"/>
    <w:rsid w:val="00CC35B6"/>
    <w:rsid w:val="00CC3FEA"/>
    <w:rsid w:val="00CC450A"/>
    <w:rsid w:val="00CC48CD"/>
    <w:rsid w:val="00CC48F3"/>
    <w:rsid w:val="00CC577E"/>
    <w:rsid w:val="00CC692E"/>
    <w:rsid w:val="00CC69AF"/>
    <w:rsid w:val="00CC6D9D"/>
    <w:rsid w:val="00CC6E70"/>
    <w:rsid w:val="00CC78C6"/>
    <w:rsid w:val="00CC7B9F"/>
    <w:rsid w:val="00CD013E"/>
    <w:rsid w:val="00CD190A"/>
    <w:rsid w:val="00CD19E5"/>
    <w:rsid w:val="00CD2204"/>
    <w:rsid w:val="00CD2A15"/>
    <w:rsid w:val="00CD2F93"/>
    <w:rsid w:val="00CD303B"/>
    <w:rsid w:val="00CD34FB"/>
    <w:rsid w:val="00CD3ADF"/>
    <w:rsid w:val="00CD43D4"/>
    <w:rsid w:val="00CD6111"/>
    <w:rsid w:val="00CD737B"/>
    <w:rsid w:val="00CD7638"/>
    <w:rsid w:val="00CD7FAE"/>
    <w:rsid w:val="00CE015D"/>
    <w:rsid w:val="00CE0A29"/>
    <w:rsid w:val="00CE1230"/>
    <w:rsid w:val="00CE13F1"/>
    <w:rsid w:val="00CE1D2E"/>
    <w:rsid w:val="00CE2558"/>
    <w:rsid w:val="00CE2BC7"/>
    <w:rsid w:val="00CE3005"/>
    <w:rsid w:val="00CE3149"/>
    <w:rsid w:val="00CE3B66"/>
    <w:rsid w:val="00CE3D1B"/>
    <w:rsid w:val="00CE4CFB"/>
    <w:rsid w:val="00CE5141"/>
    <w:rsid w:val="00CE5D08"/>
    <w:rsid w:val="00CE5EDB"/>
    <w:rsid w:val="00CE6E50"/>
    <w:rsid w:val="00CE6F0C"/>
    <w:rsid w:val="00CE710F"/>
    <w:rsid w:val="00CF04C4"/>
    <w:rsid w:val="00CF06ED"/>
    <w:rsid w:val="00CF0C42"/>
    <w:rsid w:val="00CF19AB"/>
    <w:rsid w:val="00CF366A"/>
    <w:rsid w:val="00CF3A69"/>
    <w:rsid w:val="00CF3E2B"/>
    <w:rsid w:val="00CF3E9C"/>
    <w:rsid w:val="00CF51CB"/>
    <w:rsid w:val="00CF61B2"/>
    <w:rsid w:val="00CF625C"/>
    <w:rsid w:val="00CF6BF3"/>
    <w:rsid w:val="00D001C2"/>
    <w:rsid w:val="00D00DFB"/>
    <w:rsid w:val="00D00E73"/>
    <w:rsid w:val="00D00FAE"/>
    <w:rsid w:val="00D01352"/>
    <w:rsid w:val="00D013D7"/>
    <w:rsid w:val="00D027E2"/>
    <w:rsid w:val="00D029A3"/>
    <w:rsid w:val="00D0427E"/>
    <w:rsid w:val="00D04969"/>
    <w:rsid w:val="00D04EF5"/>
    <w:rsid w:val="00D0578C"/>
    <w:rsid w:val="00D05DFC"/>
    <w:rsid w:val="00D070FD"/>
    <w:rsid w:val="00D10947"/>
    <w:rsid w:val="00D10EED"/>
    <w:rsid w:val="00D11C57"/>
    <w:rsid w:val="00D1213A"/>
    <w:rsid w:val="00D12A01"/>
    <w:rsid w:val="00D134F5"/>
    <w:rsid w:val="00D13581"/>
    <w:rsid w:val="00D138A5"/>
    <w:rsid w:val="00D14658"/>
    <w:rsid w:val="00D156A9"/>
    <w:rsid w:val="00D15B8B"/>
    <w:rsid w:val="00D171E1"/>
    <w:rsid w:val="00D175BB"/>
    <w:rsid w:val="00D17C83"/>
    <w:rsid w:val="00D17E0D"/>
    <w:rsid w:val="00D20108"/>
    <w:rsid w:val="00D20CBB"/>
    <w:rsid w:val="00D21111"/>
    <w:rsid w:val="00D241A9"/>
    <w:rsid w:val="00D241DC"/>
    <w:rsid w:val="00D242E8"/>
    <w:rsid w:val="00D2459B"/>
    <w:rsid w:val="00D2498C"/>
    <w:rsid w:val="00D24AEF"/>
    <w:rsid w:val="00D24B67"/>
    <w:rsid w:val="00D25D6F"/>
    <w:rsid w:val="00D26C4B"/>
    <w:rsid w:val="00D26CFF"/>
    <w:rsid w:val="00D27274"/>
    <w:rsid w:val="00D275F0"/>
    <w:rsid w:val="00D27665"/>
    <w:rsid w:val="00D27AD2"/>
    <w:rsid w:val="00D27AE5"/>
    <w:rsid w:val="00D305D5"/>
    <w:rsid w:val="00D3082E"/>
    <w:rsid w:val="00D3139A"/>
    <w:rsid w:val="00D31CD3"/>
    <w:rsid w:val="00D31E43"/>
    <w:rsid w:val="00D3347E"/>
    <w:rsid w:val="00D335ED"/>
    <w:rsid w:val="00D33A6D"/>
    <w:rsid w:val="00D345EF"/>
    <w:rsid w:val="00D34F6C"/>
    <w:rsid w:val="00D35CA1"/>
    <w:rsid w:val="00D3619E"/>
    <w:rsid w:val="00D3719E"/>
    <w:rsid w:val="00D372CF"/>
    <w:rsid w:val="00D37C06"/>
    <w:rsid w:val="00D37C14"/>
    <w:rsid w:val="00D40134"/>
    <w:rsid w:val="00D40F13"/>
    <w:rsid w:val="00D41450"/>
    <w:rsid w:val="00D42A01"/>
    <w:rsid w:val="00D42D56"/>
    <w:rsid w:val="00D4361C"/>
    <w:rsid w:val="00D43940"/>
    <w:rsid w:val="00D440DF"/>
    <w:rsid w:val="00D466CD"/>
    <w:rsid w:val="00D4720D"/>
    <w:rsid w:val="00D4799C"/>
    <w:rsid w:val="00D505EC"/>
    <w:rsid w:val="00D5060C"/>
    <w:rsid w:val="00D50E5F"/>
    <w:rsid w:val="00D51287"/>
    <w:rsid w:val="00D5149C"/>
    <w:rsid w:val="00D51E27"/>
    <w:rsid w:val="00D52290"/>
    <w:rsid w:val="00D52462"/>
    <w:rsid w:val="00D533B0"/>
    <w:rsid w:val="00D559C9"/>
    <w:rsid w:val="00D55A8F"/>
    <w:rsid w:val="00D55FB1"/>
    <w:rsid w:val="00D5661A"/>
    <w:rsid w:val="00D57476"/>
    <w:rsid w:val="00D574B0"/>
    <w:rsid w:val="00D57B41"/>
    <w:rsid w:val="00D60B16"/>
    <w:rsid w:val="00D61309"/>
    <w:rsid w:val="00D61546"/>
    <w:rsid w:val="00D61E06"/>
    <w:rsid w:val="00D62095"/>
    <w:rsid w:val="00D629FB"/>
    <w:rsid w:val="00D63059"/>
    <w:rsid w:val="00D6479C"/>
    <w:rsid w:val="00D64A16"/>
    <w:rsid w:val="00D652EC"/>
    <w:rsid w:val="00D66AD2"/>
    <w:rsid w:val="00D672C2"/>
    <w:rsid w:val="00D67373"/>
    <w:rsid w:val="00D67A19"/>
    <w:rsid w:val="00D67E52"/>
    <w:rsid w:val="00D700D8"/>
    <w:rsid w:val="00D70967"/>
    <w:rsid w:val="00D70AE7"/>
    <w:rsid w:val="00D7124C"/>
    <w:rsid w:val="00D71B5C"/>
    <w:rsid w:val="00D71CB0"/>
    <w:rsid w:val="00D7209F"/>
    <w:rsid w:val="00D72348"/>
    <w:rsid w:val="00D724AF"/>
    <w:rsid w:val="00D729C7"/>
    <w:rsid w:val="00D72F1F"/>
    <w:rsid w:val="00D733AA"/>
    <w:rsid w:val="00D736B2"/>
    <w:rsid w:val="00D7425F"/>
    <w:rsid w:val="00D7526D"/>
    <w:rsid w:val="00D75507"/>
    <w:rsid w:val="00D75EC0"/>
    <w:rsid w:val="00D75EF6"/>
    <w:rsid w:val="00D76042"/>
    <w:rsid w:val="00D76F7E"/>
    <w:rsid w:val="00D77112"/>
    <w:rsid w:val="00D772A3"/>
    <w:rsid w:val="00D7754B"/>
    <w:rsid w:val="00D77627"/>
    <w:rsid w:val="00D77B36"/>
    <w:rsid w:val="00D803BB"/>
    <w:rsid w:val="00D8071D"/>
    <w:rsid w:val="00D811C2"/>
    <w:rsid w:val="00D81700"/>
    <w:rsid w:val="00D81F63"/>
    <w:rsid w:val="00D82CD9"/>
    <w:rsid w:val="00D83D13"/>
    <w:rsid w:val="00D83D43"/>
    <w:rsid w:val="00D84722"/>
    <w:rsid w:val="00D84EF9"/>
    <w:rsid w:val="00D85B60"/>
    <w:rsid w:val="00D86314"/>
    <w:rsid w:val="00D86AC0"/>
    <w:rsid w:val="00D871ED"/>
    <w:rsid w:val="00D8742E"/>
    <w:rsid w:val="00D877C6"/>
    <w:rsid w:val="00D901C9"/>
    <w:rsid w:val="00D90275"/>
    <w:rsid w:val="00D91785"/>
    <w:rsid w:val="00D91F0E"/>
    <w:rsid w:val="00D92230"/>
    <w:rsid w:val="00D92488"/>
    <w:rsid w:val="00D93049"/>
    <w:rsid w:val="00D93AB9"/>
    <w:rsid w:val="00D93B02"/>
    <w:rsid w:val="00D93D3E"/>
    <w:rsid w:val="00D93D46"/>
    <w:rsid w:val="00D94EE7"/>
    <w:rsid w:val="00D957F4"/>
    <w:rsid w:val="00D960F2"/>
    <w:rsid w:val="00D96614"/>
    <w:rsid w:val="00D96C33"/>
    <w:rsid w:val="00DA0397"/>
    <w:rsid w:val="00DA0797"/>
    <w:rsid w:val="00DA0E16"/>
    <w:rsid w:val="00DA1709"/>
    <w:rsid w:val="00DA18D8"/>
    <w:rsid w:val="00DA1BDC"/>
    <w:rsid w:val="00DA1CC3"/>
    <w:rsid w:val="00DA1E00"/>
    <w:rsid w:val="00DA26BD"/>
    <w:rsid w:val="00DA2A7A"/>
    <w:rsid w:val="00DA2D38"/>
    <w:rsid w:val="00DA31DF"/>
    <w:rsid w:val="00DA37CB"/>
    <w:rsid w:val="00DA4269"/>
    <w:rsid w:val="00DA487C"/>
    <w:rsid w:val="00DA49C1"/>
    <w:rsid w:val="00DA4C29"/>
    <w:rsid w:val="00DA66D4"/>
    <w:rsid w:val="00DA7519"/>
    <w:rsid w:val="00DA772D"/>
    <w:rsid w:val="00DA7B2E"/>
    <w:rsid w:val="00DA7E30"/>
    <w:rsid w:val="00DB09CE"/>
    <w:rsid w:val="00DB0BA3"/>
    <w:rsid w:val="00DB215C"/>
    <w:rsid w:val="00DB2228"/>
    <w:rsid w:val="00DB2C7D"/>
    <w:rsid w:val="00DB4212"/>
    <w:rsid w:val="00DB46F3"/>
    <w:rsid w:val="00DB6012"/>
    <w:rsid w:val="00DB648E"/>
    <w:rsid w:val="00DB65C8"/>
    <w:rsid w:val="00DB6AAA"/>
    <w:rsid w:val="00DB7C78"/>
    <w:rsid w:val="00DC0A87"/>
    <w:rsid w:val="00DC0B20"/>
    <w:rsid w:val="00DC161C"/>
    <w:rsid w:val="00DC2301"/>
    <w:rsid w:val="00DC2DB1"/>
    <w:rsid w:val="00DC35BA"/>
    <w:rsid w:val="00DC5879"/>
    <w:rsid w:val="00DC5BE1"/>
    <w:rsid w:val="00DC641E"/>
    <w:rsid w:val="00DC64F4"/>
    <w:rsid w:val="00DC7510"/>
    <w:rsid w:val="00DC769A"/>
    <w:rsid w:val="00DC7AA4"/>
    <w:rsid w:val="00DD04FE"/>
    <w:rsid w:val="00DD1239"/>
    <w:rsid w:val="00DD14A9"/>
    <w:rsid w:val="00DD1FE2"/>
    <w:rsid w:val="00DD285A"/>
    <w:rsid w:val="00DD291F"/>
    <w:rsid w:val="00DD38F4"/>
    <w:rsid w:val="00DD3FBA"/>
    <w:rsid w:val="00DD4EF8"/>
    <w:rsid w:val="00DD587D"/>
    <w:rsid w:val="00DD6159"/>
    <w:rsid w:val="00DD6A29"/>
    <w:rsid w:val="00DE0469"/>
    <w:rsid w:val="00DE08A2"/>
    <w:rsid w:val="00DE0AFA"/>
    <w:rsid w:val="00DE0FB3"/>
    <w:rsid w:val="00DE116B"/>
    <w:rsid w:val="00DE1F88"/>
    <w:rsid w:val="00DE3723"/>
    <w:rsid w:val="00DE3C3A"/>
    <w:rsid w:val="00DE5074"/>
    <w:rsid w:val="00DE551F"/>
    <w:rsid w:val="00DE5724"/>
    <w:rsid w:val="00DE5DB4"/>
    <w:rsid w:val="00DE62D1"/>
    <w:rsid w:val="00DE7F65"/>
    <w:rsid w:val="00DF0900"/>
    <w:rsid w:val="00DF1A3D"/>
    <w:rsid w:val="00DF2A69"/>
    <w:rsid w:val="00DF3557"/>
    <w:rsid w:val="00DF4972"/>
    <w:rsid w:val="00DF4D27"/>
    <w:rsid w:val="00DF582E"/>
    <w:rsid w:val="00DF7BD6"/>
    <w:rsid w:val="00E0062F"/>
    <w:rsid w:val="00E00FA6"/>
    <w:rsid w:val="00E012CE"/>
    <w:rsid w:val="00E01381"/>
    <w:rsid w:val="00E0149B"/>
    <w:rsid w:val="00E01727"/>
    <w:rsid w:val="00E018D7"/>
    <w:rsid w:val="00E01ECC"/>
    <w:rsid w:val="00E01F52"/>
    <w:rsid w:val="00E025C9"/>
    <w:rsid w:val="00E0291B"/>
    <w:rsid w:val="00E03302"/>
    <w:rsid w:val="00E037B8"/>
    <w:rsid w:val="00E03DC5"/>
    <w:rsid w:val="00E042B7"/>
    <w:rsid w:val="00E04FB7"/>
    <w:rsid w:val="00E05FC3"/>
    <w:rsid w:val="00E100BC"/>
    <w:rsid w:val="00E10258"/>
    <w:rsid w:val="00E106A4"/>
    <w:rsid w:val="00E11F71"/>
    <w:rsid w:val="00E122D8"/>
    <w:rsid w:val="00E12824"/>
    <w:rsid w:val="00E12B71"/>
    <w:rsid w:val="00E1327F"/>
    <w:rsid w:val="00E1361E"/>
    <w:rsid w:val="00E13978"/>
    <w:rsid w:val="00E13E53"/>
    <w:rsid w:val="00E14442"/>
    <w:rsid w:val="00E14567"/>
    <w:rsid w:val="00E148E4"/>
    <w:rsid w:val="00E15CA8"/>
    <w:rsid w:val="00E16CBE"/>
    <w:rsid w:val="00E21274"/>
    <w:rsid w:val="00E215C7"/>
    <w:rsid w:val="00E21BE4"/>
    <w:rsid w:val="00E22033"/>
    <w:rsid w:val="00E2211B"/>
    <w:rsid w:val="00E2214F"/>
    <w:rsid w:val="00E229B6"/>
    <w:rsid w:val="00E23481"/>
    <w:rsid w:val="00E23DCB"/>
    <w:rsid w:val="00E24F1A"/>
    <w:rsid w:val="00E25F6A"/>
    <w:rsid w:val="00E264E8"/>
    <w:rsid w:val="00E26B11"/>
    <w:rsid w:val="00E26DBE"/>
    <w:rsid w:val="00E272A1"/>
    <w:rsid w:val="00E27D0B"/>
    <w:rsid w:val="00E30459"/>
    <w:rsid w:val="00E30AAB"/>
    <w:rsid w:val="00E314A5"/>
    <w:rsid w:val="00E31B64"/>
    <w:rsid w:val="00E31C7A"/>
    <w:rsid w:val="00E3209C"/>
    <w:rsid w:val="00E32F74"/>
    <w:rsid w:val="00E331B6"/>
    <w:rsid w:val="00E33547"/>
    <w:rsid w:val="00E338FD"/>
    <w:rsid w:val="00E34172"/>
    <w:rsid w:val="00E3425E"/>
    <w:rsid w:val="00E3484C"/>
    <w:rsid w:val="00E34BFE"/>
    <w:rsid w:val="00E35262"/>
    <w:rsid w:val="00E3560B"/>
    <w:rsid w:val="00E35A36"/>
    <w:rsid w:val="00E36334"/>
    <w:rsid w:val="00E36EEE"/>
    <w:rsid w:val="00E37422"/>
    <w:rsid w:val="00E375D5"/>
    <w:rsid w:val="00E410EA"/>
    <w:rsid w:val="00E4223E"/>
    <w:rsid w:val="00E43128"/>
    <w:rsid w:val="00E44BF4"/>
    <w:rsid w:val="00E4703A"/>
    <w:rsid w:val="00E50346"/>
    <w:rsid w:val="00E50DF5"/>
    <w:rsid w:val="00E51B5A"/>
    <w:rsid w:val="00E51BFA"/>
    <w:rsid w:val="00E51DE6"/>
    <w:rsid w:val="00E52DB2"/>
    <w:rsid w:val="00E53017"/>
    <w:rsid w:val="00E538F5"/>
    <w:rsid w:val="00E53BB5"/>
    <w:rsid w:val="00E55448"/>
    <w:rsid w:val="00E55E74"/>
    <w:rsid w:val="00E56096"/>
    <w:rsid w:val="00E5613A"/>
    <w:rsid w:val="00E56367"/>
    <w:rsid w:val="00E5639F"/>
    <w:rsid w:val="00E57001"/>
    <w:rsid w:val="00E571E2"/>
    <w:rsid w:val="00E57B9B"/>
    <w:rsid w:val="00E60919"/>
    <w:rsid w:val="00E60C42"/>
    <w:rsid w:val="00E628C8"/>
    <w:rsid w:val="00E62AEB"/>
    <w:rsid w:val="00E62D10"/>
    <w:rsid w:val="00E62EBD"/>
    <w:rsid w:val="00E6326C"/>
    <w:rsid w:val="00E63AE3"/>
    <w:rsid w:val="00E64368"/>
    <w:rsid w:val="00E64976"/>
    <w:rsid w:val="00E64FEB"/>
    <w:rsid w:val="00E65887"/>
    <w:rsid w:val="00E65AA3"/>
    <w:rsid w:val="00E66533"/>
    <w:rsid w:val="00E66AB2"/>
    <w:rsid w:val="00E66DFF"/>
    <w:rsid w:val="00E67989"/>
    <w:rsid w:val="00E700D4"/>
    <w:rsid w:val="00E709A2"/>
    <w:rsid w:val="00E71845"/>
    <w:rsid w:val="00E71FCC"/>
    <w:rsid w:val="00E72331"/>
    <w:rsid w:val="00E72D8F"/>
    <w:rsid w:val="00E731EE"/>
    <w:rsid w:val="00E73639"/>
    <w:rsid w:val="00E737C8"/>
    <w:rsid w:val="00E74033"/>
    <w:rsid w:val="00E746C0"/>
    <w:rsid w:val="00E751CB"/>
    <w:rsid w:val="00E7586C"/>
    <w:rsid w:val="00E77C92"/>
    <w:rsid w:val="00E80DA2"/>
    <w:rsid w:val="00E81500"/>
    <w:rsid w:val="00E81A30"/>
    <w:rsid w:val="00E81B79"/>
    <w:rsid w:val="00E81BA1"/>
    <w:rsid w:val="00E826D3"/>
    <w:rsid w:val="00E82B16"/>
    <w:rsid w:val="00E84B98"/>
    <w:rsid w:val="00E8507F"/>
    <w:rsid w:val="00E850E7"/>
    <w:rsid w:val="00E856CE"/>
    <w:rsid w:val="00E8624C"/>
    <w:rsid w:val="00E862D8"/>
    <w:rsid w:val="00E8636B"/>
    <w:rsid w:val="00E86488"/>
    <w:rsid w:val="00E87DFB"/>
    <w:rsid w:val="00E90365"/>
    <w:rsid w:val="00E91076"/>
    <w:rsid w:val="00E912AA"/>
    <w:rsid w:val="00E917A9"/>
    <w:rsid w:val="00E91AC3"/>
    <w:rsid w:val="00E9236C"/>
    <w:rsid w:val="00E9247C"/>
    <w:rsid w:val="00E92680"/>
    <w:rsid w:val="00E92C1C"/>
    <w:rsid w:val="00E9351F"/>
    <w:rsid w:val="00E93F83"/>
    <w:rsid w:val="00E94829"/>
    <w:rsid w:val="00E959D7"/>
    <w:rsid w:val="00E95ED3"/>
    <w:rsid w:val="00EA1457"/>
    <w:rsid w:val="00EA1B67"/>
    <w:rsid w:val="00EA1DBA"/>
    <w:rsid w:val="00EA26BC"/>
    <w:rsid w:val="00EA287D"/>
    <w:rsid w:val="00EA2D03"/>
    <w:rsid w:val="00EA31D5"/>
    <w:rsid w:val="00EA3544"/>
    <w:rsid w:val="00EA4506"/>
    <w:rsid w:val="00EA4906"/>
    <w:rsid w:val="00EA5133"/>
    <w:rsid w:val="00EA5805"/>
    <w:rsid w:val="00EA5B3A"/>
    <w:rsid w:val="00EA6EE8"/>
    <w:rsid w:val="00EA7067"/>
    <w:rsid w:val="00EA7437"/>
    <w:rsid w:val="00EA7651"/>
    <w:rsid w:val="00EA791E"/>
    <w:rsid w:val="00EB03C2"/>
    <w:rsid w:val="00EB0DBD"/>
    <w:rsid w:val="00EB0EDB"/>
    <w:rsid w:val="00EB0F54"/>
    <w:rsid w:val="00EB17FB"/>
    <w:rsid w:val="00EB1E41"/>
    <w:rsid w:val="00EB2047"/>
    <w:rsid w:val="00EB27EC"/>
    <w:rsid w:val="00EB30D8"/>
    <w:rsid w:val="00EB3276"/>
    <w:rsid w:val="00EB3653"/>
    <w:rsid w:val="00EB36F2"/>
    <w:rsid w:val="00EB3A61"/>
    <w:rsid w:val="00EB452A"/>
    <w:rsid w:val="00EB4999"/>
    <w:rsid w:val="00EB4DA3"/>
    <w:rsid w:val="00EB566A"/>
    <w:rsid w:val="00EB5862"/>
    <w:rsid w:val="00EB6405"/>
    <w:rsid w:val="00EB64F5"/>
    <w:rsid w:val="00EB6AE4"/>
    <w:rsid w:val="00EB6DC3"/>
    <w:rsid w:val="00EB6F3E"/>
    <w:rsid w:val="00EB7859"/>
    <w:rsid w:val="00EC14C2"/>
    <w:rsid w:val="00EC172A"/>
    <w:rsid w:val="00EC1C52"/>
    <w:rsid w:val="00EC1EE4"/>
    <w:rsid w:val="00EC242C"/>
    <w:rsid w:val="00EC26EA"/>
    <w:rsid w:val="00EC2CA8"/>
    <w:rsid w:val="00EC2CD6"/>
    <w:rsid w:val="00EC393E"/>
    <w:rsid w:val="00EC3F77"/>
    <w:rsid w:val="00EC41A3"/>
    <w:rsid w:val="00EC4BB2"/>
    <w:rsid w:val="00EC5235"/>
    <w:rsid w:val="00EC5259"/>
    <w:rsid w:val="00EC54E0"/>
    <w:rsid w:val="00EC5B29"/>
    <w:rsid w:val="00EC66A3"/>
    <w:rsid w:val="00EC7045"/>
    <w:rsid w:val="00EC7F93"/>
    <w:rsid w:val="00ED005B"/>
    <w:rsid w:val="00ED0B5A"/>
    <w:rsid w:val="00ED1D79"/>
    <w:rsid w:val="00ED271F"/>
    <w:rsid w:val="00ED2757"/>
    <w:rsid w:val="00ED4175"/>
    <w:rsid w:val="00ED4565"/>
    <w:rsid w:val="00ED4601"/>
    <w:rsid w:val="00ED4775"/>
    <w:rsid w:val="00ED4B96"/>
    <w:rsid w:val="00ED5360"/>
    <w:rsid w:val="00ED6411"/>
    <w:rsid w:val="00ED686C"/>
    <w:rsid w:val="00ED6897"/>
    <w:rsid w:val="00ED6AE1"/>
    <w:rsid w:val="00ED7C13"/>
    <w:rsid w:val="00EE0BF1"/>
    <w:rsid w:val="00EE1D1C"/>
    <w:rsid w:val="00EE236E"/>
    <w:rsid w:val="00EE2509"/>
    <w:rsid w:val="00EE2DB9"/>
    <w:rsid w:val="00EE37D2"/>
    <w:rsid w:val="00EE38CA"/>
    <w:rsid w:val="00EE39B5"/>
    <w:rsid w:val="00EE461F"/>
    <w:rsid w:val="00EE53B9"/>
    <w:rsid w:val="00EE5487"/>
    <w:rsid w:val="00EE62AF"/>
    <w:rsid w:val="00EE7372"/>
    <w:rsid w:val="00EE7DF7"/>
    <w:rsid w:val="00EF0054"/>
    <w:rsid w:val="00EF1D3A"/>
    <w:rsid w:val="00EF1DB1"/>
    <w:rsid w:val="00EF2988"/>
    <w:rsid w:val="00EF2B4B"/>
    <w:rsid w:val="00EF2CFD"/>
    <w:rsid w:val="00EF2DFF"/>
    <w:rsid w:val="00EF39CC"/>
    <w:rsid w:val="00EF3AB8"/>
    <w:rsid w:val="00EF404F"/>
    <w:rsid w:val="00EF4425"/>
    <w:rsid w:val="00EF4657"/>
    <w:rsid w:val="00EF4CED"/>
    <w:rsid w:val="00EF4EB7"/>
    <w:rsid w:val="00EF5C3B"/>
    <w:rsid w:val="00EF5FD4"/>
    <w:rsid w:val="00EF6E01"/>
    <w:rsid w:val="00EF707B"/>
    <w:rsid w:val="00EF7BA6"/>
    <w:rsid w:val="00EF7D70"/>
    <w:rsid w:val="00F004F4"/>
    <w:rsid w:val="00F00706"/>
    <w:rsid w:val="00F00D39"/>
    <w:rsid w:val="00F01804"/>
    <w:rsid w:val="00F02083"/>
    <w:rsid w:val="00F02234"/>
    <w:rsid w:val="00F02897"/>
    <w:rsid w:val="00F02E73"/>
    <w:rsid w:val="00F040E9"/>
    <w:rsid w:val="00F04176"/>
    <w:rsid w:val="00F05997"/>
    <w:rsid w:val="00F067F6"/>
    <w:rsid w:val="00F07262"/>
    <w:rsid w:val="00F07AF8"/>
    <w:rsid w:val="00F1187D"/>
    <w:rsid w:val="00F1330B"/>
    <w:rsid w:val="00F134BC"/>
    <w:rsid w:val="00F13D5C"/>
    <w:rsid w:val="00F13FE8"/>
    <w:rsid w:val="00F14344"/>
    <w:rsid w:val="00F15050"/>
    <w:rsid w:val="00F1611E"/>
    <w:rsid w:val="00F1677E"/>
    <w:rsid w:val="00F1694E"/>
    <w:rsid w:val="00F16FA7"/>
    <w:rsid w:val="00F173D2"/>
    <w:rsid w:val="00F17C5B"/>
    <w:rsid w:val="00F20624"/>
    <w:rsid w:val="00F206E4"/>
    <w:rsid w:val="00F207EC"/>
    <w:rsid w:val="00F20FC8"/>
    <w:rsid w:val="00F215C0"/>
    <w:rsid w:val="00F2188D"/>
    <w:rsid w:val="00F21B8B"/>
    <w:rsid w:val="00F21D4A"/>
    <w:rsid w:val="00F2453B"/>
    <w:rsid w:val="00F2457B"/>
    <w:rsid w:val="00F24587"/>
    <w:rsid w:val="00F245CB"/>
    <w:rsid w:val="00F250F9"/>
    <w:rsid w:val="00F25552"/>
    <w:rsid w:val="00F25B19"/>
    <w:rsid w:val="00F25C49"/>
    <w:rsid w:val="00F25DA7"/>
    <w:rsid w:val="00F26500"/>
    <w:rsid w:val="00F27187"/>
    <w:rsid w:val="00F3094A"/>
    <w:rsid w:val="00F30FC0"/>
    <w:rsid w:val="00F31021"/>
    <w:rsid w:val="00F310B3"/>
    <w:rsid w:val="00F31499"/>
    <w:rsid w:val="00F31A8B"/>
    <w:rsid w:val="00F32512"/>
    <w:rsid w:val="00F32515"/>
    <w:rsid w:val="00F325F7"/>
    <w:rsid w:val="00F3283A"/>
    <w:rsid w:val="00F33261"/>
    <w:rsid w:val="00F33D89"/>
    <w:rsid w:val="00F34D9C"/>
    <w:rsid w:val="00F35698"/>
    <w:rsid w:val="00F359D4"/>
    <w:rsid w:val="00F36129"/>
    <w:rsid w:val="00F36748"/>
    <w:rsid w:val="00F36D8A"/>
    <w:rsid w:val="00F3770E"/>
    <w:rsid w:val="00F37C8C"/>
    <w:rsid w:val="00F4031F"/>
    <w:rsid w:val="00F41A7E"/>
    <w:rsid w:val="00F41DAF"/>
    <w:rsid w:val="00F435FD"/>
    <w:rsid w:val="00F43AE3"/>
    <w:rsid w:val="00F457BF"/>
    <w:rsid w:val="00F45962"/>
    <w:rsid w:val="00F461DC"/>
    <w:rsid w:val="00F469FD"/>
    <w:rsid w:val="00F46BDC"/>
    <w:rsid w:val="00F4700D"/>
    <w:rsid w:val="00F5046A"/>
    <w:rsid w:val="00F531F2"/>
    <w:rsid w:val="00F5327A"/>
    <w:rsid w:val="00F53A2A"/>
    <w:rsid w:val="00F54D0C"/>
    <w:rsid w:val="00F54F42"/>
    <w:rsid w:val="00F550A7"/>
    <w:rsid w:val="00F5576B"/>
    <w:rsid w:val="00F55E2C"/>
    <w:rsid w:val="00F565FD"/>
    <w:rsid w:val="00F569DE"/>
    <w:rsid w:val="00F57547"/>
    <w:rsid w:val="00F57624"/>
    <w:rsid w:val="00F57990"/>
    <w:rsid w:val="00F60BCF"/>
    <w:rsid w:val="00F60E94"/>
    <w:rsid w:val="00F61047"/>
    <w:rsid w:val="00F618D6"/>
    <w:rsid w:val="00F61A56"/>
    <w:rsid w:val="00F61BDB"/>
    <w:rsid w:val="00F61ED1"/>
    <w:rsid w:val="00F62ACA"/>
    <w:rsid w:val="00F62F77"/>
    <w:rsid w:val="00F63733"/>
    <w:rsid w:val="00F63B03"/>
    <w:rsid w:val="00F63CA4"/>
    <w:rsid w:val="00F64169"/>
    <w:rsid w:val="00F65686"/>
    <w:rsid w:val="00F656CF"/>
    <w:rsid w:val="00F656FF"/>
    <w:rsid w:val="00F663EC"/>
    <w:rsid w:val="00F67262"/>
    <w:rsid w:val="00F679D4"/>
    <w:rsid w:val="00F67C18"/>
    <w:rsid w:val="00F701A6"/>
    <w:rsid w:val="00F7063C"/>
    <w:rsid w:val="00F70B5A"/>
    <w:rsid w:val="00F7278E"/>
    <w:rsid w:val="00F729BD"/>
    <w:rsid w:val="00F72EDB"/>
    <w:rsid w:val="00F733A1"/>
    <w:rsid w:val="00F73DB9"/>
    <w:rsid w:val="00F745D7"/>
    <w:rsid w:val="00F76248"/>
    <w:rsid w:val="00F7658E"/>
    <w:rsid w:val="00F80643"/>
    <w:rsid w:val="00F81E1B"/>
    <w:rsid w:val="00F82481"/>
    <w:rsid w:val="00F82971"/>
    <w:rsid w:val="00F82A12"/>
    <w:rsid w:val="00F82ED9"/>
    <w:rsid w:val="00F84D96"/>
    <w:rsid w:val="00F850F5"/>
    <w:rsid w:val="00F85CB3"/>
    <w:rsid w:val="00F85FAE"/>
    <w:rsid w:val="00F865B6"/>
    <w:rsid w:val="00F87DB2"/>
    <w:rsid w:val="00F87FDA"/>
    <w:rsid w:val="00F909EE"/>
    <w:rsid w:val="00F90F70"/>
    <w:rsid w:val="00F90FB1"/>
    <w:rsid w:val="00F915E3"/>
    <w:rsid w:val="00F91B7E"/>
    <w:rsid w:val="00F92FC2"/>
    <w:rsid w:val="00F93563"/>
    <w:rsid w:val="00F93BC4"/>
    <w:rsid w:val="00F93C10"/>
    <w:rsid w:val="00F94078"/>
    <w:rsid w:val="00F95785"/>
    <w:rsid w:val="00F96BAC"/>
    <w:rsid w:val="00F9708F"/>
    <w:rsid w:val="00F97232"/>
    <w:rsid w:val="00FA00A9"/>
    <w:rsid w:val="00FA0631"/>
    <w:rsid w:val="00FA0CF6"/>
    <w:rsid w:val="00FA12CD"/>
    <w:rsid w:val="00FA2C2D"/>
    <w:rsid w:val="00FA3072"/>
    <w:rsid w:val="00FA3823"/>
    <w:rsid w:val="00FA3DE0"/>
    <w:rsid w:val="00FA4067"/>
    <w:rsid w:val="00FA45E7"/>
    <w:rsid w:val="00FA47ED"/>
    <w:rsid w:val="00FA493C"/>
    <w:rsid w:val="00FA5AE4"/>
    <w:rsid w:val="00FA62E3"/>
    <w:rsid w:val="00FA6A8C"/>
    <w:rsid w:val="00FA73E0"/>
    <w:rsid w:val="00FA7E31"/>
    <w:rsid w:val="00FB0372"/>
    <w:rsid w:val="00FB08AF"/>
    <w:rsid w:val="00FB100E"/>
    <w:rsid w:val="00FB1170"/>
    <w:rsid w:val="00FB2F6F"/>
    <w:rsid w:val="00FB30AA"/>
    <w:rsid w:val="00FB3FAB"/>
    <w:rsid w:val="00FB45F1"/>
    <w:rsid w:val="00FB4C95"/>
    <w:rsid w:val="00FB5137"/>
    <w:rsid w:val="00FB5FEA"/>
    <w:rsid w:val="00FB619E"/>
    <w:rsid w:val="00FB7097"/>
    <w:rsid w:val="00FB75D4"/>
    <w:rsid w:val="00FB78AB"/>
    <w:rsid w:val="00FB7AE3"/>
    <w:rsid w:val="00FB7EDC"/>
    <w:rsid w:val="00FC19B8"/>
    <w:rsid w:val="00FC1C41"/>
    <w:rsid w:val="00FC205F"/>
    <w:rsid w:val="00FC209E"/>
    <w:rsid w:val="00FC2921"/>
    <w:rsid w:val="00FC29C3"/>
    <w:rsid w:val="00FC3934"/>
    <w:rsid w:val="00FC39AB"/>
    <w:rsid w:val="00FC3CCA"/>
    <w:rsid w:val="00FC4924"/>
    <w:rsid w:val="00FC5ADF"/>
    <w:rsid w:val="00FC5DAB"/>
    <w:rsid w:val="00FC7032"/>
    <w:rsid w:val="00FC7689"/>
    <w:rsid w:val="00FC7F1A"/>
    <w:rsid w:val="00FD0301"/>
    <w:rsid w:val="00FD1009"/>
    <w:rsid w:val="00FD10C6"/>
    <w:rsid w:val="00FD1C0B"/>
    <w:rsid w:val="00FD286A"/>
    <w:rsid w:val="00FD2916"/>
    <w:rsid w:val="00FD393C"/>
    <w:rsid w:val="00FD4442"/>
    <w:rsid w:val="00FD593E"/>
    <w:rsid w:val="00FD5992"/>
    <w:rsid w:val="00FD59BD"/>
    <w:rsid w:val="00FD59E5"/>
    <w:rsid w:val="00FD6855"/>
    <w:rsid w:val="00FD6A33"/>
    <w:rsid w:val="00FD7007"/>
    <w:rsid w:val="00FD7D34"/>
    <w:rsid w:val="00FE0844"/>
    <w:rsid w:val="00FE2459"/>
    <w:rsid w:val="00FE2ECE"/>
    <w:rsid w:val="00FE3232"/>
    <w:rsid w:val="00FE363B"/>
    <w:rsid w:val="00FE3688"/>
    <w:rsid w:val="00FE50ED"/>
    <w:rsid w:val="00FE5B60"/>
    <w:rsid w:val="00FE7DD1"/>
    <w:rsid w:val="00FE7EE6"/>
    <w:rsid w:val="00FF0137"/>
    <w:rsid w:val="00FF0F6C"/>
    <w:rsid w:val="00FF136B"/>
    <w:rsid w:val="00FF1D3B"/>
    <w:rsid w:val="00FF3D82"/>
    <w:rsid w:val="00FF5160"/>
    <w:rsid w:val="00FF5827"/>
    <w:rsid w:val="00FF67A4"/>
    <w:rsid w:val="00FF6BF5"/>
    <w:rsid w:val="00FF7C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F0A6585"/>
  <w15:chartTrackingRefBased/>
  <w15:docId w15:val="{DA58780C-632C-4EA3-99BE-100C3C66CD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A1079"/>
    <w:pPr>
      <w:spacing w:line="480" w:lineRule="auto"/>
      <w:jc w:val="both"/>
    </w:pPr>
    <w:rPr>
      <w:rFonts w:ascii="Times New Roman" w:eastAsia="한양신명조" w:hAnsi="Times New Roman" w:cs="Times New Roman"/>
      <w:sz w:val="24"/>
      <w:szCs w:val="24"/>
      <w:lang w:val="en-US" w:eastAsia="ko-KR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C31DC"/>
    <w:pPr>
      <w:keepNext/>
      <w:keepLines/>
      <w:numPr>
        <w:numId w:val="38"/>
      </w:numPr>
      <w:spacing w:after="120" w:line="360" w:lineRule="auto"/>
      <w:jc w:val="left"/>
      <w:outlineLvl w:val="0"/>
    </w:pPr>
    <w:rPr>
      <w:rFonts w:eastAsiaTheme="majorEastAsia" w:cstheme="majorBidi"/>
      <w:b/>
      <w:sz w:val="32"/>
      <w:szCs w:val="32"/>
    </w:rPr>
  </w:style>
  <w:style w:type="paragraph" w:styleId="Heading2">
    <w:name w:val="heading 2"/>
    <w:basedOn w:val="Heading1"/>
    <w:next w:val="Normal"/>
    <w:link w:val="Heading2Char"/>
    <w:autoRedefine/>
    <w:uiPriority w:val="9"/>
    <w:unhideWhenUsed/>
    <w:qFormat/>
    <w:rsid w:val="00AC31DC"/>
    <w:pPr>
      <w:numPr>
        <w:ilvl w:val="1"/>
      </w:numPr>
      <w:ind w:left="426"/>
      <w:outlineLvl w:val="1"/>
    </w:pPr>
    <w:rPr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C6E2A"/>
    <w:pPr>
      <w:keepNext/>
      <w:keepLines/>
      <w:spacing w:before="40" w:after="0"/>
      <w:outlineLvl w:val="2"/>
    </w:pPr>
    <w:rPr>
      <w:rFonts w:eastAsia="Gulim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AC6E2A"/>
    <w:pPr>
      <w:outlineLvl w:val="3"/>
    </w:pPr>
    <w:rPr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C31DC"/>
    <w:rPr>
      <w:rFonts w:ascii="Times New Roman" w:eastAsiaTheme="majorEastAsia" w:hAnsi="Times New Roman" w:cstheme="majorBidi"/>
      <w:b/>
      <w:sz w:val="32"/>
      <w:szCs w:val="32"/>
      <w:lang w:val="en-US" w:eastAsia="ko-KR"/>
    </w:rPr>
  </w:style>
  <w:style w:type="character" w:customStyle="1" w:styleId="Heading2Char">
    <w:name w:val="Heading 2 Char"/>
    <w:basedOn w:val="DefaultParagraphFont"/>
    <w:link w:val="Heading2"/>
    <w:uiPriority w:val="9"/>
    <w:rsid w:val="00AC31DC"/>
    <w:rPr>
      <w:rFonts w:ascii="Times New Roman" w:eastAsiaTheme="majorEastAsia" w:hAnsi="Times New Roman" w:cstheme="majorBidi"/>
      <w:b/>
      <w:sz w:val="24"/>
      <w:szCs w:val="24"/>
      <w:lang w:val="en-US" w:eastAsia="ko-KR"/>
    </w:rPr>
  </w:style>
  <w:style w:type="paragraph" w:styleId="ListParagraph">
    <w:name w:val="List Paragraph"/>
    <w:basedOn w:val="Normal"/>
    <w:uiPriority w:val="34"/>
    <w:qFormat/>
    <w:rsid w:val="005438B3"/>
    <w:pPr>
      <w:ind w:left="720"/>
      <w:contextualSpacing/>
    </w:pPr>
  </w:style>
  <w:style w:type="paragraph" w:customStyle="1" w:styleId="Default">
    <w:name w:val="Default"/>
    <w:rsid w:val="00DA487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4C5E58"/>
    <w:pPr>
      <w:outlineLvl w:val="9"/>
    </w:pPr>
    <w:rPr>
      <w:rFonts w:asciiTheme="majorHAnsi" w:hAnsiTheme="majorHAnsi"/>
      <w:color w:val="2E74B5" w:themeColor="accent1" w:themeShade="BF"/>
    </w:rPr>
  </w:style>
  <w:style w:type="paragraph" w:styleId="TOC1">
    <w:name w:val="toc 1"/>
    <w:basedOn w:val="Normal"/>
    <w:next w:val="Normal"/>
    <w:autoRedefine/>
    <w:uiPriority w:val="39"/>
    <w:unhideWhenUsed/>
    <w:rsid w:val="000C280A"/>
    <w:pPr>
      <w:tabs>
        <w:tab w:val="right" w:leader="dot" w:pos="9016"/>
      </w:tabs>
      <w:spacing w:after="100" w:line="276" w:lineRule="auto"/>
    </w:pPr>
  </w:style>
  <w:style w:type="character" w:styleId="Hyperlink">
    <w:name w:val="Hyperlink"/>
    <w:basedOn w:val="DefaultParagraphFont"/>
    <w:uiPriority w:val="99"/>
    <w:unhideWhenUsed/>
    <w:rsid w:val="004C5E58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4C5E58"/>
    <w:pPr>
      <w:spacing w:after="100"/>
      <w:ind w:left="220"/>
    </w:pPr>
    <w:rPr>
      <w:rFonts w:asciiTheme="minorHAnsi" w:hAnsiTheme="minorHAnsi"/>
      <w:sz w:val="22"/>
    </w:rPr>
  </w:style>
  <w:style w:type="paragraph" w:styleId="TOC3">
    <w:name w:val="toc 3"/>
    <w:basedOn w:val="Normal"/>
    <w:next w:val="Normal"/>
    <w:autoRedefine/>
    <w:uiPriority w:val="39"/>
    <w:unhideWhenUsed/>
    <w:rsid w:val="004C5E58"/>
    <w:pPr>
      <w:spacing w:after="100"/>
      <w:ind w:left="440"/>
    </w:pPr>
    <w:rPr>
      <w:rFonts w:asciiTheme="minorHAnsi" w:hAnsiTheme="minorHAnsi"/>
      <w:sz w:val="22"/>
    </w:rPr>
  </w:style>
  <w:style w:type="paragraph" w:customStyle="1" w:styleId="EndNoteBibliographyTitle">
    <w:name w:val="EndNote Bibliography Title"/>
    <w:basedOn w:val="Normal"/>
    <w:link w:val="EndNoteBibliographyTitleChar"/>
    <w:rsid w:val="006F30D9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F30D9"/>
    <w:rPr>
      <w:rFonts w:ascii="Times New Roman" w:eastAsia="한양신명조" w:hAnsi="Times New Roman" w:cs="Times New Roman"/>
      <w:noProof/>
      <w:sz w:val="24"/>
      <w:szCs w:val="24"/>
      <w:lang w:val="en-US" w:eastAsia="ko-KR"/>
    </w:rPr>
  </w:style>
  <w:style w:type="paragraph" w:customStyle="1" w:styleId="EndNoteBibliography">
    <w:name w:val="EndNote Bibliography"/>
    <w:basedOn w:val="Normal"/>
    <w:link w:val="EndNoteBibliographyChar"/>
    <w:rsid w:val="006F30D9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F30D9"/>
    <w:rPr>
      <w:rFonts w:ascii="Times New Roman" w:eastAsia="한양신명조" w:hAnsi="Times New Roman" w:cs="Times New Roman"/>
      <w:noProof/>
      <w:sz w:val="24"/>
      <w:szCs w:val="24"/>
      <w:lang w:val="en-US" w:eastAsia="ko-KR"/>
    </w:rPr>
  </w:style>
  <w:style w:type="paragraph" w:styleId="Header">
    <w:name w:val="header"/>
    <w:basedOn w:val="Normal"/>
    <w:link w:val="HeaderChar"/>
    <w:uiPriority w:val="99"/>
    <w:unhideWhenUsed/>
    <w:rsid w:val="00FB08A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B08AF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FB08A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B08AF"/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7A24C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A24C7"/>
    <w:pPr>
      <w:spacing w:after="0" w:line="240" w:lineRule="auto"/>
    </w:pPr>
    <w:rPr>
      <w:sz w:val="20"/>
      <w:szCs w:val="20"/>
      <w:lang w:eastAsia="en-AU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A24C7"/>
    <w:rPr>
      <w:rFonts w:ascii="Times New Roman" w:eastAsiaTheme="minorEastAsia" w:hAnsi="Times New Roman" w:cs="Times New Roman"/>
      <w:sz w:val="20"/>
      <w:szCs w:val="20"/>
      <w:lang w:eastAsia="en-AU"/>
    </w:rPr>
  </w:style>
  <w:style w:type="character" w:customStyle="1" w:styleId="Heading3Char">
    <w:name w:val="Heading 3 Char"/>
    <w:basedOn w:val="DefaultParagraphFont"/>
    <w:link w:val="Heading3"/>
    <w:uiPriority w:val="9"/>
    <w:rsid w:val="00AC6E2A"/>
    <w:rPr>
      <w:rFonts w:ascii="Times New Roman" w:eastAsia="Gulim" w:hAnsi="Times New Roman" w:cs="Times New Roman"/>
      <w:sz w:val="24"/>
      <w:szCs w:val="24"/>
      <w:lang w:val="en-US"/>
    </w:rPr>
  </w:style>
  <w:style w:type="paragraph" w:styleId="NormalWeb">
    <w:name w:val="Normal (Web)"/>
    <w:basedOn w:val="Normal"/>
    <w:uiPriority w:val="99"/>
    <w:unhideWhenUsed/>
    <w:rsid w:val="00930A03"/>
    <w:pPr>
      <w:spacing w:after="0" w:line="240" w:lineRule="auto"/>
    </w:pPr>
    <w:rPr>
      <w:lang w:eastAsia="en-AU"/>
    </w:rPr>
  </w:style>
  <w:style w:type="paragraph" w:styleId="Caption">
    <w:name w:val="caption"/>
    <w:basedOn w:val="Normal"/>
    <w:next w:val="Normal"/>
    <w:uiPriority w:val="35"/>
    <w:unhideWhenUsed/>
    <w:qFormat/>
    <w:rsid w:val="00785930"/>
    <w:pPr>
      <w:spacing w:after="200" w:line="240" w:lineRule="auto"/>
    </w:pPr>
    <w:rPr>
      <w:iCs/>
      <w:color w:val="000000" w:themeColor="text1"/>
    </w:rPr>
  </w:style>
  <w:style w:type="table" w:styleId="TableGrid">
    <w:name w:val="Table Grid"/>
    <w:basedOn w:val="TableNormal"/>
    <w:uiPriority w:val="59"/>
    <w:rsid w:val="000B30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rsid w:val="00521B9B"/>
    <w:pPr>
      <w:spacing w:after="0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B2B38"/>
    <w:pPr>
      <w:spacing w:after="160"/>
    </w:pPr>
    <w:rPr>
      <w:rFonts w:eastAsiaTheme="minorHAnsi" w:cstheme="minorBidi"/>
      <w:b/>
      <w:bCs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B2B38"/>
    <w:rPr>
      <w:rFonts w:ascii="Times New Roman" w:eastAsiaTheme="minorEastAsia" w:hAnsi="Times New Roman" w:cs="Times New Roman"/>
      <w:b/>
      <w:bCs/>
      <w:sz w:val="20"/>
      <w:szCs w:val="20"/>
      <w:lang w:eastAsia="en-AU"/>
    </w:rPr>
  </w:style>
  <w:style w:type="paragraph" w:styleId="Revision">
    <w:name w:val="Revision"/>
    <w:hidden/>
    <w:uiPriority w:val="99"/>
    <w:semiHidden/>
    <w:rsid w:val="00CB2B38"/>
    <w:pPr>
      <w:spacing w:after="0" w:line="240" w:lineRule="auto"/>
    </w:pPr>
    <w:rPr>
      <w:rFonts w:ascii="Times New Roman" w:hAnsi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B2B3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2B38"/>
    <w:rPr>
      <w:rFonts w:ascii="Segoe UI" w:hAnsi="Segoe UI" w:cs="Segoe UI"/>
      <w:sz w:val="18"/>
      <w:szCs w:val="18"/>
    </w:rPr>
  </w:style>
  <w:style w:type="paragraph" w:styleId="TOC4">
    <w:name w:val="toc 4"/>
    <w:basedOn w:val="Normal"/>
    <w:next w:val="Normal"/>
    <w:autoRedefine/>
    <w:uiPriority w:val="39"/>
    <w:unhideWhenUsed/>
    <w:rsid w:val="004B658C"/>
    <w:pPr>
      <w:spacing w:after="100"/>
      <w:ind w:left="660"/>
    </w:pPr>
    <w:rPr>
      <w:rFonts w:asciiTheme="minorHAnsi" w:hAnsiTheme="minorHAnsi"/>
      <w:sz w:val="22"/>
    </w:rPr>
  </w:style>
  <w:style w:type="paragraph" w:styleId="TOC5">
    <w:name w:val="toc 5"/>
    <w:basedOn w:val="Normal"/>
    <w:next w:val="Normal"/>
    <w:autoRedefine/>
    <w:uiPriority w:val="39"/>
    <w:unhideWhenUsed/>
    <w:rsid w:val="004B658C"/>
    <w:pPr>
      <w:spacing w:after="100"/>
      <w:ind w:left="880"/>
    </w:pPr>
    <w:rPr>
      <w:rFonts w:asciiTheme="minorHAnsi" w:hAnsiTheme="minorHAnsi"/>
      <w:sz w:val="22"/>
    </w:rPr>
  </w:style>
  <w:style w:type="paragraph" w:styleId="TOC6">
    <w:name w:val="toc 6"/>
    <w:basedOn w:val="Normal"/>
    <w:next w:val="Normal"/>
    <w:autoRedefine/>
    <w:uiPriority w:val="39"/>
    <w:unhideWhenUsed/>
    <w:rsid w:val="004B658C"/>
    <w:pPr>
      <w:spacing w:after="100"/>
      <w:ind w:left="1100"/>
    </w:pPr>
    <w:rPr>
      <w:rFonts w:asciiTheme="minorHAnsi" w:hAnsiTheme="minorHAnsi"/>
      <w:sz w:val="22"/>
    </w:rPr>
  </w:style>
  <w:style w:type="paragraph" w:styleId="TOC7">
    <w:name w:val="toc 7"/>
    <w:basedOn w:val="Normal"/>
    <w:next w:val="Normal"/>
    <w:autoRedefine/>
    <w:uiPriority w:val="39"/>
    <w:unhideWhenUsed/>
    <w:rsid w:val="004B658C"/>
    <w:pPr>
      <w:spacing w:after="100"/>
      <w:ind w:left="1320"/>
    </w:pPr>
    <w:rPr>
      <w:rFonts w:asciiTheme="minorHAnsi" w:hAnsiTheme="minorHAnsi"/>
      <w:sz w:val="22"/>
    </w:rPr>
  </w:style>
  <w:style w:type="paragraph" w:styleId="TOC8">
    <w:name w:val="toc 8"/>
    <w:basedOn w:val="Normal"/>
    <w:next w:val="Normal"/>
    <w:autoRedefine/>
    <w:uiPriority w:val="39"/>
    <w:unhideWhenUsed/>
    <w:rsid w:val="004B658C"/>
    <w:pPr>
      <w:spacing w:after="100"/>
      <w:ind w:left="1540"/>
    </w:pPr>
    <w:rPr>
      <w:rFonts w:asciiTheme="minorHAnsi" w:hAnsiTheme="minorHAnsi"/>
      <w:sz w:val="22"/>
    </w:rPr>
  </w:style>
  <w:style w:type="paragraph" w:styleId="TOC9">
    <w:name w:val="toc 9"/>
    <w:basedOn w:val="Normal"/>
    <w:next w:val="Normal"/>
    <w:autoRedefine/>
    <w:uiPriority w:val="39"/>
    <w:unhideWhenUsed/>
    <w:rsid w:val="004B658C"/>
    <w:pPr>
      <w:spacing w:after="100"/>
      <w:ind w:left="1760"/>
    </w:pPr>
    <w:rPr>
      <w:rFonts w:asciiTheme="minorHAnsi" w:hAnsiTheme="minorHAnsi"/>
      <w:sz w:val="22"/>
    </w:rPr>
  </w:style>
  <w:style w:type="paragraph" w:styleId="NoSpacing">
    <w:name w:val="No Spacing"/>
    <w:uiPriority w:val="1"/>
    <w:qFormat/>
    <w:rsid w:val="00C733EE"/>
    <w:pPr>
      <w:spacing w:after="0" w:line="240" w:lineRule="auto"/>
    </w:pPr>
    <w:rPr>
      <w:lang w:eastAsia="ko-KR"/>
    </w:rPr>
  </w:style>
  <w:style w:type="character" w:customStyle="1" w:styleId="fontstyle01">
    <w:name w:val="fontstyle01"/>
    <w:basedOn w:val="DefaultParagraphFont"/>
    <w:rsid w:val="00C733EE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425393"/>
    <w:rPr>
      <w:i/>
      <w:iCs/>
    </w:rPr>
  </w:style>
  <w:style w:type="character" w:customStyle="1" w:styleId="Heading4Char">
    <w:name w:val="Heading 4 Char"/>
    <w:basedOn w:val="DefaultParagraphFont"/>
    <w:link w:val="Heading4"/>
    <w:uiPriority w:val="9"/>
    <w:rsid w:val="00AC6E2A"/>
    <w:rPr>
      <w:rFonts w:ascii="Times New Roman" w:eastAsia="Gulim" w:hAnsi="Times New Roman" w:cs="Times New Roman"/>
      <w:i/>
      <w:sz w:val="24"/>
      <w:szCs w:val="24"/>
      <w:lang w:val="en-US"/>
    </w:rPr>
  </w:style>
  <w:style w:type="character" w:customStyle="1" w:styleId="apple-converted-space">
    <w:name w:val="apple-converted-space"/>
    <w:basedOn w:val="DefaultParagraphFont"/>
    <w:rsid w:val="00894AF9"/>
  </w:style>
  <w:style w:type="table" w:styleId="LightShading">
    <w:name w:val="Light Shading"/>
    <w:basedOn w:val="TableNormal"/>
    <w:uiPriority w:val="60"/>
    <w:rsid w:val="00894AF9"/>
    <w:pPr>
      <w:spacing w:after="0" w:line="240" w:lineRule="auto"/>
    </w:pPr>
    <w:rPr>
      <w:rFonts w:eastAsia="Times New Roman" w:cstheme="minorHAnsi"/>
      <w:color w:val="000000" w:themeColor="text1" w:themeShade="BF"/>
      <w:lang w:val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a">
    <w:name w:val="바탕글"/>
    <w:basedOn w:val="Normal"/>
    <w:rsid w:val="000D41E6"/>
    <w:pPr>
      <w:snapToGrid w:val="0"/>
      <w:spacing w:line="384" w:lineRule="auto"/>
    </w:pPr>
    <w:rPr>
      <w:rFonts w:ascii="Batang" w:eastAsia="Batang" w:hAnsi="Batang" w:cs="Gulim"/>
      <w:color w:val="000000"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4A69D5"/>
  </w:style>
  <w:style w:type="character" w:customStyle="1" w:styleId="math4">
    <w:name w:val="math4"/>
    <w:basedOn w:val="DefaultParagraphFont"/>
    <w:rsid w:val="00F24587"/>
  </w:style>
  <w:style w:type="character" w:customStyle="1" w:styleId="mjxassistivemathml">
    <w:name w:val="mjx_assistive_mathml"/>
    <w:basedOn w:val="DefaultParagraphFont"/>
    <w:rsid w:val="00F24587"/>
  </w:style>
  <w:style w:type="paragraph" w:styleId="FootnoteText">
    <w:name w:val="footnote text"/>
    <w:basedOn w:val="Normal"/>
    <w:link w:val="FootnoteTextChar"/>
    <w:uiPriority w:val="99"/>
    <w:semiHidden/>
    <w:unhideWhenUsed/>
    <w:rsid w:val="00187AA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87AA5"/>
    <w:rPr>
      <w:rFonts w:ascii="Times New Roman" w:eastAsia="한양신명조" w:hAnsi="Times New Roman" w:cs="Times New Roman"/>
      <w:sz w:val="20"/>
      <w:szCs w:val="20"/>
      <w:lang w:val="en-US" w:eastAsia="ko-KR"/>
    </w:rPr>
  </w:style>
  <w:style w:type="character" w:styleId="FootnoteReference">
    <w:name w:val="footnote reference"/>
    <w:basedOn w:val="DefaultParagraphFont"/>
    <w:uiPriority w:val="99"/>
    <w:semiHidden/>
    <w:unhideWhenUsed/>
    <w:rsid w:val="00187AA5"/>
    <w:rPr>
      <w:vertAlign w:val="superscript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B3FAB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3643D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535FF"/>
    <w:rPr>
      <w:color w:val="954F72" w:themeColor="followedHyperlink"/>
      <w:u w:val="single"/>
    </w:rPr>
  </w:style>
  <w:style w:type="table" w:styleId="TableGridLight">
    <w:name w:val="Grid Table Light"/>
    <w:basedOn w:val="TableNormal"/>
    <w:uiPriority w:val="40"/>
    <w:rsid w:val="00E14442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1">
    <w:name w:val="Plain Table 1"/>
    <w:basedOn w:val="TableNormal"/>
    <w:uiPriority w:val="41"/>
    <w:rsid w:val="00E14442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E1444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D2111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7507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093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6285352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21142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60097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3175131">
                          <w:marLeft w:val="0"/>
                          <w:marRight w:val="0"/>
                          <w:marTop w:val="100"/>
                          <w:marBottom w:val="10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81088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52920215">
                                  <w:marLeft w:val="0"/>
                                  <w:marRight w:val="0"/>
                                  <w:marTop w:val="0"/>
                                  <w:marBottom w:val="12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38256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007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84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913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6314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8650045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05967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0815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0691498">
                          <w:marLeft w:val="0"/>
                          <w:marRight w:val="0"/>
                          <w:marTop w:val="100"/>
                          <w:marBottom w:val="10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2355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39626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900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851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894497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561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3478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0536526">
                          <w:marLeft w:val="0"/>
                          <w:marRight w:val="0"/>
                          <w:marTop w:val="100"/>
                          <w:marBottom w:val="10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27518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028478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7546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54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05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14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338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9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382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9" Type="http://schemas.openxmlformats.org/officeDocument/2006/relationships/image" Target="media/image29.png"/><Relationship Id="rId21" Type="http://schemas.openxmlformats.org/officeDocument/2006/relationships/image" Target="media/image12.png"/><Relationship Id="rId34" Type="http://schemas.openxmlformats.org/officeDocument/2006/relationships/image" Target="media/image25.png"/><Relationship Id="rId42" Type="http://schemas.openxmlformats.org/officeDocument/2006/relationships/chart" Target="charts/chart3.xml"/><Relationship Id="rId47" Type="http://schemas.openxmlformats.org/officeDocument/2006/relationships/hyperlink" Target="ttp://dx.doi.org/10.1016/j.cej.2015.05.080." TargetMode="External"/><Relationship Id="rId50" Type="http://schemas.openxmlformats.org/officeDocument/2006/relationships/hyperlink" Target="ttps://doi.org/10.1016/j.seppur.2017.10.058." TargetMode="External"/><Relationship Id="rId55" Type="http://schemas.openxmlformats.org/officeDocument/2006/relationships/hyperlink" Target="ttps://doi.org/10.1016/j.biortech.2018.04.044." TargetMode="External"/><Relationship Id="rId63" Type="http://schemas.openxmlformats.org/officeDocument/2006/relationships/hyperlink" Target="ttps://doi.org/10.1016/j.polymer.2016.12.066." TargetMode="External"/><Relationship Id="rId68" Type="http://schemas.openxmlformats.org/officeDocument/2006/relationships/hyperlink" Target="ttps://doi.org/10.1016/j.desal.2016.04.003." TargetMode="External"/><Relationship Id="rId76" Type="http://schemas.openxmlformats.org/officeDocument/2006/relationships/hyperlink" Target="ttps://doi.org/10.1016/j.memsci.2004.10.042." TargetMode="External"/><Relationship Id="rId84" Type="http://schemas.openxmlformats.org/officeDocument/2006/relationships/header" Target="header2.xml"/><Relationship Id="rId7" Type="http://schemas.openxmlformats.org/officeDocument/2006/relationships/endnotes" Target="endnotes.xml"/><Relationship Id="rId71" Type="http://schemas.openxmlformats.org/officeDocument/2006/relationships/hyperlink" Target="ttps://doi.org/10.1016/j.memsci.2011.02.013.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image" Target="media/image20.png"/><Relationship Id="rId11" Type="http://schemas.openxmlformats.org/officeDocument/2006/relationships/image" Target="media/image2.tiff"/><Relationship Id="rId24" Type="http://schemas.openxmlformats.org/officeDocument/2006/relationships/image" Target="media/image15.png"/><Relationship Id="rId32" Type="http://schemas.openxmlformats.org/officeDocument/2006/relationships/image" Target="media/image23.png"/><Relationship Id="rId37" Type="http://schemas.openxmlformats.org/officeDocument/2006/relationships/chart" Target="charts/chart1.xml"/><Relationship Id="rId40" Type="http://schemas.microsoft.com/office/2007/relationships/hdphoto" Target="media/hdphoto1.wdp"/><Relationship Id="rId45" Type="http://schemas.openxmlformats.org/officeDocument/2006/relationships/chart" Target="charts/chart6.xml"/><Relationship Id="rId53" Type="http://schemas.openxmlformats.org/officeDocument/2006/relationships/hyperlink" Target="ttps://doi.org/10.1016/j.seppur.2015.10.063." TargetMode="External"/><Relationship Id="rId58" Type="http://schemas.openxmlformats.org/officeDocument/2006/relationships/hyperlink" Target="ttps://doi.org/10.1016/j.desal.2018.11.003." TargetMode="External"/><Relationship Id="rId66" Type="http://schemas.openxmlformats.org/officeDocument/2006/relationships/hyperlink" Target="ttp://dx.doi.org/10.1016/j.memsci.2012.03.002." TargetMode="External"/><Relationship Id="rId74" Type="http://schemas.openxmlformats.org/officeDocument/2006/relationships/hyperlink" Target="ttps://doi.org/10.1016/j.memsci.2013.01.041." TargetMode="External"/><Relationship Id="rId79" Type="http://schemas.openxmlformats.org/officeDocument/2006/relationships/hyperlink" Target="ttp://dx.doi.org/10.1016/j.memsci.2017.06.070." TargetMode="External"/><Relationship Id="rId87" Type="http://schemas.openxmlformats.org/officeDocument/2006/relationships/fontTable" Target="fontTable.xml"/><Relationship Id="rId5" Type="http://schemas.openxmlformats.org/officeDocument/2006/relationships/webSettings" Target="webSettings.xml"/><Relationship Id="rId61" Type="http://schemas.openxmlformats.org/officeDocument/2006/relationships/hyperlink" Target="ttp://dx.doi.org/10.1016/j.desal.2017.06.007." TargetMode="External"/><Relationship Id="rId82" Type="http://schemas.openxmlformats.org/officeDocument/2006/relationships/hyperlink" Target="https://doi.org/10.1016/j.memsci.2011.02.013" TargetMode="External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openxmlformats.org/officeDocument/2006/relationships/hyperlink" Target="https://www-sciencedirect-com.ezproxy.lib.uts.edu.au/topics/chemistry/solvothermal-method" TargetMode="Externa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35" Type="http://schemas.openxmlformats.org/officeDocument/2006/relationships/image" Target="media/image26.png"/><Relationship Id="rId43" Type="http://schemas.openxmlformats.org/officeDocument/2006/relationships/chart" Target="charts/chart4.xml"/><Relationship Id="rId48" Type="http://schemas.openxmlformats.org/officeDocument/2006/relationships/hyperlink" Target="ttps://doi.org/10.1016/j.seppur.2015.04.021." TargetMode="External"/><Relationship Id="rId56" Type="http://schemas.openxmlformats.org/officeDocument/2006/relationships/hyperlink" Target="ttps://doi.org/10.1016/j.progpolymsci.2015.04.005." TargetMode="External"/><Relationship Id="rId64" Type="http://schemas.openxmlformats.org/officeDocument/2006/relationships/hyperlink" Target="ttps://doi.org/10.1016/j.desal.2015.09.028." TargetMode="External"/><Relationship Id="rId69" Type="http://schemas.openxmlformats.org/officeDocument/2006/relationships/hyperlink" Target="ttps://doi.org/10.1016/j.cej.2013.09.081." TargetMode="External"/><Relationship Id="rId77" Type="http://schemas.openxmlformats.org/officeDocument/2006/relationships/hyperlink" Target="ttps://doi.org/10.1016/j.memsci.2005.10.039." TargetMode="External"/><Relationship Id="rId8" Type="http://schemas.openxmlformats.org/officeDocument/2006/relationships/image" Target="media/image1.png"/><Relationship Id="rId51" Type="http://schemas.openxmlformats.org/officeDocument/2006/relationships/hyperlink" Target="ttps://doi.org/10.1016/j.jenvman.2018.08.024." TargetMode="External"/><Relationship Id="rId72" Type="http://schemas.openxmlformats.org/officeDocument/2006/relationships/hyperlink" Target="ttps://doi.org/10.1016/j.memsci.2016.09.055." TargetMode="External"/><Relationship Id="rId80" Type="http://schemas.openxmlformats.org/officeDocument/2006/relationships/hyperlink" Target="ttps://doi.org/10.1016/j.apsusc.2018.02.118." TargetMode="External"/><Relationship Id="rId85" Type="http://schemas.openxmlformats.org/officeDocument/2006/relationships/footer" Target="footer1.xml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4.png"/><Relationship Id="rId38" Type="http://schemas.openxmlformats.org/officeDocument/2006/relationships/image" Target="media/image28.png"/><Relationship Id="rId46" Type="http://schemas.openxmlformats.org/officeDocument/2006/relationships/hyperlink" Target="ttps://doi.org/10.1016/j.desal.2010.12.019." TargetMode="External"/><Relationship Id="rId59" Type="http://schemas.openxmlformats.org/officeDocument/2006/relationships/hyperlink" Target="ttps://doi.org/10.1016/j.desal.2006.02.003." TargetMode="External"/><Relationship Id="rId67" Type="http://schemas.openxmlformats.org/officeDocument/2006/relationships/hyperlink" Target="ttps://doi.org/10.1016/j.seppur.2014.01.029." TargetMode="External"/><Relationship Id="rId20" Type="http://schemas.openxmlformats.org/officeDocument/2006/relationships/image" Target="media/image11.png"/><Relationship Id="rId41" Type="http://schemas.openxmlformats.org/officeDocument/2006/relationships/chart" Target="charts/chart2.xml"/><Relationship Id="rId54" Type="http://schemas.openxmlformats.org/officeDocument/2006/relationships/hyperlink" Target="ttps://doi.org/10.1016/j.seppur.2017.09.036." TargetMode="External"/><Relationship Id="rId62" Type="http://schemas.openxmlformats.org/officeDocument/2006/relationships/hyperlink" Target="ttps://doi.org/10.1016/j.desal.2017.07.016." TargetMode="External"/><Relationship Id="rId70" Type="http://schemas.openxmlformats.org/officeDocument/2006/relationships/hyperlink" Target="ttps://doi.org/10.1016/j.memsci.2013.05.023." TargetMode="External"/><Relationship Id="rId75" Type="http://schemas.openxmlformats.org/officeDocument/2006/relationships/hyperlink" Target="ttps://doi.org/10.1016/j.memsci.2015.02.045." TargetMode="External"/><Relationship Id="rId83" Type="http://schemas.openxmlformats.org/officeDocument/2006/relationships/header" Target="header1.xml"/><Relationship Id="rId88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image" Target="media/image27.png"/><Relationship Id="rId49" Type="http://schemas.openxmlformats.org/officeDocument/2006/relationships/hyperlink" Target="ttps://doi.org/10.1016/j.seppur.2018.07.009." TargetMode="External"/><Relationship Id="rId57" Type="http://schemas.openxmlformats.org/officeDocument/2006/relationships/hyperlink" Target="ttps://doi.org/10.1016/j.seppur.2016.02.034." TargetMode="External"/><Relationship Id="rId10" Type="http://schemas.openxmlformats.org/officeDocument/2006/relationships/hyperlink" Target="https://www-sciencedirect-com.ezproxy.lib.uts.edu.au/topics/chemistry/nanoparticles" TargetMode="External"/><Relationship Id="rId31" Type="http://schemas.openxmlformats.org/officeDocument/2006/relationships/image" Target="media/image22.png"/><Relationship Id="rId44" Type="http://schemas.openxmlformats.org/officeDocument/2006/relationships/chart" Target="charts/chart5.xml"/><Relationship Id="rId52" Type="http://schemas.openxmlformats.org/officeDocument/2006/relationships/hyperlink" Target="ttps://doi.org/10.1016/j.seppur.2016.12.025." TargetMode="External"/><Relationship Id="rId60" Type="http://schemas.openxmlformats.org/officeDocument/2006/relationships/hyperlink" Target="ttps://doi.org/10.1016/j.cej.2016.10.079." TargetMode="External"/><Relationship Id="rId65" Type="http://schemas.openxmlformats.org/officeDocument/2006/relationships/hyperlink" Target="ttp://dx.doi.org/10.1016/j.desal.2015.09.019." TargetMode="External"/><Relationship Id="rId73" Type="http://schemas.openxmlformats.org/officeDocument/2006/relationships/hyperlink" Target="ttps://doi.org/10.1016/j.desal.2008.04.003." TargetMode="External"/><Relationship Id="rId78" Type="http://schemas.openxmlformats.org/officeDocument/2006/relationships/hyperlink" Target="ttps://doi.org/10.1016/j.memsci.2014.06.037." TargetMode="External"/><Relationship Id="rId81" Type="http://schemas.openxmlformats.org/officeDocument/2006/relationships/hyperlink" Target="ttps://doi.org/10.1016/j.cej.2015.06.035." TargetMode="External"/><Relationship Id="rId86" Type="http://schemas.openxmlformats.org/officeDocument/2006/relationships/header" Target="header3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hokyong.shon-1@uts.edu.au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https://studentutsedu-my.sharepoint.com/personal/12729000_student_uts_edu_au/Documents/UTS/Manuscript%20SNW1%20TFN%20membrane/Performance%20&amp;%20characterization/SNW1%20Performance%20and%20characterization%20results_CA2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NULL" TargetMode="Externa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2.xml"/><Relationship Id="rId1" Type="http://schemas.microsoft.com/office/2011/relationships/chartStyle" Target="style2.xml"/><Relationship Id="rId4" Type="http://schemas.openxmlformats.org/officeDocument/2006/relationships/chartUserShapes" Target="../drawings/drawing1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3.xml"/><Relationship Id="rId1" Type="http://schemas.microsoft.com/office/2011/relationships/chartStyle" Target="style3.xml"/><Relationship Id="rId4" Type="http://schemas.openxmlformats.org/officeDocument/2006/relationships/chartUserShapes" Target="../drawings/drawing2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4.xml"/><Relationship Id="rId1" Type="http://schemas.microsoft.com/office/2011/relationships/chartStyle" Target="style4.xml"/><Relationship Id="rId4" Type="http://schemas.openxmlformats.org/officeDocument/2006/relationships/chartUserShapes" Target="../drawings/drawing3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5.xml"/><Relationship Id="rId1" Type="http://schemas.microsoft.com/office/2011/relationships/chartStyle" Target="style5.xml"/><Relationship Id="rId4" Type="http://schemas.openxmlformats.org/officeDocument/2006/relationships/chartUserShapes" Target="../drawings/drawing4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lineChart>
        <c:grouping val="standard"/>
        <c:varyColors val="0"/>
        <c:ser>
          <c:idx val="0"/>
          <c:order val="0"/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CS data'!$G$3:$G$7</c:f>
                <c:numCache>
                  <c:formatCode>General</c:formatCode>
                  <c:ptCount val="5"/>
                  <c:pt idx="0">
                    <c:v>28.31346484743024</c:v>
                  </c:pt>
                  <c:pt idx="1">
                    <c:v>35.693159942300895</c:v>
                  </c:pt>
                  <c:pt idx="2">
                    <c:v>19.635867479351816</c:v>
                  </c:pt>
                  <c:pt idx="3">
                    <c:v>11.768956340021546</c:v>
                  </c:pt>
                  <c:pt idx="4">
                    <c:v>10.221902546329947</c:v>
                  </c:pt>
                </c:numCache>
              </c:numRef>
            </c:plus>
            <c:minus>
              <c:numRef>
                <c:f>'CS data'!$G$3:$G$7</c:f>
                <c:numCache>
                  <c:formatCode>General</c:formatCode>
                  <c:ptCount val="5"/>
                  <c:pt idx="0">
                    <c:v>28.31346484743024</c:v>
                  </c:pt>
                  <c:pt idx="1">
                    <c:v>35.693159942300895</c:v>
                  </c:pt>
                  <c:pt idx="2">
                    <c:v>19.635867479351816</c:v>
                  </c:pt>
                  <c:pt idx="3">
                    <c:v>11.768956340021546</c:v>
                  </c:pt>
                  <c:pt idx="4">
                    <c:v>10.221902546329947</c:v>
                  </c:pt>
                </c:numCache>
              </c:numRef>
            </c:minus>
            <c:spPr>
              <a:noFill/>
              <a:ln w="1587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strRef>
              <c:f>'CS data'!$A$3:$A$7</c:f>
              <c:strCache>
                <c:ptCount val="5"/>
                <c:pt idx="0">
                  <c:v>TFC</c:v>
                </c:pt>
                <c:pt idx="1">
                  <c:v>TFN0.005</c:v>
                </c:pt>
                <c:pt idx="2">
                  <c:v>TFN0.01</c:v>
                </c:pt>
                <c:pt idx="3">
                  <c:v>TFN0.02</c:v>
                </c:pt>
                <c:pt idx="4">
                  <c:v>TFN0.04</c:v>
                </c:pt>
              </c:strCache>
            </c:strRef>
          </c:cat>
          <c:val>
            <c:numRef>
              <c:f>'CS data'!$F$3:$F$7</c:f>
              <c:numCache>
                <c:formatCode>General</c:formatCode>
                <c:ptCount val="5"/>
                <c:pt idx="0">
                  <c:v>338.82499999999999</c:v>
                </c:pt>
                <c:pt idx="1">
                  <c:v>294.39999999999998</c:v>
                </c:pt>
                <c:pt idx="2">
                  <c:v>281.375</c:v>
                </c:pt>
                <c:pt idx="3">
                  <c:v>238.3</c:v>
                </c:pt>
                <c:pt idx="4">
                  <c:v>190.675000000000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2CD3-4F37-8BF0-DAA232CE19E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501210752"/>
        <c:axId val="501215016"/>
      </c:lineChart>
      <c:catAx>
        <c:axId val="50121075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AU" sz="1000"/>
                  <a:t>Membrane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1270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501215016"/>
        <c:crosses val="autoZero"/>
        <c:auto val="1"/>
        <c:lblAlgn val="ctr"/>
        <c:lblOffset val="100"/>
        <c:noMultiLvlLbl val="0"/>
      </c:catAx>
      <c:valAx>
        <c:axId val="501215016"/>
        <c:scaling>
          <c:orientation val="minMax"/>
          <c:min val="10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1000"/>
                  <a:t>PA layer thickness (n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12700"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501210752"/>
        <c:crosses val="autoZero"/>
        <c:crossBetween val="between"/>
      </c:valAx>
      <c:spPr>
        <a:noFill/>
        <a:ln w="12700">
          <a:solidFill>
            <a:schemeClr val="tx1"/>
          </a:solidFill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900">
          <a:solidFill>
            <a:sysClr val="windowText" lastClr="000000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512297690205523"/>
          <c:y val="6.8457288663328203E-2"/>
          <c:w val="0.75675131337584389"/>
          <c:h val="0.76213561735634094"/>
        </c:manualLayout>
      </c:layout>
      <c:barChart>
        <c:barDir val="col"/>
        <c:grouping val="clustered"/>
        <c:varyColors val="0"/>
        <c:ser>
          <c:idx val="1"/>
          <c:order val="0"/>
          <c:tx>
            <c:v>PA active layer</c:v>
          </c:tx>
          <c:spPr>
            <a:solidFill>
              <a:schemeClr val="bg2">
                <a:lumMod val="75000"/>
              </a:schemeClr>
            </a:solidFill>
            <a:ln w="12700">
              <a:solidFill>
                <a:schemeClr val="dk1"/>
              </a:solidFill>
            </a:ln>
          </c:spPr>
          <c:invertIfNegative val="0"/>
          <c:dLbls>
            <c:delete val="1"/>
          </c:dLbls>
          <c:errBars>
            <c:errBarType val="both"/>
            <c:errValType val="cust"/>
            <c:noEndCap val="0"/>
            <c:plus>
              <c:numRef>
                <c:f>'Physical parameters summary'!$E$2:$E$6</c:f>
                <c:numCache>
                  <c:formatCode>General</c:formatCode>
                  <c:ptCount val="5"/>
                  <c:pt idx="0">
                    <c:v>0.34822980917778901</c:v>
                  </c:pt>
                  <c:pt idx="1">
                    <c:v>0.32</c:v>
                  </c:pt>
                  <c:pt idx="2">
                    <c:v>0.3069857325674919</c:v>
                  </c:pt>
                  <c:pt idx="3">
                    <c:v>0.29362561196189918</c:v>
                  </c:pt>
                  <c:pt idx="4">
                    <c:v>0.30790582975968533</c:v>
                  </c:pt>
                </c:numCache>
              </c:numRef>
            </c:plus>
            <c:minus>
              <c:numRef>
                <c:f>'Physical parameters summary'!$E$2:$E$6</c:f>
                <c:numCache>
                  <c:formatCode>General</c:formatCode>
                  <c:ptCount val="5"/>
                  <c:pt idx="0">
                    <c:v>0.34822980917778901</c:v>
                  </c:pt>
                  <c:pt idx="1">
                    <c:v>0.32</c:v>
                  </c:pt>
                  <c:pt idx="2">
                    <c:v>0.3069857325674919</c:v>
                  </c:pt>
                  <c:pt idx="3">
                    <c:v>0.29362561196189918</c:v>
                  </c:pt>
                  <c:pt idx="4">
                    <c:v>0.30790582975968533</c:v>
                  </c:pt>
                </c:numCache>
              </c:numRef>
            </c:minus>
            <c:spPr>
              <a:ln w="15875"/>
            </c:spPr>
          </c:errBars>
          <c:cat>
            <c:strRef>
              <c:f>'Physical parameters summary'!$A$2:$A$6</c:f>
              <c:strCache>
                <c:ptCount val="5"/>
                <c:pt idx="0">
                  <c:v>TFC</c:v>
                </c:pt>
                <c:pt idx="1">
                  <c:v>TFN0.005</c:v>
                </c:pt>
                <c:pt idx="2">
                  <c:v>TFN0.01</c:v>
                </c:pt>
                <c:pt idx="3">
                  <c:v>TFN0.02</c:v>
                </c:pt>
                <c:pt idx="4">
                  <c:v>TFN0.04</c:v>
                </c:pt>
              </c:strCache>
            </c:strRef>
          </c:cat>
          <c:val>
            <c:numRef>
              <c:f>'Physical parameters summary'!$D$2:$D$6</c:f>
              <c:numCache>
                <c:formatCode>0.0</c:formatCode>
                <c:ptCount val="5"/>
                <c:pt idx="0">
                  <c:v>65.24199999999999</c:v>
                </c:pt>
                <c:pt idx="1">
                  <c:v>62</c:v>
                </c:pt>
                <c:pt idx="2">
                  <c:v>61.323200000000007</c:v>
                </c:pt>
                <c:pt idx="3">
                  <c:v>59.763999999999996</c:v>
                </c:pt>
                <c:pt idx="4">
                  <c:v>53.42600000000000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BD4C-4EB6-AD8B-C25510964773}"/>
            </c:ext>
          </c:extLst>
        </c:ser>
        <c:dLbls>
          <c:showLegendKey val="0"/>
          <c:showVal val="1"/>
          <c:showCatName val="0"/>
          <c:showSerName val="0"/>
          <c:showPercent val="0"/>
          <c:showBubbleSize val="0"/>
        </c:dLbls>
        <c:gapWidth val="158"/>
        <c:overlap val="-29"/>
        <c:axId val="-94698064"/>
        <c:axId val="-143802240"/>
      </c:barChart>
      <c:catAx>
        <c:axId val="-9469806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AU"/>
                  <a:t>Membrane</a:t>
                </a:r>
              </a:p>
            </c:rich>
          </c:tx>
          <c:overlay val="0"/>
        </c:title>
        <c:numFmt formatCode="General" sourceLinked="1"/>
        <c:majorTickMark val="none"/>
        <c:minorTickMark val="none"/>
        <c:tickLblPos val="nextTo"/>
        <c:spPr>
          <a:noFill/>
          <a:ln w="12700" cap="flat" cmpd="sng" algn="ctr">
            <a:solidFill>
              <a:schemeClr val="tx1"/>
            </a:solidFill>
            <a:round/>
          </a:ln>
          <a:effectLst/>
        </c:spPr>
        <c:txPr>
          <a:bodyPr rot="-60000000" vert="horz"/>
          <a:lstStyle/>
          <a:p>
            <a:pPr>
              <a:defRPr sz="900"/>
            </a:pPr>
            <a:endParaRPr lang="en-US"/>
          </a:p>
        </c:txPr>
        <c:crossAx val="-143802240"/>
        <c:crosses val="autoZero"/>
        <c:auto val="1"/>
        <c:lblAlgn val="ctr"/>
        <c:lblOffset val="100"/>
        <c:noMultiLvlLbl val="0"/>
      </c:catAx>
      <c:valAx>
        <c:axId val="-143802240"/>
        <c:scaling>
          <c:orientation val="minMax"/>
          <c:max val="70"/>
          <c:min val="20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Contact angle (deg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0.0" sourceLinked="1"/>
        <c:majorTickMark val="in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vert="horz"/>
          <a:lstStyle/>
          <a:p>
            <a:pPr>
              <a:defRPr sz="900"/>
            </a:pPr>
            <a:endParaRPr lang="en-US"/>
          </a:p>
        </c:txPr>
        <c:crossAx val="-94698064"/>
        <c:crosses val="autoZero"/>
        <c:crossBetween val="between"/>
        <c:majorUnit val="10"/>
      </c:valAx>
      <c:spPr>
        <a:solidFill>
          <a:schemeClr val="lt1"/>
        </a:solidFill>
        <a:ln w="12700" cap="flat" cmpd="sng" algn="ctr">
          <a:solidFill>
            <a:schemeClr val="dk1"/>
          </a:solidFill>
          <a:prstDash val="solid"/>
          <a:miter lim="800000"/>
        </a:ln>
        <a:effectLst/>
      </c:spPr>
    </c:plotArea>
    <c:plotVisOnly val="1"/>
    <c:dispBlanksAs val="gap"/>
    <c:showDLblsOverMax val="0"/>
    <c:extLst/>
  </c:chart>
  <c:spPr>
    <a:noFill/>
    <a:ln>
      <a:noFill/>
    </a:ln>
  </c:spPr>
  <c:txPr>
    <a:bodyPr/>
    <a:lstStyle/>
    <a:p>
      <a:pPr>
        <a:defRPr b="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1">
    <c:autoUpdate val="1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6520065401939849"/>
          <c:y val="0.10225421613093343"/>
          <c:w val="0.74707139967043756"/>
          <c:h val="0.75148698884758369"/>
        </c:manualLayout>
      </c:layout>
      <c:barChart>
        <c:barDir val="col"/>
        <c:grouping val="clustered"/>
        <c:varyColors val="0"/>
        <c:ser>
          <c:idx val="0"/>
          <c:order val="0"/>
          <c:tx>
            <c:v>AL-FS</c:v>
          </c:tx>
          <c:spPr>
            <a:solidFill>
              <a:schemeClr val="bg1"/>
            </a:solidFill>
            <a:ln>
              <a:solidFill>
                <a:schemeClr val="dk1"/>
              </a:solidFill>
            </a:ln>
            <a:effectLst/>
          </c:spPr>
          <c:invertIfNegative val="0"/>
          <c:dLbls>
            <c:delete val="1"/>
          </c:dLbls>
          <c:errBars>
            <c:errBarType val="both"/>
            <c:errValType val="cust"/>
            <c:noEndCap val="0"/>
            <c:plus>
              <c:numRef>
                <c:f>'FO performance summary'!$I$2:$I$6</c:f>
                <c:numCache>
                  <c:formatCode>General</c:formatCode>
                  <c:ptCount val="5"/>
                  <c:pt idx="0">
                    <c:v>0.32500000000000018</c:v>
                  </c:pt>
                  <c:pt idx="1">
                    <c:v>0.88499999999999968</c:v>
                  </c:pt>
                  <c:pt idx="2">
                    <c:v>0.67964042780805134</c:v>
                  </c:pt>
                  <c:pt idx="3">
                    <c:v>0.38834406279884226</c:v>
                  </c:pt>
                  <c:pt idx="4">
                    <c:v>0.31391789443172019</c:v>
                  </c:pt>
                </c:numCache>
              </c:numRef>
            </c:plus>
            <c:minus>
              <c:numRef>
                <c:f>'FO performance summary'!$I$2:$I$6</c:f>
                <c:numCache>
                  <c:formatCode>General</c:formatCode>
                  <c:ptCount val="5"/>
                  <c:pt idx="0">
                    <c:v>0.32500000000000018</c:v>
                  </c:pt>
                  <c:pt idx="1">
                    <c:v>0.88499999999999968</c:v>
                  </c:pt>
                  <c:pt idx="2">
                    <c:v>0.67964042780805134</c:v>
                  </c:pt>
                  <c:pt idx="3">
                    <c:v>0.38834406279884226</c:v>
                  </c:pt>
                  <c:pt idx="4">
                    <c:v>0.31391789443172019</c:v>
                  </c:pt>
                </c:numCache>
              </c:numRef>
            </c:minus>
            <c:spPr>
              <a:noFill/>
              <a:ln w="15875" cap="flat" cmpd="sng" algn="ctr">
                <a:solidFill>
                  <a:schemeClr val="dk1"/>
                </a:solidFill>
                <a:prstDash val="solid"/>
                <a:miter lim="800000"/>
              </a:ln>
              <a:effectLst/>
            </c:spPr>
          </c:errBars>
          <c:cat>
            <c:numRef>
              <c:f>'FO performance summary'!$B$2:$B$6</c:f>
              <c:numCache>
                <c:formatCode>General</c:formatCode>
                <c:ptCount val="5"/>
                <c:pt idx="0" formatCode="0.00">
                  <c:v>0</c:v>
                </c:pt>
                <c:pt idx="1">
                  <c:v>5.0000000000000001E-3</c:v>
                </c:pt>
                <c:pt idx="2">
                  <c:v>0.01</c:v>
                </c:pt>
                <c:pt idx="3">
                  <c:v>0.02</c:v>
                </c:pt>
                <c:pt idx="4">
                  <c:v>0.04</c:v>
                </c:pt>
              </c:numCache>
            </c:numRef>
          </c:cat>
          <c:val>
            <c:numRef>
              <c:f>'FO performance summary'!$H$2:$H$6</c:f>
              <c:numCache>
                <c:formatCode>0.00</c:formatCode>
                <c:ptCount val="5"/>
                <c:pt idx="0">
                  <c:v>9.3249999999999993</c:v>
                </c:pt>
                <c:pt idx="1">
                  <c:v>12.035</c:v>
                </c:pt>
                <c:pt idx="2">
                  <c:v>10.813333333333333</c:v>
                </c:pt>
                <c:pt idx="3">
                  <c:v>13.246666666666668</c:v>
                </c:pt>
                <c:pt idx="4">
                  <c:v>15.36333333333333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3C1-4EC0-9EAE-87D55AD6B0B4}"/>
            </c:ext>
          </c:extLst>
        </c:ser>
        <c:ser>
          <c:idx val="1"/>
          <c:order val="1"/>
          <c:tx>
            <c:v>AL-DS</c:v>
          </c:tx>
          <c:spPr>
            <a:solidFill>
              <a:schemeClr val="bg2">
                <a:lumMod val="75000"/>
              </a:schemeClr>
            </a:solidFill>
            <a:ln>
              <a:solidFill>
                <a:schemeClr val="dk1"/>
              </a:solidFill>
            </a:ln>
            <a:effectLst/>
          </c:spPr>
          <c:invertIfNegative val="0"/>
          <c:dLbls>
            <c:delete val="1"/>
          </c:dLbls>
          <c:errBars>
            <c:errBarType val="both"/>
            <c:errValType val="cust"/>
            <c:noEndCap val="0"/>
            <c:plus>
              <c:numRef>
                <c:f>'FO performance summary'!$I$11:$I$15</c:f>
                <c:numCache>
                  <c:formatCode>General</c:formatCode>
                  <c:ptCount val="5"/>
                  <c:pt idx="0">
                    <c:v>0.37922435458592441</c:v>
                  </c:pt>
                  <c:pt idx="1">
                    <c:v>0.25</c:v>
                  </c:pt>
                  <c:pt idx="2">
                    <c:v>0.38962945359804491</c:v>
                  </c:pt>
                  <c:pt idx="3">
                    <c:v>0.11464922347946607</c:v>
                  </c:pt>
                  <c:pt idx="4">
                    <c:v>0.19857828011475301</c:v>
                  </c:pt>
                </c:numCache>
              </c:numRef>
            </c:plus>
            <c:minus>
              <c:numRef>
                <c:f>'FO performance summary'!$I$11:$I$15</c:f>
                <c:numCache>
                  <c:formatCode>General</c:formatCode>
                  <c:ptCount val="5"/>
                  <c:pt idx="0">
                    <c:v>0.37922435458592441</c:v>
                  </c:pt>
                  <c:pt idx="1">
                    <c:v>0.25</c:v>
                  </c:pt>
                  <c:pt idx="2">
                    <c:v>0.38962945359804491</c:v>
                  </c:pt>
                  <c:pt idx="3">
                    <c:v>0.11464922347946607</c:v>
                  </c:pt>
                  <c:pt idx="4">
                    <c:v>0.19857828011475301</c:v>
                  </c:pt>
                </c:numCache>
              </c:numRef>
            </c:minus>
            <c:spPr>
              <a:noFill/>
              <a:ln w="15875" cap="flat" cmpd="sng" algn="ctr">
                <a:solidFill>
                  <a:schemeClr val="dk1"/>
                </a:solidFill>
                <a:prstDash val="solid"/>
                <a:miter lim="800000"/>
              </a:ln>
              <a:effectLst/>
            </c:spPr>
          </c:errBars>
          <c:cat>
            <c:numRef>
              <c:f>'FO performance summary'!$B$2:$B$6</c:f>
              <c:numCache>
                <c:formatCode>General</c:formatCode>
                <c:ptCount val="5"/>
                <c:pt idx="0" formatCode="0.00">
                  <c:v>0</c:v>
                </c:pt>
                <c:pt idx="1">
                  <c:v>5.0000000000000001E-3</c:v>
                </c:pt>
                <c:pt idx="2">
                  <c:v>0.01</c:v>
                </c:pt>
                <c:pt idx="3">
                  <c:v>0.02</c:v>
                </c:pt>
                <c:pt idx="4">
                  <c:v>0.04</c:v>
                </c:pt>
              </c:numCache>
            </c:numRef>
          </c:cat>
          <c:val>
            <c:numRef>
              <c:f>'FO performance summary'!$H$11:$H$15</c:f>
              <c:numCache>
                <c:formatCode>0.00</c:formatCode>
                <c:ptCount val="5"/>
                <c:pt idx="0">
                  <c:v>19.396666666666665</c:v>
                </c:pt>
                <c:pt idx="1">
                  <c:v>25.21</c:v>
                </c:pt>
                <c:pt idx="2">
                  <c:v>23.963333333333335</c:v>
                </c:pt>
                <c:pt idx="3">
                  <c:v>25.783333333333335</c:v>
                </c:pt>
                <c:pt idx="4">
                  <c:v>27.81999999999999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D3C1-4EC0-9EAE-87D55AD6B0B4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150"/>
        <c:axId val="535006016"/>
        <c:axId val="535004376"/>
      </c:barChart>
      <c:catAx>
        <c:axId val="53500601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/>
                  <a:t>SNW-1 loading (wt.%)</a:t>
                </a:r>
              </a:p>
            </c:rich>
          </c:tx>
          <c:layout>
            <c:manualLayout>
              <c:xMode val="edge"/>
              <c:yMode val="edge"/>
              <c:x val="0.36219221584171818"/>
              <c:y val="0.92803237461426091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.00" sourceLinked="1"/>
        <c:majorTickMark val="none"/>
        <c:minorTickMark val="none"/>
        <c:tickLblPos val="nextTo"/>
        <c:spPr>
          <a:noFill/>
          <a:ln w="9525" cap="flat" cmpd="sng" algn="ctr">
            <a:noFill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535004376"/>
        <c:crosses val="autoZero"/>
        <c:auto val="1"/>
        <c:lblAlgn val="ctr"/>
        <c:lblOffset val="100"/>
        <c:noMultiLvlLbl val="0"/>
      </c:catAx>
      <c:valAx>
        <c:axId val="535004376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AU" sz="1000" b="0" i="0" baseline="0">
                    <a:effectLst/>
                  </a:rPr>
                  <a:t>Jw (Lm</a:t>
                </a:r>
                <a:r>
                  <a:rPr lang="en-AU" sz="1000" b="0" i="0" baseline="30000">
                    <a:effectLst/>
                  </a:rPr>
                  <a:t>-2</a:t>
                </a:r>
                <a:r>
                  <a:rPr lang="en-AU" sz="1000" b="0" i="0" baseline="0">
                    <a:effectLst/>
                  </a:rPr>
                  <a:t>h</a:t>
                </a:r>
                <a:r>
                  <a:rPr lang="en-AU" sz="1000" b="0" i="0" baseline="30000">
                    <a:effectLst/>
                  </a:rPr>
                  <a:t>-1</a:t>
                </a:r>
                <a:r>
                  <a:rPr lang="en-AU" sz="1000" b="0" i="0" baseline="0">
                    <a:effectLst/>
                  </a:rPr>
                  <a:t>)</a:t>
                </a:r>
                <a:endParaRPr lang="en-AU" sz="1000">
                  <a:effectLst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.0" sourceLinked="0"/>
        <c:majorTickMark val="in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535006016"/>
        <c:crosses val="autoZero"/>
        <c:crossBetween val="between"/>
      </c:valAx>
      <c:spPr>
        <a:solidFill>
          <a:schemeClr val="lt1"/>
        </a:solidFill>
        <a:ln w="12700" cap="flat" cmpd="sng" algn="ctr">
          <a:solidFill>
            <a:schemeClr val="dk1"/>
          </a:solidFill>
          <a:prstDash val="solid"/>
          <a:miter lim="800000"/>
        </a:ln>
        <a:effectLst/>
      </c:spPr>
    </c:plotArea>
    <c:legend>
      <c:legendPos val="l"/>
      <c:layout>
        <c:manualLayout>
          <c:xMode val="edge"/>
          <c:yMode val="edge"/>
          <c:x val="0.1685848597827849"/>
          <c:y val="0.11436760781471356"/>
          <c:w val="0.13472263527441627"/>
          <c:h val="0.14829872207396669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b="0">
          <a:solidFill>
            <a:sysClr val="windowText" lastClr="000000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  <c:userShapes r:id="rId4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0448357239477907"/>
          <c:y val="0.11152416356877323"/>
          <c:w val="0.64791495159046086"/>
          <c:h val="0.75148698884758369"/>
        </c:manualLayout>
      </c:layout>
      <c:barChart>
        <c:barDir val="col"/>
        <c:grouping val="clustered"/>
        <c:varyColors val="0"/>
        <c:ser>
          <c:idx val="0"/>
          <c:order val="0"/>
          <c:tx>
            <c:v>AL-FS</c:v>
          </c:tx>
          <c:spPr>
            <a:solidFill>
              <a:schemeClr val="bg1"/>
            </a:solidFill>
            <a:ln>
              <a:solidFill>
                <a:schemeClr val="dk1"/>
              </a:solidFill>
            </a:ln>
            <a:effectLst/>
          </c:spPr>
          <c:invertIfNegative val="0"/>
          <c:dLbls>
            <c:delete val="1"/>
          </c:dLbls>
          <c:errBars>
            <c:errBarType val="both"/>
            <c:errValType val="cust"/>
            <c:noEndCap val="0"/>
            <c:plus>
              <c:numRef>
                <c:f>'FO performance summary'!$M$2:$M$6</c:f>
                <c:numCache>
                  <c:formatCode>General</c:formatCode>
                  <c:ptCount val="5"/>
                  <c:pt idx="0">
                    <c:v>4.2396756476683894E-3</c:v>
                  </c:pt>
                  <c:pt idx="1">
                    <c:v>2.2022588124227249E-3</c:v>
                  </c:pt>
                  <c:pt idx="2">
                    <c:v>1.5819591523013394E-2</c:v>
                  </c:pt>
                  <c:pt idx="3">
                    <c:v>4.4608274702688286E-2</c:v>
                  </c:pt>
                  <c:pt idx="4">
                    <c:v>5.2689935367194692E-2</c:v>
                  </c:pt>
                </c:numCache>
              </c:numRef>
            </c:plus>
            <c:minus>
              <c:numRef>
                <c:f>'FO performance summary'!$M$2:$M$6</c:f>
                <c:numCache>
                  <c:formatCode>General</c:formatCode>
                  <c:ptCount val="5"/>
                  <c:pt idx="0">
                    <c:v>4.2396756476683894E-3</c:v>
                  </c:pt>
                  <c:pt idx="1">
                    <c:v>2.2022588124227249E-3</c:v>
                  </c:pt>
                  <c:pt idx="2">
                    <c:v>1.5819591523013394E-2</c:v>
                  </c:pt>
                  <c:pt idx="3">
                    <c:v>4.4608274702688286E-2</c:v>
                  </c:pt>
                  <c:pt idx="4">
                    <c:v>5.2689935367194692E-2</c:v>
                  </c:pt>
                </c:numCache>
              </c:numRef>
            </c:minus>
            <c:spPr>
              <a:noFill/>
              <a:ln w="15875" cap="flat" cmpd="sng" algn="ctr">
                <a:solidFill>
                  <a:schemeClr val="dk1"/>
                </a:solidFill>
                <a:prstDash val="solid"/>
                <a:miter lim="800000"/>
              </a:ln>
              <a:effectLst/>
            </c:spPr>
          </c:errBars>
          <c:cat>
            <c:numRef>
              <c:f>'FO performance summary'!$B$11:$B$15</c:f>
              <c:numCache>
                <c:formatCode>General</c:formatCode>
                <c:ptCount val="5"/>
                <c:pt idx="0" formatCode="0.00">
                  <c:v>0</c:v>
                </c:pt>
                <c:pt idx="1">
                  <c:v>5.0000000000000001E-3</c:v>
                </c:pt>
                <c:pt idx="2">
                  <c:v>0.01</c:v>
                </c:pt>
                <c:pt idx="3">
                  <c:v>0.02</c:v>
                </c:pt>
                <c:pt idx="4">
                  <c:v>0.04</c:v>
                </c:pt>
              </c:numCache>
            </c:numRef>
          </c:cat>
          <c:val>
            <c:numRef>
              <c:f>'FO performance summary'!$L$2:$L$6</c:f>
              <c:numCache>
                <c:formatCode>0.00</c:formatCode>
                <c:ptCount val="5"/>
                <c:pt idx="0">
                  <c:v>0.30685592435233155</c:v>
                </c:pt>
                <c:pt idx="1">
                  <c:v>0.29208566688417181</c:v>
                </c:pt>
                <c:pt idx="2">
                  <c:v>0.31186598736051557</c:v>
                </c:pt>
                <c:pt idx="3">
                  <c:v>0.5833899726830285</c:v>
                </c:pt>
                <c:pt idx="4">
                  <c:v>1.209156527129187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180-4CDE-B4C6-75BFADAA4526}"/>
            </c:ext>
          </c:extLst>
        </c:ser>
        <c:ser>
          <c:idx val="1"/>
          <c:order val="1"/>
          <c:tx>
            <c:v>AL-DS</c:v>
          </c:tx>
          <c:spPr>
            <a:solidFill>
              <a:schemeClr val="bg2">
                <a:lumMod val="75000"/>
              </a:schemeClr>
            </a:solidFill>
            <a:ln>
              <a:solidFill>
                <a:schemeClr val="dk1"/>
              </a:solidFill>
            </a:ln>
            <a:effectLst/>
          </c:spPr>
          <c:invertIfNegative val="0"/>
          <c:dLbls>
            <c:delete val="1"/>
          </c:dLbls>
          <c:errBars>
            <c:errBarType val="both"/>
            <c:errValType val="cust"/>
            <c:noEndCap val="0"/>
            <c:plus>
              <c:numRef>
                <c:f>'FO performance summary'!$M$11:$M$15</c:f>
                <c:numCache>
                  <c:formatCode>General</c:formatCode>
                  <c:ptCount val="5"/>
                  <c:pt idx="0">
                    <c:v>1.1477067036038154E-2</c:v>
                  </c:pt>
                  <c:pt idx="1">
                    <c:v>8.4254209720627665E-3</c:v>
                  </c:pt>
                  <c:pt idx="2">
                    <c:v>1.1055378324205972E-2</c:v>
                  </c:pt>
                  <c:pt idx="3">
                    <c:v>1.8939824736364925E-2</c:v>
                  </c:pt>
                  <c:pt idx="4">
                    <c:v>2.3237212098249204E-2</c:v>
                  </c:pt>
                </c:numCache>
              </c:numRef>
            </c:plus>
            <c:minus>
              <c:numRef>
                <c:f>'FO performance summary'!$M$11:$M$15</c:f>
                <c:numCache>
                  <c:formatCode>General</c:formatCode>
                  <c:ptCount val="5"/>
                  <c:pt idx="0">
                    <c:v>1.1477067036038154E-2</c:v>
                  </c:pt>
                  <c:pt idx="1">
                    <c:v>8.4254209720627665E-3</c:v>
                  </c:pt>
                  <c:pt idx="2">
                    <c:v>1.1055378324205972E-2</c:v>
                  </c:pt>
                  <c:pt idx="3">
                    <c:v>1.8939824736364925E-2</c:v>
                  </c:pt>
                  <c:pt idx="4">
                    <c:v>2.3237212098249204E-2</c:v>
                  </c:pt>
                </c:numCache>
              </c:numRef>
            </c:minus>
            <c:spPr>
              <a:noFill/>
              <a:ln w="15875" cap="flat" cmpd="sng" algn="ctr">
                <a:solidFill>
                  <a:schemeClr val="dk1"/>
                </a:solidFill>
                <a:prstDash val="solid"/>
                <a:miter lim="800000"/>
              </a:ln>
              <a:effectLst/>
            </c:spPr>
          </c:errBars>
          <c:cat>
            <c:numRef>
              <c:f>'FO performance summary'!$B$11:$B$15</c:f>
              <c:numCache>
                <c:formatCode>General</c:formatCode>
                <c:ptCount val="5"/>
                <c:pt idx="0" formatCode="0.00">
                  <c:v>0</c:v>
                </c:pt>
                <c:pt idx="1">
                  <c:v>5.0000000000000001E-3</c:v>
                </c:pt>
                <c:pt idx="2">
                  <c:v>0.01</c:v>
                </c:pt>
                <c:pt idx="3">
                  <c:v>0.02</c:v>
                </c:pt>
                <c:pt idx="4">
                  <c:v>0.04</c:v>
                </c:pt>
              </c:numCache>
            </c:numRef>
          </c:cat>
          <c:val>
            <c:numRef>
              <c:f>'FO performance summary'!$L$11:$L$15</c:f>
              <c:numCache>
                <c:formatCode>0.00</c:formatCode>
                <c:ptCount val="5"/>
                <c:pt idx="0">
                  <c:v>0.24926068897425088</c:v>
                </c:pt>
                <c:pt idx="1">
                  <c:v>0.23038054917719097</c:v>
                </c:pt>
                <c:pt idx="2">
                  <c:v>0.25685208800867992</c:v>
                </c:pt>
                <c:pt idx="3">
                  <c:v>0.42948497651989276</c:v>
                </c:pt>
                <c:pt idx="4">
                  <c:v>0.7439497397511820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180-4CDE-B4C6-75BFADAA4526}"/>
            </c:ext>
          </c:extLst>
        </c:ser>
        <c:dLbls>
          <c:showLegendKey val="0"/>
          <c:showVal val="1"/>
          <c:showCatName val="0"/>
          <c:showSerName val="0"/>
          <c:showPercent val="0"/>
          <c:showBubbleSize val="0"/>
        </c:dLbls>
        <c:gapWidth val="150"/>
        <c:axId val="535006016"/>
        <c:axId val="535004376"/>
      </c:barChart>
      <c:catAx>
        <c:axId val="53500601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AU"/>
                  <a:t>SNW-1 loading (wt.%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.00" sourceLinked="1"/>
        <c:majorTickMark val="none"/>
        <c:minorTickMark val="none"/>
        <c:tickLblPos val="nextTo"/>
        <c:spPr>
          <a:noFill/>
          <a:ln w="9525" cap="flat" cmpd="sng" algn="ctr">
            <a:noFill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535004376"/>
        <c:crosses val="autoZero"/>
        <c:auto val="1"/>
        <c:lblAlgn val="ctr"/>
        <c:lblOffset val="100"/>
        <c:noMultiLvlLbl val="0"/>
      </c:catAx>
      <c:valAx>
        <c:axId val="535004376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/>
                  <a:t>SRSF (g/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.00" sourceLinked="1"/>
        <c:majorTickMark val="in"/>
        <c:minorTickMark val="none"/>
        <c:tickLblPos val="nextTo"/>
        <c:spPr>
          <a:noFill/>
          <a:ln>
            <a:solidFill>
              <a:schemeClr val="dk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535006016"/>
        <c:crosses val="autoZero"/>
        <c:crossBetween val="between"/>
      </c:valAx>
      <c:spPr>
        <a:solidFill>
          <a:schemeClr val="lt1"/>
        </a:solidFill>
        <a:ln w="12700" cap="flat" cmpd="sng" algn="ctr">
          <a:solidFill>
            <a:schemeClr val="dk1"/>
          </a:solidFill>
          <a:prstDash val="solid"/>
          <a:miter lim="800000"/>
        </a:ln>
        <a:effectLst/>
      </c:spPr>
    </c:plotArea>
    <c:legend>
      <c:legendPos val="l"/>
      <c:layout>
        <c:manualLayout>
          <c:xMode val="edge"/>
          <c:yMode val="edge"/>
          <c:x val="0.21046877135438022"/>
          <c:y val="0.13313416561777358"/>
          <c:w val="0.11358534057781523"/>
          <c:h val="0.14822981002839328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b="0">
          <a:solidFill>
            <a:sysClr val="windowText" lastClr="000000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  <c:userShapes r:id="rId4"/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5352834966185536"/>
          <c:y val="6.4882400648824001E-2"/>
          <c:w val="0.80893706129338994"/>
          <c:h val="0.7993511759935118"/>
        </c:manualLayout>
      </c:layout>
      <c:lineChart>
        <c:grouping val="standard"/>
        <c:varyColors val="0"/>
        <c:ser>
          <c:idx val="0"/>
          <c:order val="0"/>
          <c:tx>
            <c:v>TFC</c:v>
          </c:tx>
          <c:spPr>
            <a:ln w="158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O performance at diff DS conc'!$G$3:$G$6</c:f>
                <c:numCache>
                  <c:formatCode>General</c:formatCode>
                  <c:ptCount val="4"/>
                  <c:pt idx="0">
                    <c:v>0.32500000000000018</c:v>
                  </c:pt>
                  <c:pt idx="1">
                    <c:v>0.67499999999999971</c:v>
                  </c:pt>
                  <c:pt idx="2">
                    <c:v>0.52500000000000036</c:v>
                  </c:pt>
                  <c:pt idx="3">
                    <c:v>0.39499999999999957</c:v>
                  </c:pt>
                </c:numCache>
              </c:numRef>
            </c:plus>
            <c:minus>
              <c:numRef>
                <c:f>'FO performance at diff DS conc'!$G$3:$G$6</c:f>
                <c:numCache>
                  <c:formatCode>General</c:formatCode>
                  <c:ptCount val="4"/>
                  <c:pt idx="0">
                    <c:v>0.32500000000000018</c:v>
                  </c:pt>
                  <c:pt idx="1">
                    <c:v>0.67499999999999971</c:v>
                  </c:pt>
                  <c:pt idx="2">
                    <c:v>0.52500000000000036</c:v>
                  </c:pt>
                  <c:pt idx="3">
                    <c:v>0.39499999999999957</c:v>
                  </c:pt>
                </c:numCache>
              </c:numRef>
            </c:minus>
            <c:spPr>
              <a:noFill/>
              <a:ln w="1587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Ref>
              <c:f>'FO performance at diff DS conc'!$B$3:$B$6</c:f>
              <c:numCache>
                <c:formatCode>General</c:formatCode>
                <c:ptCount val="4"/>
                <c:pt idx="0">
                  <c:v>0.5</c:v>
                </c:pt>
                <c:pt idx="1">
                  <c:v>1</c:v>
                </c:pt>
                <c:pt idx="2">
                  <c:v>1.5</c:v>
                </c:pt>
                <c:pt idx="3">
                  <c:v>2</c:v>
                </c:pt>
              </c:numCache>
            </c:numRef>
          </c:cat>
          <c:val>
            <c:numRef>
              <c:f>'FO performance at diff DS conc'!$F$3:$F$6</c:f>
              <c:numCache>
                <c:formatCode>0.00</c:formatCode>
                <c:ptCount val="4"/>
                <c:pt idx="0">
                  <c:v>9.3249999999999993</c:v>
                </c:pt>
                <c:pt idx="1">
                  <c:v>11.864999999999998</c:v>
                </c:pt>
                <c:pt idx="2">
                  <c:v>13.975</c:v>
                </c:pt>
                <c:pt idx="3">
                  <c:v>15.45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7E16-497D-8681-E5E76C46CF89}"/>
            </c:ext>
          </c:extLst>
        </c:ser>
        <c:ser>
          <c:idx val="4"/>
          <c:order val="1"/>
          <c:tx>
            <c:v>TFN0.005</c:v>
          </c:tx>
          <c:spPr>
            <a:ln w="15875" cap="rnd">
              <a:solidFill>
                <a:schemeClr val="accent5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5"/>
              </a:solidFill>
              <a:ln w="9525">
                <a:solidFill>
                  <a:schemeClr val="accent5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O performance at diff DS conc'!$G$19:$G$22</c:f>
                <c:numCache>
                  <c:formatCode>General</c:formatCode>
                  <c:ptCount val="4"/>
                  <c:pt idx="0">
                    <c:v>0.88499999999999968</c:v>
                  </c:pt>
                  <c:pt idx="1">
                    <c:v>0.8199999999999994</c:v>
                  </c:pt>
                  <c:pt idx="2">
                    <c:v>0.39999999999999858</c:v>
                  </c:pt>
                  <c:pt idx="3">
                    <c:v>0.57499999999999918</c:v>
                  </c:pt>
                </c:numCache>
              </c:numRef>
            </c:plus>
            <c:minus>
              <c:numRef>
                <c:f>'FO performance at diff DS conc'!$G$19:$G$22</c:f>
                <c:numCache>
                  <c:formatCode>General</c:formatCode>
                  <c:ptCount val="4"/>
                  <c:pt idx="0">
                    <c:v>0.88499999999999968</c:v>
                  </c:pt>
                  <c:pt idx="1">
                    <c:v>0.8199999999999994</c:v>
                  </c:pt>
                  <c:pt idx="2">
                    <c:v>0.39999999999999858</c:v>
                  </c:pt>
                  <c:pt idx="3">
                    <c:v>0.57499999999999918</c:v>
                  </c:pt>
                </c:numCache>
              </c:numRef>
            </c:minus>
            <c:spPr>
              <a:noFill/>
              <a:ln w="1587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Ref>
              <c:f>'FO performance at diff DS conc'!$B$19:$B$22</c:f>
              <c:numCache>
                <c:formatCode>General</c:formatCode>
                <c:ptCount val="4"/>
                <c:pt idx="0">
                  <c:v>0.5</c:v>
                </c:pt>
                <c:pt idx="1">
                  <c:v>1</c:v>
                </c:pt>
                <c:pt idx="2">
                  <c:v>1.5</c:v>
                </c:pt>
                <c:pt idx="3">
                  <c:v>2</c:v>
                </c:pt>
              </c:numCache>
            </c:numRef>
          </c:cat>
          <c:val>
            <c:numRef>
              <c:f>'FO performance at diff DS conc'!$F$19:$F$22</c:f>
              <c:numCache>
                <c:formatCode>0.00</c:formatCode>
                <c:ptCount val="4"/>
                <c:pt idx="0">
                  <c:v>12.035</c:v>
                </c:pt>
                <c:pt idx="1">
                  <c:v>15.559999999999999</c:v>
                </c:pt>
                <c:pt idx="2">
                  <c:v>17.82</c:v>
                </c:pt>
                <c:pt idx="3">
                  <c:v>19.57499999999999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7E16-497D-8681-E5E76C46CF89}"/>
            </c:ext>
          </c:extLst>
        </c:ser>
        <c:ser>
          <c:idx val="1"/>
          <c:order val="2"/>
          <c:tx>
            <c:v>TFN0.01</c:v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O performance at diff DS conc'!$G$7:$G$10</c:f>
                <c:numCache>
                  <c:formatCode>General</c:formatCode>
                  <c:ptCount val="4"/>
                  <c:pt idx="0">
                    <c:v>0.67964042780805134</c:v>
                  </c:pt>
                  <c:pt idx="1">
                    <c:v>0.47245223156538413</c:v>
                  </c:pt>
                  <c:pt idx="2">
                    <c:v>0.54569018479149689</c:v>
                  </c:pt>
                  <c:pt idx="3">
                    <c:v>0.71193008395799962</c:v>
                  </c:pt>
                </c:numCache>
              </c:numRef>
            </c:plus>
            <c:minus>
              <c:numRef>
                <c:f>'FO performance at diff DS conc'!$G$7:$G$10</c:f>
                <c:numCache>
                  <c:formatCode>General</c:formatCode>
                  <c:ptCount val="4"/>
                  <c:pt idx="0">
                    <c:v>0.67964042780805134</c:v>
                  </c:pt>
                  <c:pt idx="1">
                    <c:v>0.47245223156538413</c:v>
                  </c:pt>
                  <c:pt idx="2">
                    <c:v>0.54569018479149689</c:v>
                  </c:pt>
                  <c:pt idx="3">
                    <c:v>0.71193008395799962</c:v>
                  </c:pt>
                </c:numCache>
              </c:numRef>
            </c:minus>
            <c:spPr>
              <a:noFill/>
              <a:ln w="1587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Ref>
              <c:f>'FO performance at diff DS conc'!$B$3:$B$6</c:f>
              <c:numCache>
                <c:formatCode>General</c:formatCode>
                <c:ptCount val="4"/>
                <c:pt idx="0">
                  <c:v>0.5</c:v>
                </c:pt>
                <c:pt idx="1">
                  <c:v>1</c:v>
                </c:pt>
                <c:pt idx="2">
                  <c:v>1.5</c:v>
                </c:pt>
                <c:pt idx="3">
                  <c:v>2</c:v>
                </c:pt>
              </c:numCache>
            </c:numRef>
          </c:cat>
          <c:val>
            <c:numRef>
              <c:f>'FO performance at diff DS conc'!$F$7:$F$10</c:f>
              <c:numCache>
                <c:formatCode>0.00</c:formatCode>
                <c:ptCount val="4"/>
                <c:pt idx="0">
                  <c:v>10.813333333333333</c:v>
                </c:pt>
                <c:pt idx="1">
                  <c:v>13.356666666666667</c:v>
                </c:pt>
                <c:pt idx="2">
                  <c:v>15.386666666666665</c:v>
                </c:pt>
                <c:pt idx="3">
                  <c:v>16.74333333333332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7E16-497D-8681-E5E76C46CF89}"/>
            </c:ext>
          </c:extLst>
        </c:ser>
        <c:ser>
          <c:idx val="2"/>
          <c:order val="3"/>
          <c:tx>
            <c:v>TFN0.02</c:v>
          </c:tx>
          <c:spPr>
            <a:ln w="15875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O performance at diff DS conc'!$G$11:$G$14</c:f>
                <c:numCache>
                  <c:formatCode>General</c:formatCode>
                  <c:ptCount val="4"/>
                  <c:pt idx="0">
                    <c:v>0.38834406279884226</c:v>
                  </c:pt>
                  <c:pt idx="1">
                    <c:v>0.65565065223621843</c:v>
                  </c:pt>
                  <c:pt idx="2">
                    <c:v>0.77128320205860734</c:v>
                  </c:pt>
                  <c:pt idx="3">
                    <c:v>0.98348586387626535</c:v>
                  </c:pt>
                </c:numCache>
              </c:numRef>
            </c:plus>
            <c:minus>
              <c:numRef>
                <c:f>'FO performance at diff DS conc'!$G$11:$G$14</c:f>
                <c:numCache>
                  <c:formatCode>General</c:formatCode>
                  <c:ptCount val="4"/>
                  <c:pt idx="0">
                    <c:v>0.38834406279884226</c:v>
                  </c:pt>
                  <c:pt idx="1">
                    <c:v>0.65565065223621843</c:v>
                  </c:pt>
                  <c:pt idx="2">
                    <c:v>0.77128320205860734</c:v>
                  </c:pt>
                  <c:pt idx="3">
                    <c:v>0.98348586387626535</c:v>
                  </c:pt>
                </c:numCache>
              </c:numRef>
            </c:minus>
            <c:spPr>
              <a:noFill/>
              <a:ln w="1587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Ref>
              <c:f>'FO performance at diff DS conc'!$B$11:$B$14</c:f>
              <c:numCache>
                <c:formatCode>General</c:formatCode>
                <c:ptCount val="4"/>
                <c:pt idx="0">
                  <c:v>0.5</c:v>
                </c:pt>
                <c:pt idx="1">
                  <c:v>1</c:v>
                </c:pt>
                <c:pt idx="2">
                  <c:v>1.5</c:v>
                </c:pt>
                <c:pt idx="3">
                  <c:v>2</c:v>
                </c:pt>
              </c:numCache>
            </c:numRef>
          </c:cat>
          <c:val>
            <c:numRef>
              <c:f>'FO performance at diff DS conc'!$F$11:$F$14</c:f>
              <c:numCache>
                <c:formatCode>0.00</c:formatCode>
                <c:ptCount val="4"/>
                <c:pt idx="0">
                  <c:v>13.246666666666668</c:v>
                </c:pt>
                <c:pt idx="1">
                  <c:v>16.456666666666667</c:v>
                </c:pt>
                <c:pt idx="2">
                  <c:v>18.313333333333333</c:v>
                </c:pt>
                <c:pt idx="3">
                  <c:v>20.31333333333333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7E16-497D-8681-E5E76C46CF89}"/>
            </c:ext>
          </c:extLst>
        </c:ser>
        <c:ser>
          <c:idx val="3"/>
          <c:order val="4"/>
          <c:tx>
            <c:v>TFN0.04</c:v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O performance at diff DS conc'!$G$15:$G$18</c:f>
                <c:numCache>
                  <c:formatCode>General</c:formatCode>
                  <c:ptCount val="4"/>
                  <c:pt idx="0">
                    <c:v>0.31391789443172019</c:v>
                  </c:pt>
                  <c:pt idx="1">
                    <c:v>0.43456235967286083</c:v>
                  </c:pt>
                  <c:pt idx="2">
                    <c:v>0.77231973804751186</c:v>
                  </c:pt>
                  <c:pt idx="3">
                    <c:v>0.64003472128037242</c:v>
                  </c:pt>
                </c:numCache>
              </c:numRef>
            </c:plus>
            <c:minus>
              <c:numRef>
                <c:f>'FO performance at diff DS conc'!$G$15:$G$18</c:f>
                <c:numCache>
                  <c:formatCode>General</c:formatCode>
                  <c:ptCount val="4"/>
                  <c:pt idx="0">
                    <c:v>0.31391789443172019</c:v>
                  </c:pt>
                  <c:pt idx="1">
                    <c:v>0.43456235967286083</c:v>
                  </c:pt>
                  <c:pt idx="2">
                    <c:v>0.77231973804751186</c:v>
                  </c:pt>
                  <c:pt idx="3">
                    <c:v>0.64003472128037242</c:v>
                  </c:pt>
                </c:numCache>
              </c:numRef>
            </c:minus>
            <c:spPr>
              <a:noFill/>
              <a:ln w="1587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Ref>
              <c:f>'FO performance at diff DS conc'!$B$15:$B$18</c:f>
              <c:numCache>
                <c:formatCode>General</c:formatCode>
                <c:ptCount val="4"/>
                <c:pt idx="0">
                  <c:v>0.5</c:v>
                </c:pt>
                <c:pt idx="1">
                  <c:v>1</c:v>
                </c:pt>
                <c:pt idx="2">
                  <c:v>1.5</c:v>
                </c:pt>
                <c:pt idx="3">
                  <c:v>2</c:v>
                </c:pt>
              </c:numCache>
            </c:numRef>
          </c:cat>
          <c:val>
            <c:numRef>
              <c:f>'FO performance at diff DS conc'!$F$15:$F$18</c:f>
              <c:numCache>
                <c:formatCode>0.00</c:formatCode>
                <c:ptCount val="4"/>
                <c:pt idx="0">
                  <c:v>15.363333333333335</c:v>
                </c:pt>
                <c:pt idx="1">
                  <c:v>18.133333333333329</c:v>
                </c:pt>
                <c:pt idx="2">
                  <c:v>20.403333333333336</c:v>
                </c:pt>
                <c:pt idx="3" formatCode="General">
                  <c:v>22.47333333333333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7E16-497D-8681-E5E76C46CF8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-1996674096"/>
        <c:axId val="-1996677360"/>
      </c:lineChart>
      <c:catAx>
        <c:axId val="-199667409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AU"/>
                  <a:t>DS concentration (M)</a:t>
                </a:r>
              </a:p>
            </c:rich>
          </c:tx>
          <c:layout>
            <c:manualLayout>
              <c:xMode val="edge"/>
              <c:yMode val="edge"/>
              <c:x val="0.3892891483883375"/>
              <c:y val="0.92092457420924578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1270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-1996677360"/>
        <c:crosses val="autoZero"/>
        <c:auto val="1"/>
        <c:lblAlgn val="ctr"/>
        <c:lblOffset val="100"/>
        <c:noMultiLvlLbl val="0"/>
      </c:catAx>
      <c:valAx>
        <c:axId val="-1996677360"/>
        <c:scaling>
          <c:orientation val="minMax"/>
          <c:max val="26"/>
          <c:min val="5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AU"/>
                  <a:t>Jw (Lm</a:t>
                </a:r>
                <a:r>
                  <a:rPr lang="en-AU" baseline="30000"/>
                  <a:t>-2</a:t>
                </a:r>
                <a:r>
                  <a:rPr lang="en-AU" baseline="0"/>
                  <a:t>h</a:t>
                </a:r>
                <a:r>
                  <a:rPr lang="en-AU" baseline="30000"/>
                  <a:t>-1</a:t>
                </a:r>
                <a:r>
                  <a:rPr lang="en-AU" baseline="0"/>
                  <a:t>)</a:t>
                </a:r>
                <a:endParaRPr lang="en-AU"/>
              </a:p>
            </c:rich>
          </c:tx>
          <c:layout>
            <c:manualLayout>
              <c:xMode val="edge"/>
              <c:yMode val="edge"/>
              <c:x val="6.7842605156037995E-3"/>
              <c:y val="0.34501216545012164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.0" sourceLinked="0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-1996674096"/>
        <c:crosses val="autoZero"/>
        <c:crossBetween val="between"/>
      </c:valAx>
      <c:spPr>
        <a:solidFill>
          <a:schemeClr val="lt1"/>
        </a:solidFill>
        <a:ln w="12700" cap="flat" cmpd="sng" algn="ctr">
          <a:noFill/>
          <a:prstDash val="solid"/>
          <a:miter lim="800000"/>
        </a:ln>
        <a:effectLst/>
      </c:spPr>
    </c:plotArea>
    <c:legend>
      <c:legendPos val="r"/>
      <c:layout>
        <c:manualLayout>
          <c:xMode val="edge"/>
          <c:yMode val="edge"/>
          <c:x val="0.16870693062960074"/>
          <c:y val="7.4720769392877001E-2"/>
          <c:w val="0.23751749484503043"/>
          <c:h val="0.32338863663939815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b="0">
          <a:solidFill>
            <a:schemeClr val="tx1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  <c:userShapes r:id="rId4"/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4590567206914604"/>
          <c:y val="6.0928789010862697E-2"/>
          <c:w val="0.81615535422386987"/>
          <c:h val="0.78200471291453533"/>
        </c:manualLayout>
      </c:layout>
      <c:barChart>
        <c:barDir val="col"/>
        <c:grouping val="clustered"/>
        <c:varyColors val="0"/>
        <c:ser>
          <c:idx val="0"/>
          <c:order val="0"/>
          <c:tx>
            <c:v>TFC</c:v>
          </c:tx>
          <c:spPr>
            <a:solidFill>
              <a:schemeClr val="lt1"/>
            </a:solidFill>
            <a:ln>
              <a:solidFill>
                <a:schemeClr val="dk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FO performance at diff DS conc'!$J$50:$J$53</c:f>
                <c:numCache>
                  <c:formatCode>General</c:formatCode>
                  <c:ptCount val="4"/>
                  <c:pt idx="0">
                    <c:v>4.2396756476684172E-3</c:v>
                  </c:pt>
                  <c:pt idx="1">
                    <c:v>2.2968968277383674E-2</c:v>
                  </c:pt>
                  <c:pt idx="2">
                    <c:v>1.8184121779259071E-2</c:v>
                  </c:pt>
                  <c:pt idx="3">
                    <c:v>1.5251478527530253E-2</c:v>
                  </c:pt>
                </c:numCache>
              </c:numRef>
            </c:plus>
            <c:minus>
              <c:numRef>
                <c:f>'FO performance at diff DS conc'!$J$50:$J$53</c:f>
                <c:numCache>
                  <c:formatCode>General</c:formatCode>
                  <c:ptCount val="4"/>
                  <c:pt idx="0">
                    <c:v>4.2396756476684172E-3</c:v>
                  </c:pt>
                  <c:pt idx="1">
                    <c:v>2.2968968277383674E-2</c:v>
                  </c:pt>
                  <c:pt idx="2">
                    <c:v>1.8184121779259071E-2</c:v>
                  </c:pt>
                  <c:pt idx="3">
                    <c:v>1.5251478527530253E-2</c:v>
                  </c:pt>
                </c:numCache>
              </c:numRef>
            </c:minus>
            <c:spPr>
              <a:noFill/>
              <a:ln w="1587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Ref>
              <c:f>'FO performance at diff DS conc'!$B$50:$B$53</c:f>
              <c:numCache>
                <c:formatCode>General</c:formatCode>
                <c:ptCount val="4"/>
                <c:pt idx="0">
                  <c:v>0.5</c:v>
                </c:pt>
                <c:pt idx="1">
                  <c:v>1</c:v>
                </c:pt>
                <c:pt idx="2">
                  <c:v>1.5</c:v>
                </c:pt>
                <c:pt idx="3">
                  <c:v>2</c:v>
                </c:pt>
              </c:numCache>
            </c:numRef>
          </c:cat>
          <c:val>
            <c:numRef>
              <c:f>'FO performance at diff DS conc'!$F$50:$F$53</c:f>
              <c:numCache>
                <c:formatCode>0.00</c:formatCode>
                <c:ptCount val="4"/>
                <c:pt idx="0">
                  <c:v>0.30685592435233155</c:v>
                </c:pt>
                <c:pt idx="1">
                  <c:v>0.35785719794245546</c:v>
                </c:pt>
                <c:pt idx="2">
                  <c:v>0.3666074321240867</c:v>
                </c:pt>
                <c:pt idx="3">
                  <c:v>0.3748141788429876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08F-4860-BF5E-6DBCDDF2B7BC}"/>
            </c:ext>
          </c:extLst>
        </c:ser>
        <c:ser>
          <c:idx val="4"/>
          <c:order val="1"/>
          <c:tx>
            <c:v>TFN0.005</c:v>
          </c:tx>
          <c:spPr>
            <a:pattFill prst="dkDnDiag">
              <a:fgClr>
                <a:schemeClr val="tx1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FO performance at diff DS conc'!$J$54:$J$57</c:f>
                <c:numCache>
                  <c:formatCode>General</c:formatCode>
                  <c:ptCount val="4"/>
                  <c:pt idx="0">
                    <c:v>2.2022588124227522E-3</c:v>
                  </c:pt>
                  <c:pt idx="1">
                    <c:v>3.1300189031532165E-2</c:v>
                  </c:pt>
                  <c:pt idx="2">
                    <c:v>2.7606125414470717E-2</c:v>
                  </c:pt>
                  <c:pt idx="3">
                    <c:v>3.0941292934568321E-2</c:v>
                  </c:pt>
                </c:numCache>
              </c:numRef>
            </c:plus>
            <c:minus>
              <c:numRef>
                <c:f>'FO performance at diff DS conc'!$J$54:$J$57</c:f>
                <c:numCache>
                  <c:formatCode>General</c:formatCode>
                  <c:ptCount val="4"/>
                  <c:pt idx="0">
                    <c:v>2.2022588124227522E-3</c:v>
                  </c:pt>
                  <c:pt idx="1">
                    <c:v>3.1300189031532165E-2</c:v>
                  </c:pt>
                  <c:pt idx="2">
                    <c:v>2.7606125414470717E-2</c:v>
                  </c:pt>
                  <c:pt idx="3">
                    <c:v>3.0941292934568321E-2</c:v>
                  </c:pt>
                </c:numCache>
              </c:numRef>
            </c:minus>
            <c:spPr>
              <a:noFill/>
              <a:ln w="1587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Ref>
              <c:f>'FO performance at diff DS conc'!$B$50:$B$53</c:f>
              <c:numCache>
                <c:formatCode>General</c:formatCode>
                <c:ptCount val="4"/>
                <c:pt idx="0">
                  <c:v>0.5</c:v>
                </c:pt>
                <c:pt idx="1">
                  <c:v>1</c:v>
                </c:pt>
                <c:pt idx="2">
                  <c:v>1.5</c:v>
                </c:pt>
                <c:pt idx="3">
                  <c:v>2</c:v>
                </c:pt>
              </c:numCache>
            </c:numRef>
          </c:cat>
          <c:val>
            <c:numRef>
              <c:f>'FO performance at diff DS conc'!$F$54:$F$57</c:f>
              <c:numCache>
                <c:formatCode>0.00</c:formatCode>
                <c:ptCount val="4"/>
                <c:pt idx="0">
                  <c:v>0.29208566688417181</c:v>
                </c:pt>
                <c:pt idx="1">
                  <c:v>0.30808651381785712</c:v>
                </c:pt>
                <c:pt idx="2">
                  <c:v>0.31105288721469027</c:v>
                </c:pt>
                <c:pt idx="3">
                  <c:v>0.3125492333812185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D08F-4860-BF5E-6DBCDDF2B7BC}"/>
            </c:ext>
          </c:extLst>
        </c:ser>
        <c:ser>
          <c:idx val="1"/>
          <c:order val="2"/>
          <c:tx>
            <c:v>TFN0.01</c:v>
          </c:tx>
          <c:spPr>
            <a:solidFill>
              <a:schemeClr val="bg2">
                <a:lumMod val="75000"/>
              </a:schemeClr>
            </a:solid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FO performance at diff DS conc'!$J$58:$J$61</c:f>
                <c:numCache>
                  <c:formatCode>General</c:formatCode>
                  <c:ptCount val="4"/>
                  <c:pt idx="0">
                    <c:v>1.5819591523013387E-2</c:v>
                  </c:pt>
                  <c:pt idx="1">
                    <c:v>7.8403266697858621E-3</c:v>
                  </c:pt>
                  <c:pt idx="2">
                    <c:v>2.0779607399643307E-2</c:v>
                  </c:pt>
                  <c:pt idx="3">
                    <c:v>1.8730604312430153E-2</c:v>
                  </c:pt>
                </c:numCache>
              </c:numRef>
            </c:plus>
            <c:minus>
              <c:numRef>
                <c:f>'FO performance at diff DS conc'!$J$58:$J$61</c:f>
                <c:numCache>
                  <c:formatCode>General</c:formatCode>
                  <c:ptCount val="4"/>
                  <c:pt idx="0">
                    <c:v>1.5819591523013387E-2</c:v>
                  </c:pt>
                  <c:pt idx="1">
                    <c:v>7.8403266697858621E-3</c:v>
                  </c:pt>
                  <c:pt idx="2">
                    <c:v>2.0779607399643307E-2</c:v>
                  </c:pt>
                  <c:pt idx="3">
                    <c:v>1.8730604312430153E-2</c:v>
                  </c:pt>
                </c:numCache>
              </c:numRef>
            </c:minus>
            <c:spPr>
              <a:noFill/>
              <a:ln w="1587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Ref>
              <c:f>'FO performance at diff DS conc'!$B$50:$B$53</c:f>
              <c:numCache>
                <c:formatCode>General</c:formatCode>
                <c:ptCount val="4"/>
                <c:pt idx="0">
                  <c:v>0.5</c:v>
                </c:pt>
                <c:pt idx="1">
                  <c:v>1</c:v>
                </c:pt>
                <c:pt idx="2">
                  <c:v>1.5</c:v>
                </c:pt>
                <c:pt idx="3">
                  <c:v>2</c:v>
                </c:pt>
              </c:numCache>
            </c:numRef>
          </c:cat>
          <c:val>
            <c:numRef>
              <c:f>'FO performance at diff DS conc'!$F$58:$F$61</c:f>
              <c:numCache>
                <c:formatCode>0.00</c:formatCode>
                <c:ptCount val="4"/>
                <c:pt idx="0">
                  <c:v>0.31186598736051557</c:v>
                </c:pt>
                <c:pt idx="1">
                  <c:v>0.33925249452603595</c:v>
                </c:pt>
                <c:pt idx="2">
                  <c:v>0.34816557371650397</c:v>
                </c:pt>
                <c:pt idx="3">
                  <c:v>0.3484242537157775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D08F-4860-BF5E-6DBCDDF2B7BC}"/>
            </c:ext>
          </c:extLst>
        </c:ser>
        <c:ser>
          <c:idx val="2"/>
          <c:order val="3"/>
          <c:tx>
            <c:v>TFN0.02</c:v>
          </c:tx>
          <c:spPr>
            <a:pattFill prst="pct20">
              <a:fgClr>
                <a:schemeClr val="tx1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FO performance at diff DS conc'!$J$62:$J$65</c:f>
                <c:numCache>
                  <c:formatCode>General</c:formatCode>
                  <c:ptCount val="4"/>
                  <c:pt idx="0">
                    <c:v>4.4608274702688695E-2</c:v>
                  </c:pt>
                  <c:pt idx="1">
                    <c:v>4.8556279132149605E-2</c:v>
                  </c:pt>
                  <c:pt idx="2">
                    <c:v>3.659652709935652E-2</c:v>
                  </c:pt>
                  <c:pt idx="3">
                    <c:v>3.6569499758905125E-2</c:v>
                  </c:pt>
                </c:numCache>
              </c:numRef>
            </c:plus>
            <c:minus>
              <c:numRef>
                <c:f>'FO performance at diff DS conc'!$J$62:$J$65</c:f>
                <c:numCache>
                  <c:formatCode>General</c:formatCode>
                  <c:ptCount val="4"/>
                  <c:pt idx="0">
                    <c:v>4.4608274702688695E-2</c:v>
                  </c:pt>
                  <c:pt idx="1">
                    <c:v>4.8556279132149605E-2</c:v>
                  </c:pt>
                  <c:pt idx="2">
                    <c:v>3.659652709935652E-2</c:v>
                  </c:pt>
                  <c:pt idx="3">
                    <c:v>3.6569499758905125E-2</c:v>
                  </c:pt>
                </c:numCache>
              </c:numRef>
            </c:minus>
            <c:spPr>
              <a:noFill/>
              <a:ln w="1587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Ref>
              <c:f>'FO performance at diff DS conc'!$B$50:$B$53</c:f>
              <c:numCache>
                <c:formatCode>General</c:formatCode>
                <c:ptCount val="4"/>
                <c:pt idx="0">
                  <c:v>0.5</c:v>
                </c:pt>
                <c:pt idx="1">
                  <c:v>1</c:v>
                </c:pt>
                <c:pt idx="2">
                  <c:v>1.5</c:v>
                </c:pt>
                <c:pt idx="3">
                  <c:v>2</c:v>
                </c:pt>
              </c:numCache>
            </c:numRef>
          </c:cat>
          <c:val>
            <c:numRef>
              <c:f>'FO performance at diff DS conc'!$F$62:$F$65</c:f>
              <c:numCache>
                <c:formatCode>0.00</c:formatCode>
                <c:ptCount val="4"/>
                <c:pt idx="0">
                  <c:v>0.58338997268302839</c:v>
                </c:pt>
                <c:pt idx="1">
                  <c:v>0.57378140689851032</c:v>
                </c:pt>
                <c:pt idx="2">
                  <c:v>0.57523529596841705</c:v>
                </c:pt>
                <c:pt idx="3">
                  <c:v>0.5569490281249572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D08F-4860-BF5E-6DBCDDF2B7BC}"/>
            </c:ext>
          </c:extLst>
        </c:ser>
        <c:ser>
          <c:idx val="3"/>
          <c:order val="4"/>
          <c:tx>
            <c:v>TFN0.04</c:v>
          </c:tx>
          <c:spPr>
            <a:pattFill prst="dkHorz">
              <a:fgClr>
                <a:schemeClr val="tx1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FO performance at diff DS conc'!$J$66:$J$69</c:f>
                <c:numCache>
                  <c:formatCode>General</c:formatCode>
                  <c:ptCount val="4"/>
                  <c:pt idx="0">
                    <c:v>5.268993536719483E-2</c:v>
                  </c:pt>
                  <c:pt idx="1">
                    <c:v>1.814785256211067E-2</c:v>
                  </c:pt>
                  <c:pt idx="2">
                    <c:v>2.557234203462885E-2</c:v>
                  </c:pt>
                  <c:pt idx="3">
                    <c:v>2.7916993433612817E-2</c:v>
                  </c:pt>
                </c:numCache>
              </c:numRef>
            </c:plus>
            <c:minus>
              <c:numRef>
                <c:f>'FO performance at diff DS conc'!$J$66:$J$69</c:f>
                <c:numCache>
                  <c:formatCode>General</c:formatCode>
                  <c:ptCount val="4"/>
                  <c:pt idx="0">
                    <c:v>5.268993536719483E-2</c:v>
                  </c:pt>
                  <c:pt idx="1">
                    <c:v>1.814785256211067E-2</c:v>
                  </c:pt>
                  <c:pt idx="2">
                    <c:v>2.557234203462885E-2</c:v>
                  </c:pt>
                  <c:pt idx="3">
                    <c:v>2.7916993433612817E-2</c:v>
                  </c:pt>
                </c:numCache>
              </c:numRef>
            </c:minus>
            <c:spPr>
              <a:noFill/>
              <a:ln w="1587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Ref>
              <c:f>'FO performance at diff DS conc'!$B$50:$B$53</c:f>
              <c:numCache>
                <c:formatCode>General</c:formatCode>
                <c:ptCount val="4"/>
                <c:pt idx="0">
                  <c:v>0.5</c:v>
                </c:pt>
                <c:pt idx="1">
                  <c:v>1</c:v>
                </c:pt>
                <c:pt idx="2">
                  <c:v>1.5</c:v>
                </c:pt>
                <c:pt idx="3">
                  <c:v>2</c:v>
                </c:pt>
              </c:numCache>
            </c:numRef>
          </c:cat>
          <c:val>
            <c:numRef>
              <c:f>'FO performance at diff DS conc'!$F$66:$F$69</c:f>
              <c:numCache>
                <c:formatCode>0.00</c:formatCode>
                <c:ptCount val="4"/>
                <c:pt idx="0">
                  <c:v>1.2091565271291878</c:v>
                </c:pt>
                <c:pt idx="1">
                  <c:v>1.2905526837986239</c:v>
                </c:pt>
                <c:pt idx="2">
                  <c:v>1.3335066448299904</c:v>
                </c:pt>
                <c:pt idx="3">
                  <c:v>1.330567723165935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D08F-4860-BF5E-6DBCDDF2B7B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-1996675728"/>
        <c:axId val="-1996676272"/>
      </c:barChart>
      <c:catAx>
        <c:axId val="-199667572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AU"/>
                  <a:t>DS concentration (M)</a:t>
                </a:r>
              </a:p>
            </c:rich>
          </c:tx>
          <c:layout>
            <c:manualLayout>
              <c:xMode val="edge"/>
              <c:yMode val="edge"/>
              <c:x val="0.38357968568040257"/>
              <c:y val="0.90367964953285951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-1996676272"/>
        <c:crosses val="autoZero"/>
        <c:auto val="1"/>
        <c:lblAlgn val="ctr"/>
        <c:lblOffset val="100"/>
        <c:noMultiLvlLbl val="1"/>
      </c:catAx>
      <c:valAx>
        <c:axId val="-1996676272"/>
        <c:scaling>
          <c:orientation val="minMax"/>
          <c:max val="1.9"/>
          <c:min val="0.2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/>
                  <a:t>SRSF (g/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.00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-1996675728"/>
        <c:crosses val="autoZero"/>
        <c:crossBetween val="between"/>
      </c:valAx>
      <c:spPr>
        <a:pattFill prst="pct5">
          <a:fgClr>
            <a:schemeClr val="lt1"/>
          </a:fgClr>
          <a:bgClr>
            <a:schemeClr val="bg1"/>
          </a:bgClr>
        </a:pattFill>
        <a:ln w="12700" cap="flat" cmpd="sng" algn="ctr">
          <a:solidFill>
            <a:schemeClr val="dk1"/>
          </a:solidFill>
          <a:prstDash val="solid"/>
          <a:miter lim="800000"/>
        </a:ln>
        <a:effectLst/>
      </c:spPr>
    </c:plotArea>
    <c:legend>
      <c:legendPos val="r"/>
      <c:layout>
        <c:manualLayout>
          <c:xMode val="edge"/>
          <c:yMode val="edge"/>
          <c:x val="0.14156988856718555"/>
          <c:y val="5.444501919011948E-2"/>
          <c:w val="0.18678832038803833"/>
          <c:h val="0.32338863663939815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b="0">
          <a:solidFill>
            <a:schemeClr val="tx1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  <c:userShapes r:id="rId4"/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</cdr:x>
      <cdr:y>0</cdr:y>
    </cdr:from>
    <cdr:to>
      <cdr:x>0.09175</cdr:x>
      <cdr:y>0.08693</cdr:y>
    </cdr:to>
    <cdr:sp macro="" textlink="">
      <cdr:nvSpPr>
        <cdr:cNvPr id="2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-2019631" y="-1518699"/>
          <a:ext cx="359420" cy="237486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ctr" anchorCtr="0"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 algn="ctr">
            <a:lnSpc>
              <a:spcPct val="200000"/>
            </a:lnSpc>
            <a:spcAft>
              <a:spcPts val="800"/>
            </a:spcAft>
          </a:pPr>
          <a:r>
            <a:rPr lang="en-US" sz="1000" b="1">
              <a:effectLst/>
              <a:latin typeface="Arial" panose="020B0604020202020204" pitchFamily="34" charset="0"/>
              <a:ea typeface="한양신명조"/>
            </a:rPr>
            <a:t>(a)</a:t>
          </a:r>
          <a:endParaRPr lang="en-AU" sz="1200">
            <a:effectLst/>
            <a:latin typeface="Times New Roman" panose="02020603050405020304" pitchFamily="18" charset="0"/>
            <a:ea typeface="한양신명조"/>
          </a:endParaRPr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0657</cdr:x>
      <cdr:y>0</cdr:y>
    </cdr:from>
    <cdr:to>
      <cdr:x>0.14305</cdr:x>
      <cdr:y>0.08689</cdr:y>
    </cdr:to>
    <cdr:sp macro="" textlink="">
      <cdr:nvSpPr>
        <cdr:cNvPr id="2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305241" y="0"/>
          <a:ext cx="359420" cy="237486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ctr" anchorCtr="0"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 algn="ctr">
            <a:lnSpc>
              <a:spcPct val="200000"/>
            </a:lnSpc>
            <a:spcAft>
              <a:spcPts val="800"/>
            </a:spcAft>
          </a:pPr>
          <a:r>
            <a:rPr lang="en-US" sz="1000" b="1">
              <a:effectLst/>
              <a:latin typeface="Arial" panose="020B0604020202020204" pitchFamily="34" charset="0"/>
              <a:ea typeface="한양신명조"/>
            </a:rPr>
            <a:t>(b)</a:t>
          </a:r>
          <a:endParaRPr lang="en-AU" sz="1200">
            <a:effectLst/>
            <a:latin typeface="Times New Roman" panose="02020603050405020304" pitchFamily="18" charset="0"/>
            <a:ea typeface="한양신명조"/>
          </a:endParaRPr>
        </a:p>
      </cdr:txBody>
    </cdr:sp>
  </cdr:relSizeAnchor>
</c:userShapes>
</file>

<file path=word/drawings/drawing3.xml><?xml version="1.0" encoding="utf-8"?>
<c:userShapes xmlns:c="http://schemas.openxmlformats.org/drawingml/2006/chart">
  <cdr:relSizeAnchor xmlns:cdr="http://schemas.openxmlformats.org/drawingml/2006/chartDrawing">
    <cdr:from>
      <cdr:x>0</cdr:x>
      <cdr:y>0</cdr:y>
    </cdr:from>
    <cdr:to>
      <cdr:x>0.096</cdr:x>
      <cdr:y>0.07583</cdr:y>
    </cdr:to>
    <cdr:sp macro="" textlink="">
      <cdr:nvSpPr>
        <cdr:cNvPr id="2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-1905000" y="-914400"/>
          <a:ext cx="359420" cy="237486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ctr" anchorCtr="0"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 algn="ctr">
            <a:lnSpc>
              <a:spcPct val="200000"/>
            </a:lnSpc>
            <a:spcAft>
              <a:spcPts val="800"/>
            </a:spcAft>
          </a:pPr>
          <a:r>
            <a:rPr lang="en-US" sz="1000" b="1">
              <a:effectLst/>
              <a:latin typeface="Arial" panose="020B0604020202020204" pitchFamily="34" charset="0"/>
              <a:ea typeface="한양신명조"/>
            </a:rPr>
            <a:t>(a)</a:t>
          </a:r>
          <a:endParaRPr lang="en-AU" sz="1200">
            <a:effectLst/>
            <a:latin typeface="Times New Roman" panose="02020603050405020304" pitchFamily="18" charset="0"/>
            <a:ea typeface="한양신명조"/>
          </a:endParaRPr>
        </a:p>
      </cdr:txBody>
    </cdr:sp>
  </cdr:relSizeAnchor>
</c:userShapes>
</file>

<file path=word/drawings/drawing4.xml><?xml version="1.0" encoding="utf-8"?>
<c:userShapes xmlns:c="http://schemas.openxmlformats.org/drawingml/2006/chart">
  <cdr:relSizeAnchor xmlns:cdr="http://schemas.openxmlformats.org/drawingml/2006/chartDrawing">
    <cdr:from>
      <cdr:x>0</cdr:x>
      <cdr:y>0</cdr:y>
    </cdr:from>
    <cdr:to>
      <cdr:x>0.096</cdr:x>
      <cdr:y>0.07583</cdr:y>
    </cdr:to>
    <cdr:sp macro="" textlink="">
      <cdr:nvSpPr>
        <cdr:cNvPr id="2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-1905000" y="-4337050"/>
          <a:ext cx="359420" cy="237486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ctr" anchorCtr="0"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 algn="ctr">
            <a:lnSpc>
              <a:spcPct val="200000"/>
            </a:lnSpc>
            <a:spcAft>
              <a:spcPts val="800"/>
            </a:spcAft>
          </a:pPr>
          <a:r>
            <a:rPr lang="en-US" sz="1000" b="1">
              <a:effectLst/>
              <a:latin typeface="Arial" panose="020B0604020202020204" pitchFamily="34" charset="0"/>
              <a:ea typeface="한양신명조"/>
            </a:rPr>
            <a:t>(b)</a:t>
          </a:r>
          <a:endParaRPr lang="en-AU" sz="1200">
            <a:effectLst/>
            <a:latin typeface="Times New Roman" panose="02020603050405020304" pitchFamily="18" charset="0"/>
            <a:ea typeface="한양신명조"/>
          </a:endParaRP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F28EAAD-324C-4561-9686-B82888233F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4</TotalTime>
  <Pages>33</Pages>
  <Words>16514</Words>
  <Characters>94136</Characters>
  <Application>Microsoft Office Word</Application>
  <DocSecurity>0</DocSecurity>
  <Lines>784</Lines>
  <Paragraphs>22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>Faculty of Engineering &amp; IT</Company>
  <LinksUpToDate>false</LinksUpToDate>
  <CharactersWithSpaces>1104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ma Dorji</dc:creator>
  <cp:keywords/>
  <dc:description/>
  <cp:lastModifiedBy>Hokyong Shon</cp:lastModifiedBy>
  <cp:revision>22</cp:revision>
  <cp:lastPrinted>2019-02-15T02:32:00Z</cp:lastPrinted>
  <dcterms:created xsi:type="dcterms:W3CDTF">2019-02-11T04:56:00Z</dcterms:created>
  <dcterms:modified xsi:type="dcterms:W3CDTF">2019-02-16T04:47:00Z</dcterms:modified>
</cp:coreProperties>
</file>